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F508A0" w14:textId="77777777" w:rsidR="00DF360E" w:rsidRPr="0046556A" w:rsidRDefault="00C23623" w:rsidP="00FB3B99">
      <w:pPr>
        <w:jc w:val="center"/>
        <w:rPr>
          <w:sz w:val="28"/>
          <w:szCs w:val="28"/>
        </w:rPr>
      </w:pPr>
      <w:r w:rsidRPr="0046556A">
        <w:rPr>
          <w:sz w:val="28"/>
          <w:szCs w:val="28"/>
        </w:rPr>
        <w:t>How to Survive the End of the Universe</w:t>
      </w:r>
    </w:p>
    <w:p w14:paraId="35783A7B" w14:textId="77777777" w:rsidR="00FB3B99" w:rsidRPr="0046556A" w:rsidRDefault="00FB3B99" w:rsidP="00C23623"/>
    <w:p w14:paraId="1A4987B0" w14:textId="77777777" w:rsidR="00FB3B99" w:rsidRPr="0046556A" w:rsidRDefault="00FB3B99" w:rsidP="00FB3B99">
      <w:pPr>
        <w:jc w:val="center"/>
        <w:rPr>
          <w:i/>
        </w:rPr>
      </w:pPr>
      <w:r w:rsidRPr="0046556A">
        <w:rPr>
          <w:i/>
        </w:rPr>
        <w:t>Alexey Turchin</w:t>
      </w:r>
    </w:p>
    <w:p w14:paraId="11E72A1B" w14:textId="77777777" w:rsidR="00FB3B99" w:rsidRPr="0046556A" w:rsidRDefault="00FB3B99" w:rsidP="00FB3B99">
      <w:pPr>
        <w:jc w:val="center"/>
      </w:pPr>
      <w:r w:rsidRPr="0046556A">
        <w:t>Digital Immortality Now</w:t>
      </w:r>
    </w:p>
    <w:p w14:paraId="6C470601" w14:textId="77777777" w:rsidR="00FB3B99" w:rsidRPr="0046556A" w:rsidRDefault="00FB3B99" w:rsidP="00FB3B99">
      <w:pPr>
        <w:jc w:val="center"/>
      </w:pPr>
      <w:r w:rsidRPr="0046556A">
        <w:t>Foundation Science for Life Extension</w:t>
      </w:r>
    </w:p>
    <w:p w14:paraId="7BBE370A" w14:textId="77777777" w:rsidR="00FB3B99" w:rsidRPr="0046556A" w:rsidRDefault="00FB3B99" w:rsidP="00FB3B99">
      <w:pPr>
        <w:jc w:val="center"/>
      </w:pPr>
      <w:r w:rsidRPr="0046556A">
        <w:t>alexeiturchin@gmail.com</w:t>
      </w:r>
    </w:p>
    <w:p w14:paraId="60683F19" w14:textId="77777777" w:rsidR="00FB3B99" w:rsidRPr="0046556A" w:rsidRDefault="00FB3B99" w:rsidP="00C23623"/>
    <w:p w14:paraId="3458B97E" w14:textId="77777777" w:rsidR="00C23623" w:rsidRPr="0046556A" w:rsidRDefault="00C23623" w:rsidP="0046556A">
      <w:pPr>
        <w:ind w:left="284" w:right="702"/>
      </w:pPr>
    </w:p>
    <w:p w14:paraId="4AD0E8AB" w14:textId="1A4114B6" w:rsidR="00C23623" w:rsidRPr="0046556A" w:rsidRDefault="00C23623" w:rsidP="0046556A">
      <w:pPr>
        <w:ind w:left="284" w:right="702"/>
        <w:jc w:val="both"/>
      </w:pPr>
      <w:r w:rsidRPr="0046556A">
        <w:t>The problem of surviving the end of the</w:t>
      </w:r>
      <w:r w:rsidR="007F201F">
        <w:t xml:space="preserve"> observable</w:t>
      </w:r>
      <w:r w:rsidRPr="0046556A">
        <w:t xml:space="preserve"> universe may seem very remote, but there are several reasons it may be important now: </w:t>
      </w:r>
      <w:r w:rsidR="007F201F">
        <w:t>a) we may need to define soon</w:t>
      </w:r>
      <w:r w:rsidR="003429F2" w:rsidRPr="0046556A">
        <w:t xml:space="preserve"> </w:t>
      </w:r>
      <w:r w:rsidR="00183578" w:rsidRPr="0046556A">
        <w:t xml:space="preserve">the </w:t>
      </w:r>
      <w:r w:rsidRPr="0046556A">
        <w:t xml:space="preserve">final goals of </w:t>
      </w:r>
      <w:r w:rsidR="00E727C3" w:rsidRPr="0046556A">
        <w:t>runaway</w:t>
      </w:r>
      <w:r w:rsidRPr="0046556A">
        <w:t xml:space="preserve"> space colonization</w:t>
      </w:r>
      <w:r w:rsidR="007F201F">
        <w:t xml:space="preserve"> and of superintelligent AI</w:t>
      </w:r>
      <w:r w:rsidRPr="0046556A">
        <w:t xml:space="preserve">, </w:t>
      </w:r>
      <w:r w:rsidR="007F201F">
        <w:t xml:space="preserve">b) the possibility of the solution will </w:t>
      </w:r>
      <w:r w:rsidR="003429F2" w:rsidRPr="0046556A">
        <w:t xml:space="preserve">prove </w:t>
      </w:r>
      <w:r w:rsidR="00E727C3" w:rsidRPr="0046556A">
        <w:t xml:space="preserve">the </w:t>
      </w:r>
      <w:r w:rsidR="007F201F">
        <w:t>plausibility</w:t>
      </w:r>
      <w:r w:rsidRPr="0046556A">
        <w:t xml:space="preserve"> of</w:t>
      </w:r>
      <w:r w:rsidR="00E727C3" w:rsidRPr="0046556A">
        <w:t xml:space="preserve"> </w:t>
      </w:r>
      <w:r w:rsidRPr="0046556A">
        <w:t>indefinite life extension</w:t>
      </w:r>
      <w:r w:rsidR="00183578" w:rsidRPr="0046556A">
        <w:t>,</w:t>
      </w:r>
      <w:r w:rsidRPr="0046556A">
        <w:t xml:space="preserve"> and</w:t>
      </w:r>
      <w:r w:rsidR="007F201F">
        <w:t xml:space="preserve"> с) the understanding of risks of the universe’s end will help us to</w:t>
      </w:r>
      <w:r w:rsidRPr="0046556A">
        <w:t xml:space="preserve"> escap</w:t>
      </w:r>
      <w:r w:rsidR="003429F2" w:rsidRPr="0046556A">
        <w:t>e</w:t>
      </w:r>
      <w:r w:rsidRPr="0046556A">
        <w:t xml:space="preserve"> dangers like artificial false vacuum decay. </w:t>
      </w:r>
      <w:r w:rsidR="00D166FD" w:rsidRPr="0046556A">
        <w:t xml:space="preserve">A possible solution depends on the type of </w:t>
      </w:r>
      <w:r w:rsidR="00CE7B11">
        <w:t xml:space="preserve">the universe’s </w:t>
      </w:r>
      <w:r w:rsidR="00D166FD" w:rsidRPr="0046556A">
        <w:t>end</w:t>
      </w:r>
      <w:r w:rsidR="003429F2" w:rsidRPr="0046556A">
        <w:t xml:space="preserve">ing </w:t>
      </w:r>
      <w:r w:rsidR="00657D0F" w:rsidRPr="0046556A">
        <w:t>that</w:t>
      </w:r>
      <w:r w:rsidR="00D166FD" w:rsidRPr="0046556A">
        <w:t xml:space="preserve"> </w:t>
      </w:r>
      <w:r w:rsidR="00657D0F" w:rsidRPr="0046556A">
        <w:t>may be expected</w:t>
      </w:r>
      <w:r w:rsidR="00D166FD" w:rsidRPr="0046556A">
        <w:t xml:space="preserve">: </w:t>
      </w:r>
      <w:r w:rsidR="00E727C3" w:rsidRPr="0046556A">
        <w:t xml:space="preserve">very slow </w:t>
      </w:r>
      <w:r w:rsidR="00183578" w:rsidRPr="0046556A">
        <w:t xml:space="preserve">heat </w:t>
      </w:r>
      <w:r w:rsidR="00D166FD" w:rsidRPr="0046556A">
        <w:t xml:space="preserve">death or some abrupt end, like </w:t>
      </w:r>
      <w:r w:rsidR="00183578" w:rsidRPr="0046556A">
        <w:t xml:space="preserve">a </w:t>
      </w:r>
      <w:r w:rsidR="00D166FD" w:rsidRPr="0046556A">
        <w:t xml:space="preserve">Big Rip or Big Crunch. We </w:t>
      </w:r>
      <w:r w:rsidR="00657D0F" w:rsidRPr="0046556A">
        <w:t xml:space="preserve">have </w:t>
      </w:r>
      <w:r w:rsidR="00D166FD" w:rsidRPr="0046556A">
        <w:t>reviewed the literature and identified several possible ways of survival the end of the universe</w:t>
      </w:r>
      <w:r w:rsidR="00657D0F" w:rsidRPr="0046556A">
        <w:t>,</w:t>
      </w:r>
      <w:r w:rsidR="00D166FD" w:rsidRPr="0046556A">
        <w:t xml:space="preserve"> </w:t>
      </w:r>
      <w:r w:rsidR="00657D0F" w:rsidRPr="0046556A">
        <w:t xml:space="preserve">and also </w:t>
      </w:r>
      <w:r w:rsidR="00D166FD" w:rsidRPr="0046556A">
        <w:t>suggest several new ones.</w:t>
      </w:r>
      <w:r w:rsidR="00A40585" w:rsidRPr="0046556A">
        <w:t xml:space="preserve"> There are </w:t>
      </w:r>
      <w:r w:rsidR="007F201F">
        <w:t>seven</w:t>
      </w:r>
      <w:r w:rsidR="00A40585" w:rsidRPr="0046556A">
        <w:t xml:space="preserve"> main approaches to </w:t>
      </w:r>
      <w:r w:rsidR="00902B83">
        <w:t>escape the end of the universe</w:t>
      </w:r>
      <w:r w:rsidR="00A40585" w:rsidRPr="0046556A">
        <w:t xml:space="preserve">: use the energy of the catastrophic process for computations, move to </w:t>
      </w:r>
      <w:r w:rsidR="00657D0F" w:rsidRPr="0046556A">
        <w:t xml:space="preserve">a </w:t>
      </w:r>
      <w:r w:rsidR="00A40585" w:rsidRPr="0046556A">
        <w:t xml:space="preserve">parallel world, prevent the end, survive the end, </w:t>
      </w:r>
      <w:r w:rsidR="007F201F">
        <w:t xml:space="preserve">manipulate time, </w:t>
      </w:r>
      <w:r w:rsidR="00657D0F" w:rsidRPr="0046556A">
        <w:t xml:space="preserve">avoid </w:t>
      </w:r>
      <w:r w:rsidR="00A40585" w:rsidRPr="0046556A">
        <w:t>the problem</w:t>
      </w:r>
      <w:r w:rsidR="00657D0F" w:rsidRPr="0046556A">
        <w:t xml:space="preserve"> entirely</w:t>
      </w:r>
      <w:r w:rsidR="007F201F">
        <w:t xml:space="preserve"> or find some meta-level solution</w:t>
      </w:r>
      <w:r w:rsidR="00A40585" w:rsidRPr="0046556A">
        <w:t>.</w:t>
      </w:r>
    </w:p>
    <w:p w14:paraId="496907A4" w14:textId="77777777" w:rsidR="0046556A" w:rsidRDefault="0046556A" w:rsidP="0046556A">
      <w:pPr>
        <w:ind w:left="284" w:right="702"/>
        <w:jc w:val="both"/>
      </w:pPr>
    </w:p>
    <w:p w14:paraId="042ECD6F" w14:textId="38696D34" w:rsidR="000725CF" w:rsidRPr="00AA241E" w:rsidRDefault="00AA241E" w:rsidP="0046556A">
      <w:pPr>
        <w:ind w:left="284" w:right="702"/>
        <w:jc w:val="both"/>
        <w:rPr>
          <w:i/>
        </w:rPr>
      </w:pPr>
      <w:r w:rsidRPr="00AA241E">
        <w:rPr>
          <w:i/>
        </w:rPr>
        <w:t>Keywords: Universe, Big Rip, Heat Death, T</w:t>
      </w:r>
      <w:r w:rsidR="000725CF" w:rsidRPr="00AA241E">
        <w:rPr>
          <w:i/>
        </w:rPr>
        <w:t>he end of times,</w:t>
      </w:r>
      <w:r>
        <w:rPr>
          <w:i/>
        </w:rPr>
        <w:t xml:space="preserve"> eternity, immortality</w:t>
      </w:r>
      <w:r w:rsidR="005A063E">
        <w:rPr>
          <w:i/>
        </w:rPr>
        <w:t>, Big Bang</w:t>
      </w:r>
    </w:p>
    <w:p w14:paraId="5D56ED7A" w14:textId="77777777" w:rsidR="0046556A" w:rsidRPr="0046556A" w:rsidRDefault="0046556A" w:rsidP="0046556A">
      <w:pPr>
        <w:ind w:left="284" w:right="702"/>
        <w:jc w:val="both"/>
      </w:pPr>
    </w:p>
    <w:p w14:paraId="7DC4D94A" w14:textId="77777777" w:rsidR="002439DE" w:rsidRPr="0046556A" w:rsidRDefault="002439DE" w:rsidP="0046556A">
      <w:pPr>
        <w:ind w:left="284" w:right="702"/>
        <w:jc w:val="both"/>
      </w:pPr>
    </w:p>
    <w:p w14:paraId="6EDC6925" w14:textId="77777777" w:rsidR="002439DE" w:rsidRPr="0046556A" w:rsidRDefault="002439DE" w:rsidP="0046556A">
      <w:pPr>
        <w:pStyle w:val="TOC1"/>
        <w:ind w:left="284" w:right="702"/>
        <w:rPr>
          <w:rFonts w:ascii="Times New Roman" w:eastAsiaTheme="minorEastAsia" w:hAnsi="Times New Roman" w:cs="Times New Roman"/>
          <w:noProof/>
        </w:rPr>
      </w:pPr>
      <w:r w:rsidRPr="0046556A">
        <w:rPr>
          <w:rFonts w:ascii="Times New Roman" w:hAnsi="Times New Roman" w:cs="Times New Roman"/>
        </w:rPr>
        <w:fldChar w:fldCharType="begin"/>
      </w:r>
      <w:r w:rsidRPr="0046556A">
        <w:rPr>
          <w:rFonts w:ascii="Times New Roman" w:hAnsi="Times New Roman" w:cs="Times New Roman"/>
        </w:rPr>
        <w:instrText xml:space="preserve"> TOC \o "1-3" \h \z </w:instrText>
      </w:r>
      <w:r w:rsidRPr="0046556A">
        <w:rPr>
          <w:rFonts w:ascii="Times New Roman" w:hAnsi="Times New Roman" w:cs="Times New Roman"/>
        </w:rPr>
        <w:fldChar w:fldCharType="separate"/>
      </w:r>
      <w:hyperlink w:anchor="_Toc25415800" w:history="1">
        <w:r w:rsidRPr="0046556A">
          <w:rPr>
            <w:rStyle w:val="Hyperlink"/>
            <w:rFonts w:ascii="Times New Roman" w:hAnsi="Times New Roman"/>
            <w:noProof/>
          </w:rPr>
          <w:t>1. Introduction</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00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1</w:t>
        </w:r>
        <w:r w:rsidRPr="0046556A">
          <w:rPr>
            <w:rFonts w:ascii="Times New Roman" w:hAnsi="Times New Roman" w:cs="Times New Roman"/>
            <w:noProof/>
            <w:webHidden/>
          </w:rPr>
          <w:fldChar w:fldCharType="end"/>
        </w:r>
      </w:hyperlink>
    </w:p>
    <w:p w14:paraId="18BAB571" w14:textId="77777777" w:rsidR="002439DE" w:rsidRPr="0046556A" w:rsidRDefault="002439DE" w:rsidP="0046556A">
      <w:pPr>
        <w:pStyle w:val="TOC1"/>
        <w:ind w:left="284" w:right="702"/>
        <w:rPr>
          <w:rFonts w:ascii="Times New Roman" w:eastAsiaTheme="minorEastAsia" w:hAnsi="Times New Roman" w:cs="Times New Roman"/>
          <w:noProof/>
        </w:rPr>
      </w:pPr>
      <w:hyperlink w:anchor="_Toc25415801" w:history="1">
        <w:r w:rsidRPr="0046556A">
          <w:rPr>
            <w:rStyle w:val="Hyperlink"/>
            <w:rFonts w:ascii="Times New Roman" w:hAnsi="Times New Roman"/>
            <w:noProof/>
          </w:rPr>
          <w:t>2. How will our universe end, and what does it mean for us?</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01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3</w:t>
        </w:r>
        <w:r w:rsidRPr="0046556A">
          <w:rPr>
            <w:rFonts w:ascii="Times New Roman" w:hAnsi="Times New Roman" w:cs="Times New Roman"/>
            <w:noProof/>
            <w:webHidden/>
          </w:rPr>
          <w:fldChar w:fldCharType="end"/>
        </w:r>
      </w:hyperlink>
    </w:p>
    <w:p w14:paraId="4DCF7369" w14:textId="77777777" w:rsidR="002439DE" w:rsidRPr="0046556A" w:rsidRDefault="002439DE" w:rsidP="0046556A">
      <w:pPr>
        <w:pStyle w:val="TOC2"/>
        <w:tabs>
          <w:tab w:val="right" w:leader="dot" w:pos="9339"/>
        </w:tabs>
        <w:ind w:left="284" w:right="702"/>
        <w:rPr>
          <w:rFonts w:ascii="Times New Roman" w:eastAsiaTheme="minorEastAsia" w:hAnsi="Times New Roman" w:cs="Times New Roman"/>
          <w:noProof/>
        </w:rPr>
      </w:pPr>
      <w:hyperlink w:anchor="_Toc25415802" w:history="1">
        <w:r w:rsidRPr="0046556A">
          <w:rPr>
            <w:rStyle w:val="Hyperlink"/>
            <w:rFonts w:ascii="Times New Roman" w:hAnsi="Times New Roman"/>
            <w:noProof/>
          </w:rPr>
          <w:t>2.1. The end of the universe is not the end of the multiverse or of existence</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02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3</w:t>
        </w:r>
        <w:r w:rsidRPr="0046556A">
          <w:rPr>
            <w:rFonts w:ascii="Times New Roman" w:hAnsi="Times New Roman" w:cs="Times New Roman"/>
            <w:noProof/>
            <w:webHidden/>
          </w:rPr>
          <w:fldChar w:fldCharType="end"/>
        </w:r>
      </w:hyperlink>
    </w:p>
    <w:p w14:paraId="2A8B684D" w14:textId="77777777" w:rsidR="002439DE" w:rsidRPr="0046556A" w:rsidRDefault="002439DE" w:rsidP="0046556A">
      <w:pPr>
        <w:pStyle w:val="TOC2"/>
        <w:tabs>
          <w:tab w:val="right" w:leader="dot" w:pos="9339"/>
        </w:tabs>
        <w:ind w:left="284" w:right="702"/>
        <w:rPr>
          <w:rFonts w:ascii="Times New Roman" w:eastAsiaTheme="minorEastAsia" w:hAnsi="Times New Roman" w:cs="Times New Roman"/>
          <w:noProof/>
        </w:rPr>
      </w:pPr>
      <w:hyperlink w:anchor="_Toc25415803" w:history="1">
        <w:r w:rsidRPr="0046556A">
          <w:rPr>
            <w:rStyle w:val="Hyperlink"/>
            <w:rFonts w:ascii="Times New Roman" w:hAnsi="Times New Roman"/>
            <w:noProof/>
          </w:rPr>
          <w:t>2.2. Surviving the end of the universe is not immortality, but it is one step closer</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03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3</w:t>
        </w:r>
        <w:r w:rsidRPr="0046556A">
          <w:rPr>
            <w:rFonts w:ascii="Times New Roman" w:hAnsi="Times New Roman" w:cs="Times New Roman"/>
            <w:noProof/>
            <w:webHidden/>
          </w:rPr>
          <w:fldChar w:fldCharType="end"/>
        </w:r>
      </w:hyperlink>
    </w:p>
    <w:p w14:paraId="412D0DB1" w14:textId="77777777" w:rsidR="002439DE" w:rsidRPr="0046556A" w:rsidRDefault="002439DE" w:rsidP="0046556A">
      <w:pPr>
        <w:pStyle w:val="TOC2"/>
        <w:tabs>
          <w:tab w:val="right" w:leader="dot" w:pos="9339"/>
        </w:tabs>
        <w:ind w:left="284" w:right="702"/>
        <w:rPr>
          <w:rFonts w:ascii="Times New Roman" w:eastAsiaTheme="minorEastAsia" w:hAnsi="Times New Roman" w:cs="Times New Roman"/>
          <w:noProof/>
        </w:rPr>
      </w:pPr>
      <w:hyperlink w:anchor="_Toc25415804" w:history="1">
        <w:r w:rsidRPr="0046556A">
          <w:rPr>
            <w:rStyle w:val="Hyperlink"/>
            <w:rFonts w:ascii="Times New Roman" w:hAnsi="Times New Roman"/>
            <w:noProof/>
          </w:rPr>
          <w:t>2.3. A slow end, or heat death</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04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4</w:t>
        </w:r>
        <w:r w:rsidRPr="0046556A">
          <w:rPr>
            <w:rFonts w:ascii="Times New Roman" w:hAnsi="Times New Roman" w:cs="Times New Roman"/>
            <w:noProof/>
            <w:webHidden/>
          </w:rPr>
          <w:fldChar w:fldCharType="end"/>
        </w:r>
      </w:hyperlink>
    </w:p>
    <w:p w14:paraId="78731038" w14:textId="77777777" w:rsidR="002439DE" w:rsidRPr="0046556A" w:rsidRDefault="002439DE" w:rsidP="0046556A">
      <w:pPr>
        <w:pStyle w:val="TOC2"/>
        <w:tabs>
          <w:tab w:val="right" w:leader="dot" w:pos="9339"/>
        </w:tabs>
        <w:ind w:left="284" w:right="702"/>
        <w:rPr>
          <w:rFonts w:ascii="Times New Roman" w:eastAsiaTheme="minorEastAsia" w:hAnsi="Times New Roman" w:cs="Times New Roman"/>
          <w:noProof/>
        </w:rPr>
      </w:pPr>
      <w:hyperlink w:anchor="_Toc25415805" w:history="1">
        <w:r w:rsidRPr="0046556A">
          <w:rPr>
            <w:rStyle w:val="Hyperlink"/>
            <w:rFonts w:ascii="Times New Roman" w:hAnsi="Times New Roman"/>
            <w:noProof/>
          </w:rPr>
          <w:t>2.4. Abrupt end</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05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4</w:t>
        </w:r>
        <w:r w:rsidRPr="0046556A">
          <w:rPr>
            <w:rFonts w:ascii="Times New Roman" w:hAnsi="Times New Roman" w:cs="Times New Roman"/>
            <w:noProof/>
            <w:webHidden/>
          </w:rPr>
          <w:fldChar w:fldCharType="end"/>
        </w:r>
      </w:hyperlink>
    </w:p>
    <w:p w14:paraId="71423B23" w14:textId="77777777" w:rsidR="002439DE" w:rsidRPr="0046556A" w:rsidRDefault="002439DE" w:rsidP="0046556A">
      <w:pPr>
        <w:pStyle w:val="TOC2"/>
        <w:tabs>
          <w:tab w:val="right" w:leader="dot" w:pos="9339"/>
        </w:tabs>
        <w:ind w:left="284" w:right="702"/>
        <w:rPr>
          <w:rFonts w:ascii="Times New Roman" w:eastAsiaTheme="minorEastAsia" w:hAnsi="Times New Roman" w:cs="Times New Roman"/>
          <w:noProof/>
        </w:rPr>
      </w:pPr>
      <w:hyperlink w:anchor="_Toc25415806" w:history="1">
        <w:r w:rsidRPr="0046556A">
          <w:rPr>
            <w:rStyle w:val="Hyperlink"/>
            <w:rFonts w:ascii="Times New Roman" w:hAnsi="Times New Roman"/>
            <w:noProof/>
          </w:rPr>
          <w:t>2.5. Other limits of existence</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06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5</w:t>
        </w:r>
        <w:r w:rsidRPr="0046556A">
          <w:rPr>
            <w:rFonts w:ascii="Times New Roman" w:hAnsi="Times New Roman" w:cs="Times New Roman"/>
            <w:noProof/>
            <w:webHidden/>
          </w:rPr>
          <w:fldChar w:fldCharType="end"/>
        </w:r>
      </w:hyperlink>
    </w:p>
    <w:p w14:paraId="14E3A53A" w14:textId="77777777" w:rsidR="002439DE" w:rsidRPr="0046556A" w:rsidRDefault="002439DE" w:rsidP="0046556A">
      <w:pPr>
        <w:pStyle w:val="TOC1"/>
        <w:ind w:left="284" w:right="702"/>
        <w:rPr>
          <w:rFonts w:ascii="Times New Roman" w:eastAsiaTheme="minorEastAsia" w:hAnsi="Times New Roman" w:cs="Times New Roman"/>
          <w:noProof/>
        </w:rPr>
      </w:pPr>
      <w:hyperlink w:anchor="_Toc25415807" w:history="1">
        <w:r w:rsidRPr="0046556A">
          <w:rPr>
            <w:rStyle w:val="Hyperlink"/>
            <w:rFonts w:ascii="Times New Roman" w:hAnsi="Times New Roman"/>
            <w:noProof/>
          </w:rPr>
          <w:t>3. Overview of ideas about surviving the end of the universe</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07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5</w:t>
        </w:r>
        <w:r w:rsidRPr="0046556A">
          <w:rPr>
            <w:rFonts w:ascii="Times New Roman" w:hAnsi="Times New Roman" w:cs="Times New Roman"/>
            <w:noProof/>
            <w:webHidden/>
          </w:rPr>
          <w:fldChar w:fldCharType="end"/>
        </w:r>
      </w:hyperlink>
    </w:p>
    <w:p w14:paraId="7C46711E" w14:textId="77777777" w:rsidR="002439DE" w:rsidRPr="0046556A" w:rsidRDefault="002439DE" w:rsidP="0046556A">
      <w:pPr>
        <w:pStyle w:val="TOC2"/>
        <w:tabs>
          <w:tab w:val="right" w:leader="dot" w:pos="9339"/>
        </w:tabs>
        <w:ind w:left="284" w:right="702"/>
        <w:rPr>
          <w:rFonts w:ascii="Times New Roman" w:eastAsiaTheme="minorEastAsia" w:hAnsi="Times New Roman" w:cs="Times New Roman"/>
          <w:noProof/>
        </w:rPr>
      </w:pPr>
      <w:hyperlink w:anchor="_Toc25415808" w:history="1">
        <w:r w:rsidRPr="0046556A">
          <w:rPr>
            <w:rStyle w:val="Hyperlink"/>
            <w:rFonts w:ascii="Times New Roman" w:hAnsi="Times New Roman"/>
            <w:noProof/>
          </w:rPr>
          <w:t>3.1. Surf the wave: use the process of the universe’s destruction for computation</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08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7</w:t>
        </w:r>
        <w:r w:rsidRPr="0046556A">
          <w:rPr>
            <w:rFonts w:ascii="Times New Roman" w:hAnsi="Times New Roman" w:cs="Times New Roman"/>
            <w:noProof/>
            <w:webHidden/>
          </w:rPr>
          <w:fldChar w:fldCharType="end"/>
        </w:r>
      </w:hyperlink>
    </w:p>
    <w:p w14:paraId="356E7DF1" w14:textId="77777777" w:rsidR="002439DE" w:rsidRPr="0046556A" w:rsidRDefault="002439DE" w:rsidP="0046556A">
      <w:pPr>
        <w:pStyle w:val="TOC3"/>
        <w:tabs>
          <w:tab w:val="right" w:leader="dot" w:pos="9339"/>
        </w:tabs>
        <w:ind w:left="284" w:right="702"/>
        <w:rPr>
          <w:rFonts w:ascii="Times New Roman" w:eastAsiaTheme="minorEastAsia" w:hAnsi="Times New Roman" w:cs="Times New Roman"/>
          <w:noProof/>
        </w:rPr>
      </w:pPr>
      <w:hyperlink w:anchor="_Toc25415809" w:history="1">
        <w:r w:rsidRPr="0046556A">
          <w:rPr>
            <w:rStyle w:val="Hyperlink"/>
            <w:rFonts w:ascii="Times New Roman" w:hAnsi="Times New Roman"/>
            <w:noProof/>
          </w:rPr>
          <w:t>For an abrupt end</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09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7</w:t>
        </w:r>
        <w:r w:rsidRPr="0046556A">
          <w:rPr>
            <w:rFonts w:ascii="Times New Roman" w:hAnsi="Times New Roman" w:cs="Times New Roman"/>
            <w:noProof/>
            <w:webHidden/>
          </w:rPr>
          <w:fldChar w:fldCharType="end"/>
        </w:r>
      </w:hyperlink>
    </w:p>
    <w:p w14:paraId="6AE24BB5" w14:textId="77777777" w:rsidR="002439DE" w:rsidRPr="0046556A" w:rsidRDefault="002439DE" w:rsidP="0046556A">
      <w:pPr>
        <w:pStyle w:val="TOC3"/>
        <w:tabs>
          <w:tab w:val="right" w:leader="dot" w:pos="9339"/>
        </w:tabs>
        <w:ind w:left="284" w:right="702"/>
        <w:rPr>
          <w:rFonts w:ascii="Times New Roman" w:eastAsiaTheme="minorEastAsia" w:hAnsi="Times New Roman" w:cs="Times New Roman"/>
          <w:noProof/>
        </w:rPr>
      </w:pPr>
      <w:hyperlink w:anchor="_Toc25415810" w:history="1">
        <w:r w:rsidRPr="0046556A">
          <w:rPr>
            <w:rStyle w:val="Hyperlink"/>
            <w:rFonts w:ascii="Times New Roman" w:hAnsi="Times New Roman"/>
            <w:noProof/>
          </w:rPr>
          <w:t>For heat death</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10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7</w:t>
        </w:r>
        <w:r w:rsidRPr="0046556A">
          <w:rPr>
            <w:rFonts w:ascii="Times New Roman" w:hAnsi="Times New Roman" w:cs="Times New Roman"/>
            <w:noProof/>
            <w:webHidden/>
          </w:rPr>
          <w:fldChar w:fldCharType="end"/>
        </w:r>
      </w:hyperlink>
    </w:p>
    <w:p w14:paraId="067F51B3" w14:textId="77777777" w:rsidR="002439DE" w:rsidRPr="0046556A" w:rsidRDefault="002439DE" w:rsidP="0046556A">
      <w:pPr>
        <w:pStyle w:val="TOC2"/>
        <w:tabs>
          <w:tab w:val="right" w:leader="dot" w:pos="9339"/>
        </w:tabs>
        <w:ind w:left="284" w:right="702"/>
        <w:rPr>
          <w:rFonts w:ascii="Times New Roman" w:eastAsiaTheme="minorEastAsia" w:hAnsi="Times New Roman" w:cs="Times New Roman"/>
          <w:noProof/>
        </w:rPr>
      </w:pPr>
      <w:hyperlink w:anchor="_Toc25415811" w:history="1">
        <w:r w:rsidRPr="0046556A">
          <w:rPr>
            <w:rStyle w:val="Hyperlink"/>
            <w:rFonts w:ascii="Times New Roman" w:hAnsi="Times New Roman"/>
            <w:noProof/>
          </w:rPr>
          <w:t>3.2. Go to a parallel world</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11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8</w:t>
        </w:r>
        <w:r w:rsidRPr="0046556A">
          <w:rPr>
            <w:rFonts w:ascii="Times New Roman" w:hAnsi="Times New Roman" w:cs="Times New Roman"/>
            <w:noProof/>
            <w:webHidden/>
          </w:rPr>
          <w:fldChar w:fldCharType="end"/>
        </w:r>
      </w:hyperlink>
    </w:p>
    <w:p w14:paraId="5D6DE5B7" w14:textId="77777777" w:rsidR="002439DE" w:rsidRPr="0046556A" w:rsidRDefault="002439DE" w:rsidP="0046556A">
      <w:pPr>
        <w:pStyle w:val="TOC2"/>
        <w:tabs>
          <w:tab w:val="right" w:leader="dot" w:pos="9339"/>
        </w:tabs>
        <w:ind w:left="284" w:right="702"/>
        <w:rPr>
          <w:rFonts w:ascii="Times New Roman" w:eastAsiaTheme="minorEastAsia" w:hAnsi="Times New Roman" w:cs="Times New Roman"/>
          <w:noProof/>
        </w:rPr>
      </w:pPr>
      <w:hyperlink w:anchor="_Toc25415812" w:history="1">
        <w:r w:rsidRPr="0046556A">
          <w:rPr>
            <w:rStyle w:val="Hyperlink"/>
            <w:rFonts w:ascii="Times New Roman" w:hAnsi="Times New Roman"/>
            <w:noProof/>
          </w:rPr>
          <w:t>3.3. Prevent the end of the universe</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12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10</w:t>
        </w:r>
        <w:r w:rsidRPr="0046556A">
          <w:rPr>
            <w:rFonts w:ascii="Times New Roman" w:hAnsi="Times New Roman" w:cs="Times New Roman"/>
            <w:noProof/>
            <w:webHidden/>
          </w:rPr>
          <w:fldChar w:fldCharType="end"/>
        </w:r>
      </w:hyperlink>
    </w:p>
    <w:p w14:paraId="5C128554" w14:textId="77777777" w:rsidR="002439DE" w:rsidRPr="0046556A" w:rsidRDefault="002439DE" w:rsidP="0046556A">
      <w:pPr>
        <w:pStyle w:val="TOC3"/>
        <w:tabs>
          <w:tab w:val="right" w:leader="dot" w:pos="9339"/>
        </w:tabs>
        <w:ind w:left="284" w:right="702"/>
        <w:rPr>
          <w:rFonts w:ascii="Times New Roman" w:eastAsiaTheme="minorEastAsia" w:hAnsi="Times New Roman" w:cs="Times New Roman"/>
          <w:noProof/>
        </w:rPr>
      </w:pPr>
      <w:hyperlink w:anchor="_Toc25415813" w:history="1">
        <w:r w:rsidRPr="0046556A">
          <w:rPr>
            <w:rStyle w:val="Hyperlink"/>
            <w:rFonts w:ascii="Times New Roman" w:hAnsi="Times New Roman"/>
            <w:noProof/>
          </w:rPr>
          <w:t>Prevent a quick end to the universe</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13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10</w:t>
        </w:r>
        <w:r w:rsidRPr="0046556A">
          <w:rPr>
            <w:rFonts w:ascii="Times New Roman" w:hAnsi="Times New Roman" w:cs="Times New Roman"/>
            <w:noProof/>
            <w:webHidden/>
          </w:rPr>
          <w:fldChar w:fldCharType="end"/>
        </w:r>
      </w:hyperlink>
    </w:p>
    <w:p w14:paraId="4D91DE47" w14:textId="77777777" w:rsidR="002439DE" w:rsidRPr="0046556A" w:rsidRDefault="002439DE" w:rsidP="0046556A">
      <w:pPr>
        <w:pStyle w:val="TOC3"/>
        <w:tabs>
          <w:tab w:val="right" w:leader="dot" w:pos="9339"/>
        </w:tabs>
        <w:ind w:left="284" w:right="702"/>
        <w:rPr>
          <w:rFonts w:ascii="Times New Roman" w:eastAsiaTheme="minorEastAsia" w:hAnsi="Times New Roman" w:cs="Times New Roman"/>
          <w:noProof/>
        </w:rPr>
      </w:pPr>
      <w:hyperlink w:anchor="_Toc25415814" w:history="1">
        <w:r w:rsidRPr="0046556A">
          <w:rPr>
            <w:rStyle w:val="Hyperlink"/>
            <w:rFonts w:ascii="Times New Roman" w:hAnsi="Times New Roman"/>
            <w:noProof/>
          </w:rPr>
          <w:t>Prevent the heat death of the universe</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14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11</w:t>
        </w:r>
        <w:r w:rsidRPr="0046556A">
          <w:rPr>
            <w:rFonts w:ascii="Times New Roman" w:hAnsi="Times New Roman" w:cs="Times New Roman"/>
            <w:noProof/>
            <w:webHidden/>
          </w:rPr>
          <w:fldChar w:fldCharType="end"/>
        </w:r>
      </w:hyperlink>
    </w:p>
    <w:p w14:paraId="70091FCF" w14:textId="77777777" w:rsidR="002439DE" w:rsidRPr="0046556A" w:rsidRDefault="002439DE" w:rsidP="0046556A">
      <w:pPr>
        <w:pStyle w:val="TOC2"/>
        <w:tabs>
          <w:tab w:val="right" w:leader="dot" w:pos="9339"/>
        </w:tabs>
        <w:ind w:left="284" w:right="702"/>
        <w:rPr>
          <w:rFonts w:ascii="Times New Roman" w:eastAsiaTheme="minorEastAsia" w:hAnsi="Times New Roman" w:cs="Times New Roman"/>
          <w:noProof/>
        </w:rPr>
      </w:pPr>
      <w:hyperlink w:anchor="_Toc25415815" w:history="1">
        <w:r w:rsidRPr="0046556A">
          <w:rPr>
            <w:rStyle w:val="Hyperlink"/>
            <w:rFonts w:ascii="Times New Roman" w:hAnsi="Times New Roman"/>
            <w:noProof/>
          </w:rPr>
          <w:t>3.4. Survive the end of the Universe</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15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12</w:t>
        </w:r>
        <w:r w:rsidRPr="0046556A">
          <w:rPr>
            <w:rFonts w:ascii="Times New Roman" w:hAnsi="Times New Roman" w:cs="Times New Roman"/>
            <w:noProof/>
            <w:webHidden/>
          </w:rPr>
          <w:fldChar w:fldCharType="end"/>
        </w:r>
      </w:hyperlink>
    </w:p>
    <w:p w14:paraId="2916361F" w14:textId="77777777" w:rsidR="002439DE" w:rsidRPr="0046556A" w:rsidRDefault="002439DE" w:rsidP="0046556A">
      <w:pPr>
        <w:pStyle w:val="TOC2"/>
        <w:tabs>
          <w:tab w:val="right" w:leader="dot" w:pos="9339"/>
        </w:tabs>
        <w:ind w:left="284" w:right="702"/>
        <w:rPr>
          <w:rFonts w:ascii="Times New Roman" w:eastAsiaTheme="minorEastAsia" w:hAnsi="Times New Roman" w:cs="Times New Roman"/>
          <w:noProof/>
        </w:rPr>
      </w:pPr>
      <w:hyperlink w:anchor="_Toc25415816" w:history="1">
        <w:r w:rsidRPr="0046556A">
          <w:rPr>
            <w:rStyle w:val="Hyperlink"/>
            <w:rFonts w:ascii="Times New Roman" w:hAnsi="Times New Roman"/>
            <w:noProof/>
          </w:rPr>
          <w:t>3.5. Manipulate time</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16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12</w:t>
        </w:r>
        <w:r w:rsidRPr="0046556A">
          <w:rPr>
            <w:rFonts w:ascii="Times New Roman" w:hAnsi="Times New Roman" w:cs="Times New Roman"/>
            <w:noProof/>
            <w:webHidden/>
          </w:rPr>
          <w:fldChar w:fldCharType="end"/>
        </w:r>
      </w:hyperlink>
    </w:p>
    <w:p w14:paraId="542708B8" w14:textId="77777777" w:rsidR="002439DE" w:rsidRPr="0046556A" w:rsidRDefault="002439DE" w:rsidP="0046556A">
      <w:pPr>
        <w:pStyle w:val="TOC2"/>
        <w:tabs>
          <w:tab w:val="right" w:leader="dot" w:pos="9339"/>
        </w:tabs>
        <w:ind w:left="284" w:right="702"/>
        <w:rPr>
          <w:rFonts w:ascii="Times New Roman" w:eastAsiaTheme="minorEastAsia" w:hAnsi="Times New Roman" w:cs="Times New Roman"/>
          <w:noProof/>
        </w:rPr>
      </w:pPr>
      <w:hyperlink w:anchor="_Toc25415817" w:history="1">
        <w:r w:rsidRPr="0046556A">
          <w:rPr>
            <w:rStyle w:val="Hyperlink"/>
            <w:rFonts w:ascii="Times New Roman" w:hAnsi="Times New Roman"/>
            <w:noProof/>
          </w:rPr>
          <w:t>3.6. Dissolving the problem</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17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14</w:t>
        </w:r>
        <w:r w:rsidRPr="0046556A">
          <w:rPr>
            <w:rFonts w:ascii="Times New Roman" w:hAnsi="Times New Roman" w:cs="Times New Roman"/>
            <w:noProof/>
            <w:webHidden/>
          </w:rPr>
          <w:fldChar w:fldCharType="end"/>
        </w:r>
      </w:hyperlink>
    </w:p>
    <w:p w14:paraId="7886634A" w14:textId="77777777" w:rsidR="002439DE" w:rsidRPr="0046556A" w:rsidRDefault="002439DE" w:rsidP="0046556A">
      <w:pPr>
        <w:pStyle w:val="TOC2"/>
        <w:tabs>
          <w:tab w:val="right" w:leader="dot" w:pos="9339"/>
        </w:tabs>
        <w:ind w:left="284" w:right="702"/>
        <w:rPr>
          <w:rFonts w:ascii="Times New Roman" w:eastAsiaTheme="minorEastAsia" w:hAnsi="Times New Roman" w:cs="Times New Roman"/>
          <w:noProof/>
        </w:rPr>
      </w:pPr>
      <w:hyperlink w:anchor="_Toc25415818" w:history="1">
        <w:r w:rsidRPr="0046556A">
          <w:rPr>
            <w:rStyle w:val="Hyperlink"/>
            <w:rFonts w:ascii="Times New Roman" w:hAnsi="Times New Roman"/>
            <w:noProof/>
          </w:rPr>
          <w:t>3.7. Meta-level solutions</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18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15</w:t>
        </w:r>
        <w:r w:rsidRPr="0046556A">
          <w:rPr>
            <w:rFonts w:ascii="Times New Roman" w:hAnsi="Times New Roman" w:cs="Times New Roman"/>
            <w:noProof/>
            <w:webHidden/>
          </w:rPr>
          <w:fldChar w:fldCharType="end"/>
        </w:r>
      </w:hyperlink>
    </w:p>
    <w:p w14:paraId="569C1607" w14:textId="77777777" w:rsidR="002439DE" w:rsidRPr="0046556A" w:rsidRDefault="002439DE" w:rsidP="0046556A">
      <w:pPr>
        <w:pStyle w:val="TOC1"/>
        <w:ind w:left="284" w:right="702"/>
        <w:rPr>
          <w:rFonts w:ascii="Times New Roman" w:eastAsiaTheme="minorEastAsia" w:hAnsi="Times New Roman" w:cs="Times New Roman"/>
          <w:noProof/>
        </w:rPr>
      </w:pPr>
      <w:hyperlink w:anchor="_Toc25415819" w:history="1">
        <w:r w:rsidRPr="0046556A">
          <w:rPr>
            <w:rStyle w:val="Hyperlink"/>
            <w:rFonts w:ascii="Times New Roman" w:hAnsi="Times New Roman"/>
            <w:noProof/>
          </w:rPr>
          <w:t>4. Preparing for infinite survival</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19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16</w:t>
        </w:r>
        <w:r w:rsidRPr="0046556A">
          <w:rPr>
            <w:rFonts w:ascii="Times New Roman" w:hAnsi="Times New Roman" w:cs="Times New Roman"/>
            <w:noProof/>
            <w:webHidden/>
          </w:rPr>
          <w:fldChar w:fldCharType="end"/>
        </w:r>
      </w:hyperlink>
    </w:p>
    <w:p w14:paraId="3D05E608" w14:textId="77777777" w:rsidR="002439DE" w:rsidRPr="0046556A" w:rsidRDefault="002439DE" w:rsidP="0046556A">
      <w:pPr>
        <w:pStyle w:val="TOC2"/>
        <w:tabs>
          <w:tab w:val="right" w:leader="dot" w:pos="9339"/>
        </w:tabs>
        <w:ind w:left="284" w:right="702"/>
        <w:rPr>
          <w:rFonts w:ascii="Times New Roman" w:eastAsiaTheme="minorEastAsia" w:hAnsi="Times New Roman" w:cs="Times New Roman"/>
          <w:noProof/>
        </w:rPr>
      </w:pPr>
      <w:hyperlink w:anchor="_Toc25415820" w:history="1">
        <w:r w:rsidRPr="0046556A">
          <w:rPr>
            <w:rStyle w:val="Hyperlink"/>
            <w:rFonts w:ascii="Times New Roman" w:hAnsi="Times New Roman"/>
            <w:noProof/>
          </w:rPr>
          <w:t>4.1. Preventing human extinction before the end of the universe</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20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16</w:t>
        </w:r>
        <w:r w:rsidRPr="0046556A">
          <w:rPr>
            <w:rFonts w:ascii="Times New Roman" w:hAnsi="Times New Roman" w:cs="Times New Roman"/>
            <w:noProof/>
            <w:webHidden/>
          </w:rPr>
          <w:fldChar w:fldCharType="end"/>
        </w:r>
      </w:hyperlink>
    </w:p>
    <w:p w14:paraId="2656926E" w14:textId="77777777" w:rsidR="002439DE" w:rsidRPr="0046556A" w:rsidRDefault="002439DE" w:rsidP="0046556A">
      <w:pPr>
        <w:pStyle w:val="TOC2"/>
        <w:tabs>
          <w:tab w:val="right" w:leader="dot" w:pos="9339"/>
        </w:tabs>
        <w:ind w:left="284" w:right="702"/>
        <w:rPr>
          <w:rFonts w:ascii="Times New Roman" w:eastAsiaTheme="minorEastAsia" w:hAnsi="Times New Roman" w:cs="Times New Roman"/>
          <w:noProof/>
        </w:rPr>
      </w:pPr>
      <w:hyperlink w:anchor="_Toc25415821" w:history="1">
        <w:r w:rsidRPr="0046556A">
          <w:rPr>
            <w:rStyle w:val="Hyperlink"/>
            <w:rFonts w:ascii="Times New Roman" w:hAnsi="Times New Roman"/>
            <w:noProof/>
          </w:rPr>
          <w:t>4.2. Choosing between long and very long futures</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21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16</w:t>
        </w:r>
        <w:r w:rsidRPr="0046556A">
          <w:rPr>
            <w:rFonts w:ascii="Times New Roman" w:hAnsi="Times New Roman" w:cs="Times New Roman"/>
            <w:noProof/>
            <w:webHidden/>
          </w:rPr>
          <w:fldChar w:fldCharType="end"/>
        </w:r>
      </w:hyperlink>
    </w:p>
    <w:p w14:paraId="623C5169" w14:textId="77777777" w:rsidR="002439DE" w:rsidRPr="0046556A" w:rsidRDefault="002439DE" w:rsidP="0046556A">
      <w:pPr>
        <w:pStyle w:val="TOC2"/>
        <w:tabs>
          <w:tab w:val="right" w:leader="dot" w:pos="9339"/>
        </w:tabs>
        <w:ind w:left="284" w:right="702"/>
        <w:rPr>
          <w:rFonts w:ascii="Times New Roman" w:eastAsiaTheme="minorEastAsia" w:hAnsi="Times New Roman" w:cs="Times New Roman"/>
          <w:noProof/>
        </w:rPr>
      </w:pPr>
      <w:hyperlink w:anchor="_Toc25415822" w:history="1">
        <w:r w:rsidRPr="0046556A">
          <w:rPr>
            <w:rStyle w:val="Hyperlink"/>
            <w:rFonts w:ascii="Times New Roman" w:hAnsi="Times New Roman"/>
            <w:noProof/>
          </w:rPr>
          <w:t>4.3. Fighting cosmological uncertainty</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22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16</w:t>
        </w:r>
        <w:r w:rsidRPr="0046556A">
          <w:rPr>
            <w:rFonts w:ascii="Times New Roman" w:hAnsi="Times New Roman" w:cs="Times New Roman"/>
            <w:noProof/>
            <w:webHidden/>
          </w:rPr>
          <w:fldChar w:fldCharType="end"/>
        </w:r>
      </w:hyperlink>
    </w:p>
    <w:p w14:paraId="3F0C25FA" w14:textId="77777777" w:rsidR="002439DE" w:rsidRPr="0046556A" w:rsidRDefault="002439DE" w:rsidP="0046556A">
      <w:pPr>
        <w:pStyle w:val="TOC2"/>
        <w:tabs>
          <w:tab w:val="right" w:leader="dot" w:pos="9339"/>
        </w:tabs>
        <w:ind w:left="284" w:right="702"/>
        <w:rPr>
          <w:rFonts w:ascii="Times New Roman" w:eastAsiaTheme="minorEastAsia" w:hAnsi="Times New Roman" w:cs="Times New Roman"/>
          <w:noProof/>
        </w:rPr>
      </w:pPr>
      <w:hyperlink w:anchor="_Toc25415823" w:history="1">
        <w:r w:rsidRPr="0046556A">
          <w:rPr>
            <w:rStyle w:val="Hyperlink"/>
            <w:rFonts w:ascii="Times New Roman" w:hAnsi="Times New Roman"/>
            <w:noProof/>
          </w:rPr>
          <w:t>4.5. Getting control over large masses and energy</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23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17</w:t>
        </w:r>
        <w:r w:rsidRPr="0046556A">
          <w:rPr>
            <w:rFonts w:ascii="Times New Roman" w:hAnsi="Times New Roman" w:cs="Times New Roman"/>
            <w:noProof/>
            <w:webHidden/>
          </w:rPr>
          <w:fldChar w:fldCharType="end"/>
        </w:r>
      </w:hyperlink>
    </w:p>
    <w:p w14:paraId="5019B2D3" w14:textId="77777777" w:rsidR="002439DE" w:rsidRPr="0046556A" w:rsidRDefault="002439DE" w:rsidP="0046556A">
      <w:pPr>
        <w:pStyle w:val="TOC2"/>
        <w:tabs>
          <w:tab w:val="right" w:leader="dot" w:pos="9339"/>
        </w:tabs>
        <w:ind w:left="284" w:right="702"/>
        <w:rPr>
          <w:rFonts w:ascii="Times New Roman" w:eastAsiaTheme="minorEastAsia" w:hAnsi="Times New Roman" w:cs="Times New Roman"/>
          <w:noProof/>
        </w:rPr>
      </w:pPr>
      <w:hyperlink w:anchor="_Toc25415824" w:history="1">
        <w:r w:rsidRPr="0046556A">
          <w:rPr>
            <w:rStyle w:val="Hyperlink"/>
            <w:rFonts w:ascii="Times New Roman" w:hAnsi="Times New Roman"/>
            <w:noProof/>
          </w:rPr>
          <w:t>4.6. Prevent accidental universe destruction</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24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17</w:t>
        </w:r>
        <w:r w:rsidRPr="0046556A">
          <w:rPr>
            <w:rFonts w:ascii="Times New Roman" w:hAnsi="Times New Roman" w:cs="Times New Roman"/>
            <w:noProof/>
            <w:webHidden/>
          </w:rPr>
          <w:fldChar w:fldCharType="end"/>
        </w:r>
      </w:hyperlink>
    </w:p>
    <w:p w14:paraId="04EE1BAD" w14:textId="77777777" w:rsidR="002439DE" w:rsidRPr="0046556A" w:rsidRDefault="002439DE" w:rsidP="0046556A">
      <w:pPr>
        <w:pStyle w:val="TOC1"/>
        <w:ind w:left="284" w:right="702"/>
        <w:rPr>
          <w:rFonts w:ascii="Times New Roman" w:eastAsiaTheme="minorEastAsia" w:hAnsi="Times New Roman" w:cs="Times New Roman"/>
          <w:noProof/>
        </w:rPr>
      </w:pPr>
      <w:hyperlink w:anchor="_Toc25415825" w:history="1">
        <w:r w:rsidRPr="0046556A">
          <w:rPr>
            <w:rStyle w:val="Hyperlink"/>
            <w:rFonts w:ascii="Times New Roman" w:hAnsi="Times New Roman"/>
            <w:noProof/>
            <w:lang w:val="en-GB"/>
          </w:rPr>
          <w:t>5. Survival strategies in relation to other ideas</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25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18</w:t>
        </w:r>
        <w:r w:rsidRPr="0046556A">
          <w:rPr>
            <w:rFonts w:ascii="Times New Roman" w:hAnsi="Times New Roman" w:cs="Times New Roman"/>
            <w:noProof/>
            <w:webHidden/>
          </w:rPr>
          <w:fldChar w:fldCharType="end"/>
        </w:r>
      </w:hyperlink>
    </w:p>
    <w:p w14:paraId="3DA87937" w14:textId="77777777" w:rsidR="002439DE" w:rsidRPr="0046556A" w:rsidRDefault="002439DE" w:rsidP="0046556A">
      <w:pPr>
        <w:pStyle w:val="TOC2"/>
        <w:tabs>
          <w:tab w:val="right" w:leader="dot" w:pos="9339"/>
        </w:tabs>
        <w:ind w:left="284" w:right="702"/>
        <w:rPr>
          <w:rFonts w:ascii="Times New Roman" w:eastAsiaTheme="minorEastAsia" w:hAnsi="Times New Roman" w:cs="Times New Roman"/>
          <w:noProof/>
        </w:rPr>
      </w:pPr>
      <w:hyperlink w:anchor="_Toc25415826" w:history="1">
        <w:r w:rsidRPr="0046556A">
          <w:rPr>
            <w:rStyle w:val="Hyperlink"/>
            <w:rFonts w:ascii="Times New Roman" w:hAnsi="Times New Roman"/>
            <w:noProof/>
            <w:lang w:val="en-GB"/>
          </w:rPr>
          <w:t>5.1. Order of implementation</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26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18</w:t>
        </w:r>
        <w:r w:rsidRPr="0046556A">
          <w:rPr>
            <w:rFonts w:ascii="Times New Roman" w:hAnsi="Times New Roman" w:cs="Times New Roman"/>
            <w:noProof/>
            <w:webHidden/>
          </w:rPr>
          <w:fldChar w:fldCharType="end"/>
        </w:r>
      </w:hyperlink>
    </w:p>
    <w:p w14:paraId="033F03C2" w14:textId="77777777" w:rsidR="002439DE" w:rsidRPr="0046556A" w:rsidRDefault="002439DE" w:rsidP="0046556A">
      <w:pPr>
        <w:pStyle w:val="TOC2"/>
        <w:tabs>
          <w:tab w:val="right" w:leader="dot" w:pos="9339"/>
        </w:tabs>
        <w:ind w:left="284" w:right="702"/>
        <w:rPr>
          <w:rFonts w:ascii="Times New Roman" w:eastAsiaTheme="minorEastAsia" w:hAnsi="Times New Roman" w:cs="Times New Roman"/>
          <w:noProof/>
        </w:rPr>
      </w:pPr>
      <w:hyperlink w:anchor="_Toc25415827" w:history="1">
        <w:r w:rsidRPr="0046556A">
          <w:rPr>
            <w:rStyle w:val="Hyperlink"/>
            <w:rFonts w:ascii="Times New Roman" w:hAnsi="Times New Roman"/>
            <w:noProof/>
            <w:lang w:val="en-GB"/>
          </w:rPr>
          <w:t>5.2. Surviving the end of the universe and the multiversal Fermi paradox</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27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18</w:t>
        </w:r>
        <w:r w:rsidRPr="0046556A">
          <w:rPr>
            <w:rFonts w:ascii="Times New Roman" w:hAnsi="Times New Roman" w:cs="Times New Roman"/>
            <w:noProof/>
            <w:webHidden/>
          </w:rPr>
          <w:fldChar w:fldCharType="end"/>
        </w:r>
      </w:hyperlink>
    </w:p>
    <w:p w14:paraId="237FD59D" w14:textId="77777777" w:rsidR="002439DE" w:rsidRPr="0046556A" w:rsidRDefault="002439DE" w:rsidP="0046556A">
      <w:pPr>
        <w:pStyle w:val="TOC1"/>
        <w:ind w:left="284" w:right="702"/>
        <w:rPr>
          <w:rFonts w:ascii="Times New Roman" w:eastAsiaTheme="minorEastAsia" w:hAnsi="Times New Roman" w:cs="Times New Roman"/>
          <w:noProof/>
        </w:rPr>
      </w:pPr>
      <w:hyperlink w:anchor="_Toc25415828" w:history="1">
        <w:r w:rsidRPr="0046556A">
          <w:rPr>
            <w:rStyle w:val="Hyperlink"/>
            <w:rFonts w:ascii="Times New Roman" w:hAnsi="Times New Roman"/>
            <w:noProof/>
            <w:lang w:val="en-GB"/>
          </w:rPr>
          <w:t>Conclusion</w:t>
        </w:r>
        <w:r w:rsidRPr="0046556A">
          <w:rPr>
            <w:rFonts w:ascii="Times New Roman" w:hAnsi="Times New Roman" w:cs="Times New Roman"/>
            <w:noProof/>
            <w:webHidden/>
          </w:rPr>
          <w:tab/>
        </w:r>
        <w:r w:rsidRPr="0046556A">
          <w:rPr>
            <w:rFonts w:ascii="Times New Roman" w:hAnsi="Times New Roman" w:cs="Times New Roman"/>
            <w:noProof/>
            <w:webHidden/>
          </w:rPr>
          <w:fldChar w:fldCharType="begin"/>
        </w:r>
        <w:r w:rsidRPr="0046556A">
          <w:rPr>
            <w:rFonts w:ascii="Times New Roman" w:hAnsi="Times New Roman" w:cs="Times New Roman"/>
            <w:noProof/>
            <w:webHidden/>
          </w:rPr>
          <w:instrText xml:space="preserve"> PAGEREF _Toc25415828 \h </w:instrText>
        </w:r>
        <w:r w:rsidRPr="0046556A">
          <w:rPr>
            <w:rFonts w:ascii="Times New Roman" w:hAnsi="Times New Roman" w:cs="Times New Roman"/>
            <w:noProof/>
            <w:webHidden/>
          </w:rPr>
        </w:r>
        <w:r w:rsidRPr="0046556A">
          <w:rPr>
            <w:rFonts w:ascii="Times New Roman" w:hAnsi="Times New Roman" w:cs="Times New Roman"/>
            <w:noProof/>
            <w:webHidden/>
          </w:rPr>
          <w:fldChar w:fldCharType="separate"/>
        </w:r>
        <w:r w:rsidRPr="0046556A">
          <w:rPr>
            <w:rFonts w:ascii="Times New Roman" w:hAnsi="Times New Roman" w:cs="Times New Roman"/>
            <w:noProof/>
            <w:webHidden/>
          </w:rPr>
          <w:t>18</w:t>
        </w:r>
        <w:r w:rsidRPr="0046556A">
          <w:rPr>
            <w:rFonts w:ascii="Times New Roman" w:hAnsi="Times New Roman" w:cs="Times New Roman"/>
            <w:noProof/>
            <w:webHidden/>
          </w:rPr>
          <w:fldChar w:fldCharType="end"/>
        </w:r>
      </w:hyperlink>
    </w:p>
    <w:p w14:paraId="76D58F31" w14:textId="77777777" w:rsidR="002439DE" w:rsidRPr="0046556A" w:rsidRDefault="002439DE" w:rsidP="0046556A">
      <w:pPr>
        <w:ind w:left="284" w:right="702"/>
        <w:jc w:val="both"/>
      </w:pPr>
      <w:r w:rsidRPr="0046556A">
        <w:fldChar w:fldCharType="end"/>
      </w:r>
    </w:p>
    <w:p w14:paraId="145AB282" w14:textId="77777777" w:rsidR="0046556A" w:rsidRPr="0046556A" w:rsidRDefault="0046556A" w:rsidP="00D166FD">
      <w:pPr>
        <w:jc w:val="both"/>
      </w:pPr>
    </w:p>
    <w:p w14:paraId="14DEFBA8" w14:textId="77777777" w:rsidR="0046556A" w:rsidRPr="0046556A" w:rsidRDefault="0046556A" w:rsidP="00D166FD">
      <w:pPr>
        <w:jc w:val="both"/>
      </w:pPr>
    </w:p>
    <w:p w14:paraId="428088BC" w14:textId="31F7FB64" w:rsidR="00C23623" w:rsidRPr="0046556A" w:rsidRDefault="002B354F" w:rsidP="009C5488">
      <w:pPr>
        <w:pStyle w:val="Heading1"/>
        <w:rPr>
          <w:rFonts w:ascii="Times New Roman" w:hAnsi="Times New Roman" w:cs="Times New Roman"/>
          <w:sz w:val="24"/>
          <w:szCs w:val="24"/>
        </w:rPr>
      </w:pPr>
      <w:bookmarkStart w:id="0" w:name="_Toc14788547"/>
      <w:bookmarkStart w:id="1" w:name="_Toc25415800"/>
      <w:r w:rsidRPr="0046556A">
        <w:rPr>
          <w:rFonts w:ascii="Times New Roman" w:hAnsi="Times New Roman" w:cs="Times New Roman"/>
          <w:sz w:val="24"/>
          <w:szCs w:val="24"/>
        </w:rPr>
        <w:t xml:space="preserve">1. </w:t>
      </w:r>
      <w:r w:rsidR="00C23623" w:rsidRPr="0046556A">
        <w:rPr>
          <w:rFonts w:ascii="Times New Roman" w:hAnsi="Times New Roman" w:cs="Times New Roman"/>
          <w:sz w:val="24"/>
          <w:szCs w:val="24"/>
        </w:rPr>
        <w:t>Introduction</w:t>
      </w:r>
      <w:bookmarkEnd w:id="0"/>
      <w:bookmarkEnd w:id="1"/>
    </w:p>
    <w:p w14:paraId="580A612C" w14:textId="77777777" w:rsidR="00C23623" w:rsidRPr="0046556A" w:rsidRDefault="00C23623" w:rsidP="00C23623"/>
    <w:p w14:paraId="6A4A25F0" w14:textId="3DFA8233" w:rsidR="00E120A7" w:rsidRPr="0046556A" w:rsidRDefault="00C23623" w:rsidP="00BD49CC">
      <w:pPr>
        <w:jc w:val="both"/>
        <w:rPr>
          <w:rFonts w:eastAsia="Times New Roman"/>
        </w:rPr>
      </w:pPr>
      <w:r w:rsidRPr="0046556A">
        <w:t xml:space="preserve">Based on some optimistic models, we could start a wave of colonization of the universe </w:t>
      </w:r>
      <w:r w:rsidR="00316EC5" w:rsidRPr="0046556A">
        <w:t xml:space="preserve">using von Neumann probes moving at </w:t>
      </w:r>
      <w:r w:rsidR="0033047D" w:rsidRPr="0046556A">
        <w:t>near-</w:t>
      </w:r>
      <w:r w:rsidRPr="0046556A">
        <w:t xml:space="preserve">light speed a few hundred years </w:t>
      </w:r>
      <w:r w:rsidR="00D166FD" w:rsidRPr="0046556A">
        <w:t>from</w:t>
      </w:r>
      <w:r w:rsidRPr="0046556A">
        <w:t xml:space="preserve"> now</w:t>
      </w:r>
      <w:r w:rsidR="00675951" w:rsidRPr="0046556A">
        <w:t xml:space="preserve"> </w:t>
      </w:r>
      <w:r w:rsidR="00675951" w:rsidRPr="0046556A">
        <w:fldChar w:fldCharType="begin"/>
      </w:r>
      <w:r w:rsidR="00E65160" w:rsidRPr="0046556A">
        <w:instrText xml:space="preserve"> ADDIN ZOTERO_ITEM CSL_CITATION {"citationID":"9qyRBHIK","properties":{"formattedCitation":"(Stuart Armstrong &amp; Sandberg, 2013)","plainCitation":"(Stuart Armstrong &amp; Sandberg, 2013)","noteIndex":0},"citationItems":[{"id":6682,"uris":["http://zotero.org/users/3736454/items/BAL2X8LC"],"uri":["http://zotero.org/users/3736454/items/BAL2X8LC"],"itemData":{"id":6682,"type":"article-journal","title":"Eternity in six hours: intergalactic spreading of intelligent life and sharpening the Fermi paradox","container-title":"Acta Astronautica","page":"1–13","volume":"89","source":"Google Scholar","title-short":"Eternity in six hours","author":[{"family":"Armstrong","given":"Stuart"},{"family":"Sandberg","given":"Anders"}],"issued":{"date-parts":[["2013"]]}}}],"schema":"https://github.com/citation-style-language/schema/raw/master/csl-citation.json"} </w:instrText>
      </w:r>
      <w:r w:rsidR="00675951" w:rsidRPr="0046556A">
        <w:fldChar w:fldCharType="separate"/>
      </w:r>
      <w:r w:rsidR="00E65160" w:rsidRPr="0046556A">
        <w:rPr>
          <w:noProof/>
        </w:rPr>
        <w:t>(Stuart Armstrong &amp; Sandberg, 2013)</w:t>
      </w:r>
      <w:r w:rsidR="00675951" w:rsidRPr="0046556A">
        <w:fldChar w:fldCharType="end"/>
      </w:r>
      <w:r w:rsidR="00E727C3" w:rsidRPr="0046556A">
        <w:t>,</w:t>
      </w:r>
      <w:r w:rsidR="00675951" w:rsidRPr="0046556A">
        <w:t xml:space="preserve"> </w:t>
      </w:r>
      <w:r w:rsidR="00316EC5" w:rsidRPr="0046556A">
        <w:t xml:space="preserve">leveraging technology </w:t>
      </w:r>
      <w:r w:rsidR="00675951" w:rsidRPr="0046556A">
        <w:t>such as</w:t>
      </w:r>
      <w:r w:rsidR="00E727C3" w:rsidRPr="0046556A">
        <w:t xml:space="preserve"> </w:t>
      </w:r>
      <w:r w:rsidRPr="0046556A">
        <w:t xml:space="preserve">nanotech </w:t>
      </w:r>
      <w:r w:rsidR="00D166FD" w:rsidRPr="0046556A">
        <w:t>replicators</w:t>
      </w:r>
      <w:r w:rsidR="006F6D08" w:rsidRPr="0046556A">
        <w:t xml:space="preserve"> </w:t>
      </w:r>
      <w:r w:rsidR="00675951" w:rsidRPr="0046556A">
        <w:t>connected to</w:t>
      </w:r>
      <w:r w:rsidR="006F6D08" w:rsidRPr="0046556A">
        <w:t xml:space="preserve"> </w:t>
      </w:r>
      <w:r w:rsidR="00316EC5" w:rsidRPr="0046556A">
        <w:t>laser-</w:t>
      </w:r>
      <w:r w:rsidR="00E727C3" w:rsidRPr="0046556A">
        <w:t>powered sails</w:t>
      </w:r>
      <w:r w:rsidRPr="0046556A">
        <w:t xml:space="preserve">. </w:t>
      </w:r>
      <w:r w:rsidR="00316EC5" w:rsidRPr="0046556A">
        <w:t>C</w:t>
      </w:r>
      <w:r w:rsidR="00D166FD" w:rsidRPr="0046556A">
        <w:t xml:space="preserve">ommunication and coordination between different parts of </w:t>
      </w:r>
      <w:r w:rsidR="00316EC5" w:rsidRPr="0046556A">
        <w:t xml:space="preserve">such a wave would </w:t>
      </w:r>
      <w:r w:rsidR="00D166FD" w:rsidRPr="0046556A">
        <w:t xml:space="preserve">be difficult. But to prevent some scenarios of the </w:t>
      </w:r>
      <w:r w:rsidR="00316EC5" w:rsidRPr="0046556A">
        <w:t xml:space="preserve">end of the </w:t>
      </w:r>
      <w:r w:rsidR="00D166FD" w:rsidRPr="0046556A">
        <w:t>universe</w:t>
      </w:r>
      <w:r w:rsidR="000E2EB2" w:rsidRPr="0046556A">
        <w:t>,</w:t>
      </w:r>
      <w:r w:rsidR="00D166FD" w:rsidRPr="0046556A">
        <w:t xml:space="preserve"> </w:t>
      </w:r>
      <w:r w:rsidR="00E727C3" w:rsidRPr="0046556A">
        <w:t>a form</w:t>
      </w:r>
      <w:r w:rsidR="00D166FD" w:rsidRPr="0046556A">
        <w:t xml:space="preserve"> of </w:t>
      </w:r>
      <w:r w:rsidR="00316EC5" w:rsidRPr="0046556A">
        <w:t>large-</w:t>
      </w:r>
      <w:r w:rsidR="00D166FD" w:rsidRPr="0046556A">
        <w:t>scale coordination may be need</w:t>
      </w:r>
      <w:r w:rsidR="00316EC5" w:rsidRPr="0046556A">
        <w:t>ed. This may take, for example, the form of</w:t>
      </w:r>
      <w:r w:rsidR="00D166FD" w:rsidRPr="0046556A">
        <w:t xml:space="preserve"> </w:t>
      </w:r>
      <w:r w:rsidR="000E2EB2" w:rsidRPr="0046556A">
        <w:t xml:space="preserve">an </w:t>
      </w:r>
      <w:r w:rsidR="00D166FD" w:rsidRPr="0046556A">
        <w:t>aggregation of</w:t>
      </w:r>
      <w:r w:rsidR="000E2EB2" w:rsidRPr="0046556A">
        <w:t xml:space="preserve"> </w:t>
      </w:r>
      <w:r w:rsidR="00D166FD" w:rsidRPr="0046556A">
        <w:t xml:space="preserve">large masses of matter to build </w:t>
      </w:r>
      <w:r w:rsidR="00316EC5" w:rsidRPr="0046556A">
        <w:t>massive</w:t>
      </w:r>
      <w:r w:rsidR="00D166FD" w:rsidRPr="0046556A">
        <w:t xml:space="preserve"> </w:t>
      </w:r>
      <w:proofErr w:type="spellStart"/>
      <w:r w:rsidR="00D166FD" w:rsidRPr="0046556A">
        <w:t>astroengineering</w:t>
      </w:r>
      <w:proofErr w:type="spellEnd"/>
      <w:r w:rsidR="00D166FD" w:rsidRPr="0046556A">
        <w:t xml:space="preserve"> structures</w:t>
      </w:r>
      <w:r w:rsidR="00E120A7" w:rsidRPr="0046556A">
        <w:t>,</w:t>
      </w:r>
      <w:r w:rsidR="00D166FD" w:rsidRPr="0046556A">
        <w:t xml:space="preserve"> </w:t>
      </w:r>
      <w:r w:rsidR="00E120A7" w:rsidRPr="0046556A">
        <w:t xml:space="preserve">as described by </w:t>
      </w:r>
      <w:r w:rsidR="0071480C" w:rsidRPr="0046556A">
        <w:fldChar w:fldCharType="begin"/>
      </w:r>
      <w:r w:rsidR="0040103B" w:rsidRPr="0046556A">
        <w:instrText xml:space="preserve"> ADDIN ZOTERO_ITEM CSL_CITATION {"citationID":"eIg9iGQX","properties":{"formattedCitation":"(Hooper, 2018)","plainCitation":"(Hooper, 2018)","noteIndex":0},"citationItems":[{"id":9792,"uris":["http://zotero.org/users/3736454/items/PLAD8VDC"],"uri":["http://zotero.org/users/3736454/items/PLAD8VDC"],"itemData":{"id":9792,"type":"article-journal","title":"Life Versus Dark Energy: How An Advanced Civilization Could Resist the Accelerating Expansion of the Universe","container-title":"arXiv:1806.05203 [astro-ph, physics:physics]","source":"arXiv.org","abstract":"The presence of dark energy in our universe is causing space to expand at an accelerating rate. As a result, over the next approximately 100 billion years, all stars residing beyond the Local Group will fall beyond the cosmic horizon and become not only unobservable, but entirely inaccessible, thus limiting how much energy could one day be extracted from them. Here, we consider the likely response of a highly advanced civilization to this situation. In particular, we argue that in order to maximize its access to useable energy, a sufficiently advanced civilization would chose to expand rapidly outward, build Dyson Spheres or similar structures around encountered stars, and use the energy that is harnessed to accelerate those stars away from the approaching horizon and toward the center of the civilization. We find that such efforts will be most effective for stars with masses in the range of $M\\sim (0.2-1) M_{\\odot}$, and could lead to the harvesting of stars within a region extending out to several tens of Mpc in radius, potentially increasing the total amount of energy that is available to a future civilization by a factor of several thousand. We also discuss the observable signatures of a civilization elsewhere in the universe that is currently in this state of stellar harvesting.","URL":"http://arxiv.org/abs/1806.05203","note":"arXiv: 1806.05203","title-short":"Life Versus Dark Energy","author":[{"family":"Hooper","given":"Dan"}],"issued":{"date-parts":[["2018",6,13]]},"accessed":{"date-parts":[["2019",6,27]]}}}],"schema":"https://github.com/citation-style-language/schema/raw/master/csl-citation.json"} </w:instrText>
      </w:r>
      <w:r w:rsidR="0071480C" w:rsidRPr="0046556A">
        <w:fldChar w:fldCharType="separate"/>
      </w:r>
      <w:r w:rsidR="0040103B" w:rsidRPr="0046556A">
        <w:rPr>
          <w:noProof/>
        </w:rPr>
        <w:t>(Hooper, 2018)</w:t>
      </w:r>
      <w:r w:rsidR="0071480C" w:rsidRPr="0046556A">
        <w:fldChar w:fldCharType="end"/>
      </w:r>
      <w:r w:rsidR="0033047D" w:rsidRPr="0046556A">
        <w:t>,</w:t>
      </w:r>
      <w:r w:rsidR="00397B28" w:rsidRPr="0046556A">
        <w:rPr>
          <w:rFonts w:eastAsia="Times New Roman"/>
        </w:rPr>
        <w:t xml:space="preserve"> who suggested </w:t>
      </w:r>
      <w:r w:rsidR="00CB2833" w:rsidRPr="0046556A">
        <w:rPr>
          <w:rFonts w:eastAsia="Times New Roman"/>
        </w:rPr>
        <w:t xml:space="preserve">that </w:t>
      </w:r>
      <w:r w:rsidR="009F107B" w:rsidRPr="0046556A">
        <w:rPr>
          <w:rFonts w:eastAsia="Times New Roman"/>
        </w:rPr>
        <w:t xml:space="preserve">an </w:t>
      </w:r>
      <w:r w:rsidR="00CB2833" w:rsidRPr="0046556A">
        <w:rPr>
          <w:rFonts w:eastAsia="Times New Roman"/>
        </w:rPr>
        <w:t xml:space="preserve">advanced civilization will send </w:t>
      </w:r>
      <w:r w:rsidR="00234347" w:rsidRPr="0046556A">
        <w:rPr>
          <w:rFonts w:eastAsia="Times New Roman"/>
        </w:rPr>
        <w:t xml:space="preserve">stars to its central region and increase </w:t>
      </w:r>
      <w:r w:rsidR="009F107B" w:rsidRPr="0046556A">
        <w:rPr>
          <w:rFonts w:eastAsia="Times New Roman"/>
        </w:rPr>
        <w:t xml:space="preserve">mass of </w:t>
      </w:r>
      <w:r w:rsidR="00234347" w:rsidRPr="0046556A">
        <w:rPr>
          <w:rFonts w:eastAsia="Times New Roman"/>
        </w:rPr>
        <w:t xml:space="preserve">available </w:t>
      </w:r>
      <w:r w:rsidR="009F107B" w:rsidRPr="0046556A">
        <w:rPr>
          <w:rFonts w:eastAsia="Times New Roman"/>
        </w:rPr>
        <w:t>matter</w:t>
      </w:r>
      <w:r w:rsidR="00234347" w:rsidRPr="0046556A">
        <w:rPr>
          <w:rFonts w:eastAsia="Times New Roman"/>
        </w:rPr>
        <w:t xml:space="preserve"> after expansion of the universe will make </w:t>
      </w:r>
      <w:r w:rsidR="009F107B" w:rsidRPr="0046556A">
        <w:rPr>
          <w:rFonts w:eastAsia="Times New Roman"/>
        </w:rPr>
        <w:t>these</w:t>
      </w:r>
      <w:r w:rsidR="00234347" w:rsidRPr="0046556A">
        <w:rPr>
          <w:rFonts w:eastAsia="Times New Roman"/>
        </w:rPr>
        <w:t xml:space="preserve"> stars </w:t>
      </w:r>
      <w:r w:rsidR="00386412" w:rsidRPr="0046556A">
        <w:t>inaccessible</w:t>
      </w:r>
      <w:r w:rsidR="00234347" w:rsidRPr="0046556A">
        <w:rPr>
          <w:rFonts w:eastAsia="Times New Roman"/>
        </w:rPr>
        <w:t xml:space="preserve">. </w:t>
      </w:r>
      <w:r w:rsidR="000E2EB2" w:rsidRPr="0046556A">
        <w:rPr>
          <w:rFonts w:eastAsia="Times New Roman"/>
        </w:rPr>
        <w:t>(</w:t>
      </w:r>
      <w:r w:rsidR="005E1D4F" w:rsidRPr="0046556A">
        <w:rPr>
          <w:rFonts w:eastAsia="Times New Roman"/>
        </w:rPr>
        <w:t xml:space="preserve">Hooper expected that it may help to increase </w:t>
      </w:r>
      <w:r w:rsidR="00532D89" w:rsidRPr="0046556A">
        <w:rPr>
          <w:rFonts w:eastAsia="Times New Roman"/>
        </w:rPr>
        <w:t xml:space="preserve">the </w:t>
      </w:r>
      <w:r w:rsidR="00943350" w:rsidRPr="0046556A">
        <w:rPr>
          <w:rFonts w:eastAsia="Times New Roman"/>
        </w:rPr>
        <w:t>available</w:t>
      </w:r>
      <w:r w:rsidR="005E1D4F" w:rsidRPr="0046556A">
        <w:rPr>
          <w:rFonts w:eastAsia="Times New Roman"/>
        </w:rPr>
        <w:t xml:space="preserve"> mass </w:t>
      </w:r>
      <w:r w:rsidR="00532D89" w:rsidRPr="0046556A">
        <w:rPr>
          <w:rFonts w:eastAsia="Times New Roman"/>
        </w:rPr>
        <w:t xml:space="preserve">by </w:t>
      </w:r>
      <w:r w:rsidR="005E1D4F" w:rsidRPr="0046556A">
        <w:rPr>
          <w:rFonts w:eastAsia="Times New Roman"/>
        </w:rPr>
        <w:t>1000</w:t>
      </w:r>
      <w:r w:rsidR="00532D89" w:rsidRPr="0046556A">
        <w:rPr>
          <w:rFonts w:eastAsia="Times New Roman"/>
        </w:rPr>
        <w:t xml:space="preserve"> x,</w:t>
      </w:r>
      <w:r w:rsidR="005E1D4F" w:rsidRPr="0046556A">
        <w:rPr>
          <w:rFonts w:eastAsia="Times New Roman"/>
        </w:rPr>
        <w:t xml:space="preserve"> </w:t>
      </w:r>
      <w:r w:rsidR="00532D89" w:rsidRPr="0046556A">
        <w:rPr>
          <w:rFonts w:eastAsia="Times New Roman"/>
        </w:rPr>
        <w:t xml:space="preserve">but </w:t>
      </w:r>
      <w:r w:rsidR="00943350" w:rsidRPr="0046556A">
        <w:rPr>
          <w:rFonts w:eastAsia="Times New Roman"/>
        </w:rPr>
        <w:t>Loeb</w:t>
      </w:r>
      <w:r w:rsidR="00173AB5" w:rsidRPr="0046556A">
        <w:rPr>
          <w:rFonts w:eastAsia="Times New Roman"/>
        </w:rPr>
        <w:t xml:space="preserve"> wrote that it may be cheaper to migrate to </w:t>
      </w:r>
      <w:r w:rsidR="00532D89" w:rsidRPr="0046556A">
        <w:rPr>
          <w:rFonts w:eastAsia="Times New Roman"/>
        </w:rPr>
        <w:t xml:space="preserve">a </w:t>
      </w:r>
      <w:r w:rsidR="00173AB5" w:rsidRPr="0046556A">
        <w:rPr>
          <w:rFonts w:eastAsia="Times New Roman"/>
        </w:rPr>
        <w:t xml:space="preserve">dense </w:t>
      </w:r>
      <w:r w:rsidR="00532D89" w:rsidRPr="0046556A">
        <w:rPr>
          <w:rFonts w:eastAsia="Times New Roman"/>
        </w:rPr>
        <w:t xml:space="preserve">cluster of </w:t>
      </w:r>
      <w:r w:rsidR="00173AB5" w:rsidRPr="0046556A">
        <w:rPr>
          <w:rFonts w:eastAsia="Times New Roman"/>
        </w:rPr>
        <w:t>galax</w:t>
      </w:r>
      <w:r w:rsidR="00532D89" w:rsidRPr="0046556A">
        <w:rPr>
          <w:rFonts w:eastAsia="Times New Roman"/>
        </w:rPr>
        <w:t>ies</w:t>
      </w:r>
      <w:r w:rsidR="00173AB5" w:rsidRPr="0046556A">
        <w:rPr>
          <w:rFonts w:eastAsia="Times New Roman"/>
        </w:rPr>
        <w:t xml:space="preserve"> </w:t>
      </w:r>
      <w:r w:rsidR="0040103B" w:rsidRPr="0046556A">
        <w:rPr>
          <w:rFonts w:eastAsia="Times New Roman"/>
        </w:rPr>
        <w:fldChar w:fldCharType="begin"/>
      </w:r>
      <w:r w:rsidR="0040103B" w:rsidRPr="0046556A">
        <w:rPr>
          <w:rFonts w:eastAsia="Times New Roman"/>
        </w:rPr>
        <w:instrText xml:space="preserve"> ADDIN ZOTERO_ITEM CSL_CITATION {"citationID":"NakjgZhH","properties":{"formattedCitation":"(Loeb, 2018)","plainCitation":"(Loeb, 2018)","noteIndex":0},"citationItems":[{"id":9813,"uris":["http://zotero.org/users/3736454/items/SQICUI5N"],"uri":["http://zotero.org/users/3736454/items/SQICUI5N"],"itemData":{"id":9813,"type":"article-journal","title":"Securing Fuel for Our Frigid Cosmic Future","container-title":"arXiv preprint arXiv:1806.07170","source":"Google Scholar","author":[{"family":"Loeb","given":"Abraham"}],"issued":{"date-parts":[["2018"]]}}}],"schema":"https://github.com/citation-style-language/schema/raw/master/csl-citation.json"} </w:instrText>
      </w:r>
      <w:r w:rsidR="0040103B" w:rsidRPr="0046556A">
        <w:rPr>
          <w:rFonts w:eastAsia="Times New Roman"/>
        </w:rPr>
        <w:fldChar w:fldCharType="separate"/>
      </w:r>
      <w:r w:rsidR="0040103B" w:rsidRPr="0046556A">
        <w:rPr>
          <w:rFonts w:eastAsia="Times New Roman"/>
          <w:noProof/>
        </w:rPr>
        <w:t>(Loeb, 2018)</w:t>
      </w:r>
      <w:r w:rsidR="0040103B" w:rsidRPr="0046556A">
        <w:rPr>
          <w:rFonts w:eastAsia="Times New Roman"/>
        </w:rPr>
        <w:fldChar w:fldCharType="end"/>
      </w:r>
      <w:r w:rsidR="000E2EB2" w:rsidRPr="0046556A">
        <w:rPr>
          <w:rFonts w:eastAsia="Times New Roman"/>
        </w:rPr>
        <w:t>)</w:t>
      </w:r>
      <w:r w:rsidR="0040103B" w:rsidRPr="0046556A">
        <w:rPr>
          <w:rFonts w:eastAsia="Times New Roman"/>
        </w:rPr>
        <w:t>.</w:t>
      </w:r>
    </w:p>
    <w:p w14:paraId="778353DA" w14:textId="77777777" w:rsidR="00173AB5" w:rsidRPr="0046556A" w:rsidRDefault="00173AB5" w:rsidP="00BD49CC">
      <w:pPr>
        <w:jc w:val="both"/>
        <w:rPr>
          <w:rFonts w:eastAsia="Times New Roman"/>
        </w:rPr>
      </w:pPr>
    </w:p>
    <w:p w14:paraId="765C28B2" w14:textId="31550884" w:rsidR="00173AB5" w:rsidRPr="0046556A" w:rsidRDefault="00173AB5" w:rsidP="00BD49CC">
      <w:pPr>
        <w:jc w:val="both"/>
        <w:rPr>
          <w:rFonts w:eastAsia="Times New Roman"/>
        </w:rPr>
      </w:pPr>
      <w:r w:rsidRPr="0046556A">
        <w:rPr>
          <w:rFonts w:eastAsia="Times New Roman"/>
        </w:rPr>
        <w:t xml:space="preserve">Bostrom suggested idea of </w:t>
      </w:r>
      <w:r w:rsidRPr="0046556A">
        <w:rPr>
          <w:rFonts w:eastAsia="Times New Roman"/>
          <w:i/>
        </w:rPr>
        <w:t>astronomical waste</w:t>
      </w:r>
      <w:r w:rsidR="0040103B" w:rsidRPr="0046556A">
        <w:rPr>
          <w:rFonts w:eastAsia="Times New Roman"/>
          <w:i/>
        </w:rPr>
        <w:t xml:space="preserve"> </w:t>
      </w:r>
      <w:r w:rsidR="0040103B" w:rsidRPr="0046556A">
        <w:rPr>
          <w:rFonts w:eastAsia="Times New Roman"/>
          <w:i/>
        </w:rPr>
        <w:fldChar w:fldCharType="begin"/>
      </w:r>
      <w:r w:rsidR="0040103B" w:rsidRPr="0046556A">
        <w:rPr>
          <w:rFonts w:eastAsia="Times New Roman"/>
          <w:i/>
        </w:rPr>
        <w:instrText xml:space="preserve"> ADDIN ZOTERO_ITEM CSL_CITATION {"citationID":"uiUSpaBE","properties":{"formattedCitation":"(Bostrom, 2003)","plainCitation":"(Bostrom, 2003)","noteIndex":0},"citationItems":[{"id":2946,"uris":["http://zotero.org/users/3736454/items/46CK9JUM"],"uri":["http://zotero.org/users/3736454/items/46CK9JUM"],"itemData":{"id":2946,"type":"article-journal","title":"Astronomical waste: The opportunity cost of delayed technological development","container-title":"Utilitas","page":"308-314","volume":"15","issue":"3","ISSN":"1741-6183","journalAbbreviation":"Utilitas","author":[{"family":"Bostrom","given":"N."}],"issued":{"date-parts":[["2003"]]}}}],"schema":"https://github.com/citation-style-language/schema/raw/master/csl-citation.json"} </w:instrText>
      </w:r>
      <w:r w:rsidR="0040103B" w:rsidRPr="0046556A">
        <w:rPr>
          <w:rFonts w:eastAsia="Times New Roman"/>
          <w:i/>
        </w:rPr>
        <w:fldChar w:fldCharType="separate"/>
      </w:r>
      <w:r w:rsidR="0040103B" w:rsidRPr="0046556A">
        <w:rPr>
          <w:rFonts w:eastAsia="Times New Roman"/>
          <w:noProof/>
        </w:rPr>
        <w:t>(Bostrom, 2003</w:t>
      </w:r>
      <w:r w:rsidR="0040103B" w:rsidRPr="0046556A">
        <w:rPr>
          <w:rFonts w:eastAsia="Times New Roman"/>
          <w:i/>
          <w:noProof/>
        </w:rPr>
        <w:t>)</w:t>
      </w:r>
      <w:r w:rsidR="0040103B" w:rsidRPr="0046556A">
        <w:rPr>
          <w:rFonts w:eastAsia="Times New Roman"/>
          <w:i/>
        </w:rPr>
        <w:fldChar w:fldCharType="end"/>
      </w:r>
      <w:r w:rsidRPr="0046556A">
        <w:rPr>
          <w:rFonts w:eastAsia="Times New Roman"/>
        </w:rPr>
        <w:t xml:space="preserve">, </w:t>
      </w:r>
      <w:r w:rsidR="000E2EB2" w:rsidRPr="0046556A">
        <w:rPr>
          <w:rFonts w:eastAsia="Times New Roman"/>
        </w:rPr>
        <w:t>a</w:t>
      </w:r>
      <w:r w:rsidRPr="0046556A">
        <w:rPr>
          <w:rFonts w:eastAsia="Times New Roman"/>
        </w:rPr>
        <w:t xml:space="preserve"> huge opportunity cost which could </w:t>
      </w:r>
      <w:r w:rsidR="00532D89" w:rsidRPr="0046556A">
        <w:rPr>
          <w:rFonts w:eastAsia="Times New Roman"/>
        </w:rPr>
        <w:t xml:space="preserve">come into play </w:t>
      </w:r>
      <w:r w:rsidRPr="0046556A">
        <w:rPr>
          <w:rFonts w:eastAsia="Times New Roman"/>
        </w:rPr>
        <w:t xml:space="preserve">if we delay </w:t>
      </w:r>
      <w:r w:rsidR="00532D89" w:rsidRPr="0046556A">
        <w:rPr>
          <w:rFonts w:eastAsia="Times New Roman"/>
        </w:rPr>
        <w:t xml:space="preserve">our </w:t>
      </w:r>
      <w:r w:rsidRPr="0046556A">
        <w:rPr>
          <w:rFonts w:eastAsia="Times New Roman"/>
        </w:rPr>
        <w:t>exploration of the universe</w:t>
      </w:r>
      <w:r w:rsidR="00532D89" w:rsidRPr="0046556A">
        <w:rPr>
          <w:rFonts w:eastAsia="Times New Roman"/>
        </w:rPr>
        <w:t xml:space="preserve">—as </w:t>
      </w:r>
      <w:r w:rsidRPr="0046556A">
        <w:rPr>
          <w:rFonts w:eastAsia="Times New Roman"/>
        </w:rPr>
        <w:t xml:space="preserve">many </w:t>
      </w:r>
      <w:r w:rsidR="00532D89" w:rsidRPr="0046556A">
        <w:rPr>
          <w:rFonts w:eastAsia="Times New Roman"/>
        </w:rPr>
        <w:t xml:space="preserve">new </w:t>
      </w:r>
      <w:r w:rsidRPr="0046556A">
        <w:rPr>
          <w:rFonts w:eastAsia="Times New Roman"/>
        </w:rPr>
        <w:t>stars become permanently inaccessible every day</w:t>
      </w:r>
      <w:r w:rsidR="000E2EB2" w:rsidRPr="0046556A">
        <w:rPr>
          <w:rFonts w:eastAsia="Times New Roman"/>
        </w:rPr>
        <w:t xml:space="preserve"> because of the expansion</w:t>
      </w:r>
      <w:r w:rsidR="00532D89" w:rsidRPr="0046556A">
        <w:rPr>
          <w:rFonts w:eastAsia="Times New Roman"/>
        </w:rPr>
        <w:t xml:space="preserve"> of the universe</w:t>
      </w:r>
      <w:r w:rsidRPr="0046556A">
        <w:rPr>
          <w:rFonts w:eastAsia="Times New Roman"/>
        </w:rPr>
        <w:t>. He also state</w:t>
      </w:r>
      <w:r w:rsidR="00464749" w:rsidRPr="0046556A">
        <w:rPr>
          <w:rFonts w:eastAsia="Times New Roman"/>
        </w:rPr>
        <w:t>s</w:t>
      </w:r>
      <w:r w:rsidRPr="0046556A">
        <w:rPr>
          <w:rFonts w:eastAsia="Times New Roman"/>
        </w:rPr>
        <w:t xml:space="preserve"> that human endowment could be to reach all</w:t>
      </w:r>
      <w:r w:rsidR="00491016" w:rsidRPr="0046556A">
        <w:rPr>
          <w:rFonts w:eastAsia="Times New Roman"/>
        </w:rPr>
        <w:t xml:space="preserve"> our</w:t>
      </w:r>
      <w:r w:rsidRPr="0046556A">
        <w:rPr>
          <w:rFonts w:eastAsia="Times New Roman"/>
        </w:rPr>
        <w:t xml:space="preserve"> opportunities and become everything which we could be.</w:t>
      </w:r>
      <w:r w:rsidR="00491016" w:rsidRPr="0046556A">
        <w:rPr>
          <w:rFonts w:eastAsia="Times New Roman"/>
        </w:rPr>
        <w:t xml:space="preserve"> This assumes that we should use remaining time and matter of the universe in the most effective way</w:t>
      </w:r>
      <w:r w:rsidR="000B7117">
        <w:rPr>
          <w:rFonts w:eastAsia="Times New Roman"/>
        </w:rPr>
        <w:t xml:space="preserve"> to get as much</w:t>
      </w:r>
      <w:r w:rsidR="00AA69F0">
        <w:rPr>
          <w:rFonts w:eastAsia="Times New Roman"/>
        </w:rPr>
        <w:t xml:space="preserve"> human-values-</w:t>
      </w:r>
      <w:r w:rsidR="000B7117">
        <w:rPr>
          <w:rFonts w:eastAsia="Times New Roman"/>
        </w:rPr>
        <w:t>related utility as possible</w:t>
      </w:r>
      <w:r w:rsidR="00491016" w:rsidRPr="0046556A">
        <w:rPr>
          <w:rFonts w:eastAsia="Times New Roman"/>
        </w:rPr>
        <w:t xml:space="preserve">. However, there is another alternative: use all the time and matter </w:t>
      </w:r>
      <w:r w:rsidR="003F1863" w:rsidRPr="0046556A">
        <w:rPr>
          <w:rFonts w:eastAsia="Times New Roman"/>
        </w:rPr>
        <w:t xml:space="preserve">available to use </w:t>
      </w:r>
      <w:r w:rsidR="00491016" w:rsidRPr="0046556A">
        <w:rPr>
          <w:rFonts w:eastAsia="Times New Roman"/>
        </w:rPr>
        <w:t xml:space="preserve">to find the ways </w:t>
      </w:r>
      <w:r w:rsidR="00491016" w:rsidRPr="0046556A">
        <w:rPr>
          <w:rFonts w:eastAsia="Times New Roman"/>
          <w:i/>
        </w:rPr>
        <w:t>to survive the end of the universe</w:t>
      </w:r>
      <w:r w:rsidR="00491016" w:rsidRPr="0046556A">
        <w:rPr>
          <w:rFonts w:eastAsia="Times New Roman"/>
        </w:rPr>
        <w:t>, as the pos</w:t>
      </w:r>
      <w:r w:rsidR="000E2EB2" w:rsidRPr="0046556A">
        <w:rPr>
          <w:rFonts w:eastAsia="Times New Roman"/>
        </w:rPr>
        <w:t xml:space="preserve">sible prize could be very large: in other words, </w:t>
      </w:r>
      <w:r w:rsidR="003F1863" w:rsidRPr="0046556A">
        <w:rPr>
          <w:rFonts w:eastAsia="Times New Roman"/>
        </w:rPr>
        <w:t xml:space="preserve">this </w:t>
      </w:r>
      <w:r w:rsidR="00722B16" w:rsidRPr="0046556A">
        <w:rPr>
          <w:rFonts w:eastAsia="Times New Roman"/>
        </w:rPr>
        <w:t xml:space="preserve">enterprise </w:t>
      </w:r>
      <w:r w:rsidR="000E2EB2" w:rsidRPr="0046556A">
        <w:rPr>
          <w:rFonts w:eastAsia="Times New Roman"/>
        </w:rPr>
        <w:t>is a form of Pascal</w:t>
      </w:r>
      <w:r w:rsidR="00722B16" w:rsidRPr="0046556A">
        <w:rPr>
          <w:rFonts w:eastAsia="Times New Roman"/>
        </w:rPr>
        <w:t>’s</w:t>
      </w:r>
      <w:r w:rsidR="000E2EB2" w:rsidRPr="0046556A">
        <w:rPr>
          <w:rFonts w:eastAsia="Times New Roman"/>
        </w:rPr>
        <w:t xml:space="preserve"> </w:t>
      </w:r>
      <w:r w:rsidR="00AA69F0">
        <w:rPr>
          <w:rFonts w:eastAsia="Times New Roman"/>
        </w:rPr>
        <w:t>wager</w:t>
      </w:r>
      <w:r w:rsidR="000E2EB2" w:rsidRPr="0046556A">
        <w:rPr>
          <w:rFonts w:eastAsia="Times New Roman"/>
        </w:rPr>
        <w:t xml:space="preserve">. </w:t>
      </w:r>
    </w:p>
    <w:p w14:paraId="4A467F7C" w14:textId="53066A01" w:rsidR="00E120A7" w:rsidRPr="0046556A" w:rsidRDefault="00E120A7" w:rsidP="00D166FD">
      <w:pPr>
        <w:jc w:val="both"/>
      </w:pPr>
      <w:r w:rsidRPr="0046556A">
        <w:t xml:space="preserve"> </w:t>
      </w:r>
    </w:p>
    <w:p w14:paraId="213EBCC3" w14:textId="0BCAA5BB" w:rsidR="00C23623" w:rsidRPr="0046556A" w:rsidRDefault="00D166FD" w:rsidP="00CC6FB5">
      <w:pPr>
        <w:jc w:val="both"/>
      </w:pPr>
      <w:r w:rsidRPr="0046556A">
        <w:t xml:space="preserve">Moreover, before the decision about how to fight the end of the universe </w:t>
      </w:r>
      <w:r w:rsidR="00EA0C7A" w:rsidRPr="0046556A">
        <w:t xml:space="preserve">is </w:t>
      </w:r>
      <w:r w:rsidRPr="0046556A">
        <w:t>made</w:t>
      </w:r>
      <w:r w:rsidR="00491016" w:rsidRPr="0046556A">
        <w:t xml:space="preserve"> (or at least </w:t>
      </w:r>
      <w:r w:rsidR="00EA0C7A" w:rsidRPr="0046556A">
        <w:t xml:space="preserve">before we know </w:t>
      </w:r>
      <w:r w:rsidR="00491016" w:rsidRPr="0046556A">
        <w:t xml:space="preserve">how much </w:t>
      </w:r>
      <w:r w:rsidR="0040103B" w:rsidRPr="0046556A">
        <w:t>time we actually h</w:t>
      </w:r>
      <w:r w:rsidR="008E5767" w:rsidRPr="0046556A">
        <w:t xml:space="preserve">ave </w:t>
      </w:r>
      <w:r w:rsidR="00EA0C7A" w:rsidRPr="0046556A">
        <w:t>left</w:t>
      </w:r>
      <w:r w:rsidR="008E5767" w:rsidRPr="0046556A">
        <w:t>)</w:t>
      </w:r>
      <w:r w:rsidR="007537A4" w:rsidRPr="0046556A">
        <w:t xml:space="preserve">, we need </w:t>
      </w:r>
      <w:r w:rsidR="00E727C3" w:rsidRPr="0046556A">
        <w:t xml:space="preserve">a </w:t>
      </w:r>
      <w:r w:rsidR="007537A4" w:rsidRPr="0046556A">
        <w:t>perfect knowledge of high</w:t>
      </w:r>
      <w:r w:rsidR="00EA0C7A" w:rsidRPr="0046556A">
        <w:t>-</w:t>
      </w:r>
      <w:r w:rsidR="007537A4" w:rsidRPr="0046556A">
        <w:t>energy physics</w:t>
      </w:r>
      <w:r w:rsidR="00EA0C7A" w:rsidRPr="0046556A">
        <w:t>—</w:t>
      </w:r>
      <w:r w:rsidR="000E2EB2" w:rsidRPr="0046556A">
        <w:t>as we need to know for sure how and when the universe will end and what can be done</w:t>
      </w:r>
      <w:r w:rsidR="00EA0C7A" w:rsidRPr="0046556A">
        <w:t xml:space="preserve"> to prevent it. Gaining </w:t>
      </w:r>
      <w:r w:rsidR="007537A4" w:rsidRPr="0046556A">
        <w:t xml:space="preserve">such knowledge may require creation of </w:t>
      </w:r>
      <w:r w:rsidR="00EA0C7A" w:rsidRPr="0046556A">
        <w:t>large-</w:t>
      </w:r>
      <w:r w:rsidR="007537A4" w:rsidRPr="0046556A">
        <w:t>scale particle accelerators</w:t>
      </w:r>
      <w:r w:rsidR="000E2EB2" w:rsidRPr="0046556A">
        <w:t xml:space="preserve"> or long-term observations of changes </w:t>
      </w:r>
      <w:r w:rsidR="00EA0C7A" w:rsidRPr="0046556A">
        <w:t xml:space="preserve">in </w:t>
      </w:r>
      <w:r w:rsidR="000E2EB2" w:rsidRPr="0046556A">
        <w:t>dark energy.</w:t>
      </w:r>
      <w:r w:rsidR="007537A4" w:rsidRPr="0046556A">
        <w:t xml:space="preserve"> Sabina </w:t>
      </w:r>
      <w:proofErr w:type="spellStart"/>
      <w:r w:rsidR="007537A4" w:rsidRPr="0046556A">
        <w:t>H</w:t>
      </w:r>
      <w:r w:rsidR="0040103B" w:rsidRPr="0046556A">
        <w:t>ossenfelder</w:t>
      </w:r>
      <w:proofErr w:type="spellEnd"/>
      <w:r w:rsidR="007537A4" w:rsidRPr="0046556A">
        <w:t xml:space="preserve"> </w:t>
      </w:r>
      <w:r w:rsidR="00EA0C7A" w:rsidRPr="0046556A">
        <w:t xml:space="preserve">has </w:t>
      </w:r>
      <w:r w:rsidR="007537A4" w:rsidRPr="0046556A">
        <w:t xml:space="preserve">said that new physics become apparent only </w:t>
      </w:r>
      <w:r w:rsidR="00B45183" w:rsidRPr="0046556A">
        <w:t xml:space="preserve">by studying </w:t>
      </w:r>
      <w:r w:rsidR="007537A4" w:rsidRPr="0046556A">
        <w:t xml:space="preserve">energies </w:t>
      </w:r>
      <w:r w:rsidR="005A4B42" w:rsidRPr="0046556A">
        <w:t xml:space="preserve">many orders of magnitude </w:t>
      </w:r>
      <w:r w:rsidR="007537A4" w:rsidRPr="0046556A">
        <w:t xml:space="preserve">higher than </w:t>
      </w:r>
      <w:r w:rsidR="00B45183" w:rsidRPr="0046556A">
        <w:t xml:space="preserve">those </w:t>
      </w:r>
      <w:r w:rsidR="007537A4" w:rsidRPr="0046556A">
        <w:t xml:space="preserve">achievable on </w:t>
      </w:r>
      <w:proofErr w:type="spellStart"/>
      <w:r w:rsidR="004F7C23" w:rsidRPr="0046556A">
        <w:t>Cern’s</w:t>
      </w:r>
      <w:proofErr w:type="spellEnd"/>
      <w:r w:rsidR="004F7C23" w:rsidRPr="0046556A">
        <w:t xml:space="preserve"> L</w:t>
      </w:r>
      <w:r w:rsidR="00B45183" w:rsidRPr="0046556A">
        <w:t xml:space="preserve">arge </w:t>
      </w:r>
      <w:r w:rsidR="004F7C23" w:rsidRPr="0046556A">
        <w:t>H</w:t>
      </w:r>
      <w:r w:rsidR="00B45183" w:rsidRPr="0046556A">
        <w:t xml:space="preserve">adron </w:t>
      </w:r>
      <w:r w:rsidR="004F7C23" w:rsidRPr="0046556A">
        <w:t>C</w:t>
      </w:r>
      <w:r w:rsidR="00B45183" w:rsidRPr="0046556A">
        <w:t>ollider (</w:t>
      </w:r>
      <w:r w:rsidR="007537A4" w:rsidRPr="0046556A">
        <w:t>LHC</w:t>
      </w:r>
      <w:r w:rsidR="00B45183" w:rsidRPr="0046556A">
        <w:t>)</w:t>
      </w:r>
      <w:r w:rsidR="004F7C23" w:rsidRPr="0046556A">
        <w:t>,</w:t>
      </w:r>
      <w:r w:rsidR="007537A4" w:rsidRPr="0046556A">
        <w:t xml:space="preserve"> </w:t>
      </w:r>
      <w:r w:rsidR="00910C5B" w:rsidRPr="0046556A">
        <w:t>and for example, to study quantum gravity, an accelerator the size of the Milky Way Galaxy is needed</w:t>
      </w:r>
      <w:r w:rsidR="007537A4" w:rsidRPr="0046556A">
        <w:t xml:space="preserve"> </w:t>
      </w:r>
      <w:r w:rsidR="00910C5B" w:rsidRPr="0046556A">
        <w:fldChar w:fldCharType="begin"/>
      </w:r>
      <w:r w:rsidR="00910C5B" w:rsidRPr="0046556A">
        <w:instrText xml:space="preserve"> ADDIN ZOTERO_ITEM CSL_CITATION {"citationID":"KBnB0TyC","properties":{"formattedCitation":"(Hossenfelder, 2019)","plainCitation":"(Hossenfelder, 2019)","noteIndex":0},"citationItems":[{"id":9815,"uris":["http://zotero.org/users/3736454/items/BXY8DEFC"],"uri":["http://zotero.org/users/3736454/items/BXY8DEFC"],"itemData":{"id":9815,"type":"post-weblog","title":"Sabine Hossenfelder: Backreaction: When gravity breaks down","container-title":"Backreaction","URL":"https://backreaction.blogspot.com/2019/02/when-gravity-breaks-down.html","title-short":"Sabine Hossenfelder","author":[{"family":"Hossenfelder","given":"Sabine"}],"issued":{"date-parts":[["2019",2,13]]},"accessed":{"date-parts":[["2019",7,19]]}}}],"schema":"https://github.com/citation-style-language/schema/raw/master/csl-citation.json"} </w:instrText>
      </w:r>
      <w:r w:rsidR="00910C5B" w:rsidRPr="0046556A">
        <w:fldChar w:fldCharType="separate"/>
      </w:r>
      <w:r w:rsidR="00910C5B" w:rsidRPr="0046556A">
        <w:rPr>
          <w:noProof/>
        </w:rPr>
        <w:t>(Hossenfelder, 2019)</w:t>
      </w:r>
      <w:r w:rsidR="00910C5B" w:rsidRPr="0046556A">
        <w:fldChar w:fldCharType="end"/>
      </w:r>
      <w:r w:rsidR="00910C5B" w:rsidRPr="0046556A">
        <w:t>.</w:t>
      </w:r>
    </w:p>
    <w:p w14:paraId="7EDC4E44" w14:textId="77777777" w:rsidR="007537A4" w:rsidRPr="0046556A" w:rsidRDefault="007537A4" w:rsidP="00D166FD">
      <w:pPr>
        <w:jc w:val="both"/>
      </w:pPr>
    </w:p>
    <w:p w14:paraId="69AD1E94" w14:textId="55C12177" w:rsidR="00111BBD" w:rsidRPr="0046556A" w:rsidRDefault="007537A4" w:rsidP="00ED7123">
      <w:pPr>
        <w:jc w:val="both"/>
      </w:pPr>
      <w:r w:rsidRPr="0046556A">
        <w:t xml:space="preserve">Several authors </w:t>
      </w:r>
      <w:r w:rsidR="000E2EB2" w:rsidRPr="0046556A">
        <w:t xml:space="preserve">have </w:t>
      </w:r>
      <w:r w:rsidRPr="0046556A">
        <w:t>explored the possibility of reaching immortality and survivin</w:t>
      </w:r>
      <w:r w:rsidR="00910C5B" w:rsidRPr="0046556A">
        <w:t>g “the end of the universe</w:t>
      </w:r>
      <w:r w:rsidR="00E07047" w:rsidRPr="0046556A">
        <w:t>.</w:t>
      </w:r>
      <w:r w:rsidR="00910C5B" w:rsidRPr="0046556A">
        <w:t xml:space="preserve">” </w:t>
      </w:r>
      <w:r w:rsidR="00A31742" w:rsidRPr="00A31742">
        <w:t>Tipler suggested that we will use the energy of the collapsing universe</w:t>
      </w:r>
      <w:r w:rsidR="00A31742">
        <w:t xml:space="preserve"> </w:t>
      </w:r>
      <w:r w:rsidRPr="0046556A">
        <w:t xml:space="preserve">to </w:t>
      </w:r>
      <w:r w:rsidR="00240BA5" w:rsidRPr="0046556A">
        <w:t xml:space="preserve">perform an </w:t>
      </w:r>
      <w:r w:rsidRPr="0046556A">
        <w:t xml:space="preserve">infinite </w:t>
      </w:r>
      <w:r w:rsidR="00240BA5" w:rsidRPr="0046556A">
        <w:t xml:space="preserve">number </w:t>
      </w:r>
      <w:r w:rsidRPr="0046556A">
        <w:t>of computations</w:t>
      </w:r>
      <w:r w:rsidR="00932AAC">
        <w:t xml:space="preserve"> in Omega point</w:t>
      </w:r>
      <w:r w:rsidR="000E2EB2" w:rsidRPr="0046556A">
        <w:t xml:space="preserve"> </w:t>
      </w:r>
      <w:r w:rsidR="00910C5B" w:rsidRPr="0046556A">
        <w:fldChar w:fldCharType="begin"/>
      </w:r>
      <w:r w:rsidR="00910C5B" w:rsidRPr="0046556A">
        <w:instrText xml:space="preserve"> ADDIN ZOTERO_ITEM CSL_CITATION {"citationID":"mbxMenOg","properties":{"formattedCitation":"(Tipler, 1997)","plainCitation":"(Tipler, 1997)","noteIndex":0},"citationItems":[{"id":346,"uris":["http://zotero.org/users/3736454/items/ME239JEA"],"uri":["http://zotero.org/users/3736454/items/ME239JEA"],"itemData":{"id":346,"type":"book","title":"The physics of immortality: Modern cosmology, God, and the resurrection","language":"en","author":[{"family":"Tipler","given":"F.J"}],"issued":{"date-parts":[["1997"]]}}}],"schema":"https://github.com/citation-style-language/schema/raw/master/csl-citation.json"} </w:instrText>
      </w:r>
      <w:r w:rsidR="00910C5B" w:rsidRPr="0046556A">
        <w:fldChar w:fldCharType="separate"/>
      </w:r>
      <w:r w:rsidR="00910C5B" w:rsidRPr="0046556A">
        <w:rPr>
          <w:noProof/>
        </w:rPr>
        <w:t>(Tipler, 1997)</w:t>
      </w:r>
      <w:r w:rsidR="00910C5B" w:rsidRPr="0046556A">
        <w:fldChar w:fldCharType="end"/>
      </w:r>
      <w:r w:rsidR="000E2EB2" w:rsidRPr="0046556A">
        <w:t xml:space="preserve">, but </w:t>
      </w:r>
      <w:r w:rsidR="00C54C1B" w:rsidRPr="0046556A">
        <w:t xml:space="preserve">this idea </w:t>
      </w:r>
      <w:r w:rsidR="000E2EB2" w:rsidRPr="0046556A">
        <w:t xml:space="preserve">was criticized by </w:t>
      </w:r>
      <w:r w:rsidR="00910C5B" w:rsidRPr="0046556A">
        <w:fldChar w:fldCharType="begin"/>
      </w:r>
      <w:r w:rsidR="00910C5B" w:rsidRPr="0046556A">
        <w:instrText xml:space="preserve"> ADDIN ZOTERO_ITEM CSL_CITATION {"citationID":"N3bdM1ZE","properties":{"formattedCitation":"(Ellis &amp; Coule, 1994)","plainCitation":"(Ellis &amp; Coule, 1994)","noteIndex":0},"citationItems":[{"id":9796,"uris":["http://zotero.org/users/3736454/items/3WDLQEA4"],"uri":["http://zotero.org/users/3736454/items/3WDLQEA4"],"itemData":{"id":9796,"type":"article-journal","title":"Life at the end of the universe?","container-title":"General Relativity and Gravitation","page":"731-739","volume":"26","issue":"7","source":"Springer Link","abstract":"Tipler has claimed in a recent scientific paper [1] that life could exist until the very end of a universe that recollapses to a final fireball in the future—including the Planck era when quantum gravity dominates. His article is one of a number that have excited general interest because of some strong claims made on the basis of this type of argument about life in the future (indeed it has even been claimed [2,3] that this type of mathematical-physical argument can prove that Resurrection of the Dead will take place!). We point out that the underlying argument of Tipler's paper runs into problems on two quite different grounds. Firstly, it assumes a flat space information theory result and makes other technical assumptions about information processing, which invalidate the immediate technical argument. However at least as important is the fact that the argument is unsustainable because physical mechanisms required to make coherent information processing possible would not be able to operate under the extreme physical conditions that would occur towards the end of the universe.","URL":"https://doi.org/10.1007/BF02116959","DOI":"10.1007/BF02116959","ISSN":"1572-9532","journalAbbreviation":"Gen Relat Gravit","language":"en","author":[{"family":"Ellis","given":"G. F. R."},{"family":"Coule","given":"D. H."}],"issued":{"date-parts":[["1994",7,1]]},"accessed":{"date-parts":[["2019",6,29]]}}}],"schema":"https://github.com/citation-style-language/schema/raw/master/csl-citation.json"} </w:instrText>
      </w:r>
      <w:r w:rsidR="00910C5B" w:rsidRPr="0046556A">
        <w:fldChar w:fldCharType="separate"/>
      </w:r>
      <w:r w:rsidR="00910C5B" w:rsidRPr="0046556A">
        <w:rPr>
          <w:noProof/>
        </w:rPr>
        <w:t>(Ellis &amp; Coule, 1994)</w:t>
      </w:r>
      <w:r w:rsidR="00910C5B" w:rsidRPr="0046556A">
        <w:fldChar w:fldCharType="end"/>
      </w:r>
      <w:r w:rsidR="000E2EB2" w:rsidRPr="0046556A">
        <w:t xml:space="preserve">. </w:t>
      </w:r>
      <w:r w:rsidR="00117B0C" w:rsidRPr="0046556A">
        <w:t>M</w:t>
      </w:r>
      <w:r w:rsidR="00111BBD" w:rsidRPr="0046556A">
        <w:t xml:space="preserve">any predictions made by Tipler </w:t>
      </w:r>
      <w:r w:rsidR="00117B0C" w:rsidRPr="0046556A">
        <w:t xml:space="preserve">now </w:t>
      </w:r>
      <w:r w:rsidR="00111BBD" w:rsidRPr="0046556A">
        <w:t xml:space="preserve">seem to </w:t>
      </w:r>
      <w:r w:rsidR="00910C5B" w:rsidRPr="0046556A">
        <w:t xml:space="preserve">be </w:t>
      </w:r>
      <w:r w:rsidR="00E62251" w:rsidRPr="0046556A">
        <w:t>obsolete</w:t>
      </w:r>
      <w:r w:rsidR="00111BBD" w:rsidRPr="0046556A">
        <w:t>: for e</w:t>
      </w:r>
      <w:r w:rsidR="00E62251" w:rsidRPr="0046556A">
        <w:t xml:space="preserve">xample, </w:t>
      </w:r>
      <w:r w:rsidR="00117B0C" w:rsidRPr="0046556A">
        <w:t xml:space="preserve">the </w:t>
      </w:r>
      <w:r w:rsidR="00E62251" w:rsidRPr="0046556A">
        <w:t>mass of the Higgs boson</w:t>
      </w:r>
      <w:r w:rsidR="00111BBD" w:rsidRPr="0046556A">
        <w:t xml:space="preserve"> turned to be different than </w:t>
      </w:r>
      <w:r w:rsidR="00117B0C" w:rsidRPr="0046556A">
        <w:t xml:space="preserve">that </w:t>
      </w:r>
      <w:r w:rsidR="00111BBD" w:rsidRPr="0046556A">
        <w:t xml:space="preserve">required </w:t>
      </w:r>
      <w:r w:rsidR="00E62251" w:rsidRPr="0046556A">
        <w:t>by Tipler’s</w:t>
      </w:r>
      <w:r w:rsidR="00111BBD" w:rsidRPr="0046556A">
        <w:t xml:space="preserve"> Omega theory</w:t>
      </w:r>
      <w:r w:rsidR="00117B0C" w:rsidRPr="0046556A">
        <w:t>,</w:t>
      </w:r>
      <w:r w:rsidR="00E62251" w:rsidRPr="0046556A">
        <w:t xml:space="preserve"> as well as Hubble</w:t>
      </w:r>
      <w:r w:rsidR="00117B0C" w:rsidRPr="0046556A">
        <w:t>’s</w:t>
      </w:r>
      <w:r w:rsidR="00E62251" w:rsidRPr="0046556A">
        <w:t xml:space="preserve"> constant. </w:t>
      </w:r>
      <w:r w:rsidR="00FB657F" w:rsidRPr="0046556A">
        <w:t xml:space="preserve">Notably, Tipler </w:t>
      </w:r>
      <w:r w:rsidR="00E62251" w:rsidRPr="0046556A">
        <w:t xml:space="preserve">wrote </w:t>
      </w:r>
      <w:r w:rsidR="00C54C1B" w:rsidRPr="0046556A">
        <w:t>his book</w:t>
      </w:r>
      <w:r w:rsidR="00A76242" w:rsidRPr="0046556A">
        <w:t xml:space="preserve"> </w:t>
      </w:r>
      <w:proofErr w:type="gramStart"/>
      <w:r w:rsidR="00A76242" w:rsidRPr="0046556A">
        <w:rPr>
          <w:i/>
        </w:rPr>
        <w:t>The</w:t>
      </w:r>
      <w:proofErr w:type="gramEnd"/>
      <w:r w:rsidR="00A76242" w:rsidRPr="0046556A">
        <w:rPr>
          <w:i/>
        </w:rPr>
        <w:t xml:space="preserve"> physics of Immortality</w:t>
      </w:r>
      <w:r w:rsidR="00FB657F" w:rsidRPr="0046556A">
        <w:t xml:space="preserve"> </w:t>
      </w:r>
      <w:r w:rsidR="00E62251" w:rsidRPr="0046556A">
        <w:t xml:space="preserve">before </w:t>
      </w:r>
      <w:r w:rsidR="00910C5B" w:rsidRPr="0046556A">
        <w:t xml:space="preserve">the </w:t>
      </w:r>
      <w:r w:rsidR="00E62251" w:rsidRPr="0046556A">
        <w:t xml:space="preserve">discovery of </w:t>
      </w:r>
      <w:r w:rsidR="00117B0C" w:rsidRPr="0046556A">
        <w:t>d</w:t>
      </w:r>
      <w:r w:rsidR="00E62251" w:rsidRPr="0046556A">
        <w:t>ark energy.</w:t>
      </w:r>
    </w:p>
    <w:p w14:paraId="55C3306B" w14:textId="77777777" w:rsidR="00111BBD" w:rsidRPr="0046556A" w:rsidRDefault="00111BBD" w:rsidP="00ED7123">
      <w:pPr>
        <w:jc w:val="both"/>
      </w:pPr>
    </w:p>
    <w:p w14:paraId="731CADCF" w14:textId="011FD310" w:rsidR="005670B5" w:rsidRPr="0046556A" w:rsidRDefault="007537A4" w:rsidP="00CC6FB5">
      <w:pPr>
        <w:jc w:val="both"/>
        <w:rPr>
          <w:rFonts w:eastAsia="Times New Roman"/>
        </w:rPr>
      </w:pPr>
      <w:r w:rsidRPr="0046556A">
        <w:t xml:space="preserve">Egan </w:t>
      </w:r>
      <w:r w:rsidR="00ED7123" w:rsidRPr="0046556A">
        <w:t>suggested</w:t>
      </w:r>
      <w:r w:rsidR="002D4BA7" w:rsidRPr="0046556A">
        <w:t>—</w:t>
      </w:r>
      <w:r w:rsidR="00ED7123" w:rsidRPr="0046556A">
        <w:t>in fictional form</w:t>
      </w:r>
      <w:r w:rsidR="002D4BA7" w:rsidRPr="0046556A">
        <w:t>—</w:t>
      </w:r>
      <w:r w:rsidRPr="0046556A">
        <w:t>migration into</w:t>
      </w:r>
      <w:r w:rsidR="00ED7123" w:rsidRPr="0046556A">
        <w:t xml:space="preserve"> a</w:t>
      </w:r>
      <w:r w:rsidR="00CF112D" w:rsidRPr="0046556A">
        <w:t>n eternal</w:t>
      </w:r>
      <w:r w:rsidRPr="0046556A">
        <w:t xml:space="preserve"> mathematical universe </w:t>
      </w:r>
      <w:r w:rsidR="00CF112D" w:rsidRPr="0046556A">
        <w:t xml:space="preserve">as </w:t>
      </w:r>
      <w:r w:rsidR="002D4BA7" w:rsidRPr="0046556A">
        <w:t xml:space="preserve">the </w:t>
      </w:r>
      <w:r w:rsidR="00CF112D" w:rsidRPr="0046556A">
        <w:t xml:space="preserve">ultimate </w:t>
      </w:r>
      <w:r w:rsidR="002D4BA7" w:rsidRPr="0046556A">
        <w:t xml:space="preserve">form of </w:t>
      </w:r>
      <w:r w:rsidR="00CF112D" w:rsidRPr="0046556A">
        <w:t>escape</w:t>
      </w:r>
      <w:r w:rsidR="002D4BA7" w:rsidRPr="0046556A">
        <w:t xml:space="preserve"> in his novel </w:t>
      </w:r>
      <w:r w:rsidR="002D4BA7" w:rsidRPr="0046556A">
        <w:rPr>
          <w:i/>
        </w:rPr>
        <w:t>Permutation City</w:t>
      </w:r>
      <w:r w:rsidR="002D4BA7" w:rsidRPr="0046556A">
        <w:t xml:space="preserve"> </w:t>
      </w:r>
      <w:r w:rsidR="002D4BA7" w:rsidRPr="0046556A">
        <w:fldChar w:fldCharType="begin"/>
      </w:r>
      <w:r w:rsidR="002D4BA7" w:rsidRPr="0046556A">
        <w:instrText xml:space="preserve"> ADDIN ZOTERO_ITEM CSL_CITATION {"citationID":"y05IYmXr","properties":{"formattedCitation":"(Egan, 2010)","plainCitation":"(Egan, 2010)","noteIndex":0},"citationItems":[{"id":6453,"uris":["http://zotero.org/users/3736454/items/AFAEK2DR"],"uri":["http://zotero.org/users/3736454/items/AFAEK2DR"],"itemData":{"id":6453,"type":"book","title":"Permutation city","publisher":"Hachette UK","source":"Google Scholar","author":[{"family":"Egan","given":"Greg"}],"issued":{"date-parts":[["2010"]]}}}],"schema":"https://github.com/citation-style-language/schema/raw/master/csl-citation.json"} </w:instrText>
      </w:r>
      <w:r w:rsidR="002D4BA7" w:rsidRPr="0046556A">
        <w:fldChar w:fldCharType="separate"/>
      </w:r>
      <w:r w:rsidR="002D4BA7" w:rsidRPr="0046556A">
        <w:rPr>
          <w:noProof/>
        </w:rPr>
        <w:t>(Egan, 2010)</w:t>
      </w:r>
      <w:r w:rsidR="002D4BA7" w:rsidRPr="0046556A">
        <w:fldChar w:fldCharType="end"/>
      </w:r>
      <w:r w:rsidRPr="0046556A">
        <w:t>.</w:t>
      </w:r>
      <w:r w:rsidR="00B601B1" w:rsidRPr="0046556A">
        <w:t xml:space="preserve"> </w:t>
      </w:r>
      <w:proofErr w:type="spellStart"/>
      <w:r w:rsidR="006E4856" w:rsidRPr="0046556A">
        <w:t>Dvorsky</w:t>
      </w:r>
      <w:proofErr w:type="spellEnd"/>
      <w:r w:rsidR="006E4856" w:rsidRPr="0046556A">
        <w:t xml:space="preserve"> </w:t>
      </w:r>
      <w:hyperlink r:id="rId7" w:history="1">
        <w:r w:rsidR="006E4856" w:rsidRPr="0046556A">
          <w:rPr>
            <w:rStyle w:val="Hyperlink"/>
          </w:rPr>
          <w:t>explored</w:t>
        </w:r>
      </w:hyperlink>
      <w:r w:rsidR="006E4856" w:rsidRPr="0046556A">
        <w:t xml:space="preserve"> several ideas about surviving the end of the universe</w:t>
      </w:r>
      <w:r w:rsidR="00CF112D" w:rsidRPr="0046556A">
        <w:t xml:space="preserve"> </w:t>
      </w:r>
      <w:r w:rsidR="00CF112D" w:rsidRPr="0046556A">
        <w:fldChar w:fldCharType="begin"/>
      </w:r>
      <w:r w:rsidR="00CF112D" w:rsidRPr="0046556A">
        <w:instrText xml:space="preserve"> ADDIN ZOTERO_ITEM CSL_CITATION {"citationID":"Gj4bQDS0","properties":{"formattedCitation":"(Dvorsky, 2015)","plainCitation":"(Dvorsky, 2015)","noteIndex":0},"citationItems":[{"id":3308,"uris":["http://zotero.org/users/3736454/items/GAIFBCQK"],"uri":["http://zotero.org/users/3736454/items/GAIFBCQK"],"itemData":{"id":3308,"type":"article","title":"Will Our Descendants Survive the Destruction of the Universe?","publisher":"IO9","abstract":"Billions of years from now, the universe as we know it will cease to exist. The good news is, that gives us a lot of time to prepare, and maybe even figure out a way to cheat cosmic death. Here are some possible ways our descendants might survive a cosmological apocalypse.","URL":"https://io9.gizmodo.com/will-our-descendants-survive-the-destruction-of-the-uni-1744169933","author":[{"family":"Dvorsky","given":"George"}],"issued":{"date-parts":[["2015"]]},"accessed":{"date-parts":[["2017",9,27]]}}}],"schema":"https://github.com/citation-style-language/schema/raw/master/csl-citation.json"} </w:instrText>
      </w:r>
      <w:r w:rsidR="00CF112D" w:rsidRPr="0046556A">
        <w:fldChar w:fldCharType="separate"/>
      </w:r>
      <w:r w:rsidR="00CF112D" w:rsidRPr="0046556A">
        <w:rPr>
          <w:noProof/>
        </w:rPr>
        <w:t>(Dvorsky, 2015)</w:t>
      </w:r>
      <w:r w:rsidR="00CF112D" w:rsidRPr="0046556A">
        <w:fldChar w:fldCharType="end"/>
      </w:r>
      <w:r w:rsidR="006E4856" w:rsidRPr="0046556A">
        <w:t>.</w:t>
      </w:r>
      <w:r w:rsidR="00ED7123" w:rsidRPr="0046556A">
        <w:t xml:space="preserve"> </w:t>
      </w:r>
      <w:proofErr w:type="spellStart"/>
      <w:r w:rsidR="00DA130E" w:rsidRPr="0046556A">
        <w:t>Cirncovich</w:t>
      </w:r>
      <w:proofErr w:type="spellEnd"/>
      <w:r w:rsidR="00DA130E" w:rsidRPr="0046556A">
        <w:t xml:space="preserve"> </w:t>
      </w:r>
      <w:r w:rsidR="00334583" w:rsidRPr="0046556A">
        <w:t xml:space="preserve">and Bostrom </w:t>
      </w:r>
      <w:r w:rsidR="00DA130E" w:rsidRPr="0046556A">
        <w:t xml:space="preserve">suggested </w:t>
      </w:r>
      <w:r w:rsidR="00387D5B" w:rsidRPr="0046556A">
        <w:t xml:space="preserve">the </w:t>
      </w:r>
      <w:r w:rsidR="00DA130E" w:rsidRPr="0046556A">
        <w:t>possibility that</w:t>
      </w:r>
      <w:r w:rsidR="00CF112D" w:rsidRPr="0046556A">
        <w:t xml:space="preserve"> a</w:t>
      </w:r>
      <w:r w:rsidR="00DA130E" w:rsidRPr="0046556A">
        <w:t xml:space="preserve"> mind could travel between </w:t>
      </w:r>
      <w:r w:rsidR="00B601B1" w:rsidRPr="0046556A">
        <w:t xml:space="preserve">old and new </w:t>
      </w:r>
      <w:r w:rsidR="00ED7123" w:rsidRPr="0046556A">
        <w:t xml:space="preserve">universes </w:t>
      </w:r>
      <w:r w:rsidR="00B601B1" w:rsidRPr="0046556A">
        <w:t>via singularities</w:t>
      </w:r>
      <w:r w:rsidR="005670B5" w:rsidRPr="0046556A">
        <w:t xml:space="preserve"> </w:t>
      </w:r>
      <w:r w:rsidR="005670B5" w:rsidRPr="0046556A">
        <w:fldChar w:fldCharType="begin"/>
      </w:r>
      <w:r w:rsidR="00334583" w:rsidRPr="0046556A">
        <w:instrText xml:space="preserve"> ADDIN ZOTERO_ITEM CSL_CITATION {"citationID":"gk62sGQb","properties":{"formattedCitation":"(\\uc0\\u262{}irkovi\\uc0\\u263{} &amp; Bostrom, 2000)","plainCitation":"(Ćirković &amp; Bostrom, 2000)","noteIndex":0},"citationItems":[{"id":9803,"uris":["http://zotero.org/users/3736454/items/9R6HD6FS"],"uri":["http://zotero.org/users/3736454/items/9R6HD6FS"],"itemData":{"id":9803,"type":"article-journal","title":"Cosmological constant and the final anthropic hypothesis","container-title":"Astrophysics and Space Science","page":"675–687","volume":"274","issue":"4","source":"Google Scholar","author":[{"family":"Ćirković","given":"Milan M."},{"family":"Bostrom","given":"Nick"}],"issued":{"date-parts":[["2000"]]}}}],"schema":"https://github.com/citation-style-language/schema/raw/master/csl-citation.json"} </w:instrText>
      </w:r>
      <w:r w:rsidR="005670B5" w:rsidRPr="0046556A">
        <w:fldChar w:fldCharType="separate"/>
      </w:r>
      <w:r w:rsidR="00334583" w:rsidRPr="0046556A">
        <w:rPr>
          <w:rFonts w:eastAsia="Times New Roman"/>
        </w:rPr>
        <w:t>(</w:t>
      </w:r>
      <w:proofErr w:type="spellStart"/>
      <w:r w:rsidR="00334583" w:rsidRPr="0046556A">
        <w:rPr>
          <w:rFonts w:eastAsia="Times New Roman"/>
        </w:rPr>
        <w:t>Ćirković</w:t>
      </w:r>
      <w:proofErr w:type="spellEnd"/>
      <w:r w:rsidR="00334583" w:rsidRPr="0046556A">
        <w:rPr>
          <w:rFonts w:eastAsia="Times New Roman"/>
        </w:rPr>
        <w:t xml:space="preserve"> &amp; Bostrom, 2000)</w:t>
      </w:r>
      <w:r w:rsidR="005670B5" w:rsidRPr="0046556A">
        <w:fldChar w:fldCharType="end"/>
      </w:r>
      <w:r w:rsidR="00B601B1" w:rsidRPr="0046556A">
        <w:t xml:space="preserve">. </w:t>
      </w:r>
    </w:p>
    <w:p w14:paraId="205A6685" w14:textId="77777777" w:rsidR="005670B5" w:rsidRPr="0046556A" w:rsidRDefault="005670B5" w:rsidP="00ED7123">
      <w:pPr>
        <w:jc w:val="both"/>
        <w:rPr>
          <w:rFonts w:eastAsia="Times New Roman"/>
        </w:rPr>
      </w:pPr>
    </w:p>
    <w:p w14:paraId="504C69AD" w14:textId="459D9B41" w:rsidR="00B601B1" w:rsidRPr="0046556A" w:rsidRDefault="00ED7123" w:rsidP="00ED7123">
      <w:pPr>
        <w:jc w:val="both"/>
        <w:rPr>
          <w:rFonts w:eastAsia="Times New Roman"/>
        </w:rPr>
      </w:pPr>
      <w:r w:rsidRPr="0046556A">
        <w:rPr>
          <w:rFonts w:eastAsia="Times New Roman"/>
        </w:rPr>
        <w:lastRenderedPageBreak/>
        <w:t xml:space="preserve">There </w:t>
      </w:r>
      <w:r w:rsidR="002D4BA7" w:rsidRPr="0046556A">
        <w:rPr>
          <w:rFonts w:eastAsia="Times New Roman"/>
        </w:rPr>
        <w:t xml:space="preserve">have </w:t>
      </w:r>
      <w:r w:rsidRPr="0046556A">
        <w:rPr>
          <w:rFonts w:eastAsia="Times New Roman"/>
        </w:rPr>
        <w:t xml:space="preserve">also </w:t>
      </w:r>
      <w:r w:rsidR="002D4BA7" w:rsidRPr="0046556A">
        <w:rPr>
          <w:rFonts w:eastAsia="Times New Roman"/>
        </w:rPr>
        <w:t xml:space="preserve">been </w:t>
      </w:r>
      <w:r w:rsidRPr="0046556A">
        <w:rPr>
          <w:rFonts w:eastAsia="Times New Roman"/>
        </w:rPr>
        <w:t>suggestion</w:t>
      </w:r>
      <w:r w:rsidR="002D4BA7" w:rsidRPr="0046556A">
        <w:rPr>
          <w:rFonts w:eastAsia="Times New Roman"/>
        </w:rPr>
        <w:t>s</w:t>
      </w:r>
      <w:r w:rsidRPr="0046556A">
        <w:rPr>
          <w:rFonts w:eastAsia="Times New Roman"/>
        </w:rPr>
        <w:t xml:space="preserve"> about how to extend our existence as long as possible in </w:t>
      </w:r>
      <w:r w:rsidR="002D4BA7" w:rsidRPr="0046556A">
        <w:rPr>
          <w:rFonts w:eastAsia="Times New Roman"/>
        </w:rPr>
        <w:t xml:space="preserve">the </w:t>
      </w:r>
      <w:r w:rsidRPr="0046556A">
        <w:rPr>
          <w:rFonts w:eastAsia="Times New Roman"/>
        </w:rPr>
        <w:t xml:space="preserve">case of </w:t>
      </w:r>
      <w:r w:rsidR="002D4BA7" w:rsidRPr="0046556A">
        <w:rPr>
          <w:rFonts w:eastAsia="Times New Roman"/>
        </w:rPr>
        <w:t xml:space="preserve">a </w:t>
      </w:r>
      <w:r w:rsidRPr="0046556A">
        <w:rPr>
          <w:rFonts w:eastAsia="Times New Roman"/>
        </w:rPr>
        <w:t>Big Freeze</w:t>
      </w:r>
      <w:r w:rsidR="002D4BA7" w:rsidRPr="0046556A">
        <w:rPr>
          <w:rFonts w:eastAsia="Times New Roman"/>
        </w:rPr>
        <w:t>. For example,</w:t>
      </w:r>
      <w:r w:rsidRPr="0046556A">
        <w:rPr>
          <w:rFonts w:eastAsia="Times New Roman"/>
        </w:rPr>
        <w:t xml:space="preserve"> Sandberg</w:t>
      </w:r>
      <w:r w:rsidR="00CF112D" w:rsidRPr="0046556A">
        <w:rPr>
          <w:rFonts w:eastAsia="Times New Roman"/>
        </w:rPr>
        <w:t xml:space="preserve"> et al</w:t>
      </w:r>
      <w:r w:rsidR="002D4BA7" w:rsidRPr="0046556A">
        <w:rPr>
          <w:rFonts w:eastAsia="Times New Roman"/>
        </w:rPr>
        <w:t>.</w:t>
      </w:r>
      <w:r w:rsidRPr="0046556A">
        <w:rPr>
          <w:rFonts w:eastAsia="Times New Roman"/>
        </w:rPr>
        <w:t xml:space="preserve"> </w:t>
      </w:r>
      <w:r w:rsidR="002D4BA7" w:rsidRPr="0046556A">
        <w:rPr>
          <w:rFonts w:eastAsia="Times New Roman"/>
        </w:rPr>
        <w:t xml:space="preserve">suggested an </w:t>
      </w:r>
      <w:r w:rsidRPr="0046556A">
        <w:rPr>
          <w:rFonts w:eastAsia="Times New Roman"/>
        </w:rPr>
        <w:t>“aestivation hypothesis”</w:t>
      </w:r>
      <w:r w:rsidR="00CF112D" w:rsidRPr="0046556A">
        <w:rPr>
          <w:rFonts w:eastAsia="Times New Roman"/>
        </w:rPr>
        <w:t xml:space="preserve"> </w:t>
      </w:r>
      <w:r w:rsidR="00CF112D" w:rsidRPr="0046556A">
        <w:rPr>
          <w:rFonts w:eastAsia="Times New Roman"/>
        </w:rPr>
        <w:fldChar w:fldCharType="begin"/>
      </w:r>
      <w:r w:rsidR="00CF112D" w:rsidRPr="0046556A">
        <w:rPr>
          <w:rFonts w:eastAsia="Times New Roman"/>
        </w:rPr>
        <w:instrText xml:space="preserve"> ADDIN ZOTERO_ITEM CSL_CITATION {"citationID":"A3bsvSof","properties":{"formattedCitation":"(Sandberg, Armstrong, &amp; Cirkovic, 2017)","plainCitation":"(Sandberg, Armstrong, &amp; Cirkovic, 2017)","noteIndex":0},"citationItems":[{"id":2804,"uris":["http://zotero.org/users/3736454/items/TDRCUMS7"],"uri":["http://zotero.org/users/3736454/items/TDRCUMS7"],"itemData":{"id":2804,"type":"article-journal","title":"That is not dead which can eternal lie: the aestivation hypothesis for resolving Fermi's paradox","container-title":"arXiv preprint arXiv:1705.03394","journalAbbreviation":"arXiv preprint arXiv:1705.03394","author":[{"family":"Sandberg","given":"A."},{"family":"Armstrong","given":"S."},{"family":"Cirkovic","given":"Milan M"}],"issued":{"date-parts":[["2017"]]}}}],"schema":"https://github.com/citation-style-language/schema/raw/master/csl-citation.json"} </w:instrText>
      </w:r>
      <w:r w:rsidR="00CF112D" w:rsidRPr="0046556A">
        <w:rPr>
          <w:rFonts w:eastAsia="Times New Roman"/>
        </w:rPr>
        <w:fldChar w:fldCharType="separate"/>
      </w:r>
      <w:r w:rsidR="00CF112D" w:rsidRPr="0046556A">
        <w:rPr>
          <w:rFonts w:eastAsia="Times New Roman"/>
          <w:noProof/>
        </w:rPr>
        <w:t>(Sandberg, Armstrong, &amp; Cirkovic, 2017)</w:t>
      </w:r>
      <w:r w:rsidR="00CF112D" w:rsidRPr="0046556A">
        <w:rPr>
          <w:rFonts w:eastAsia="Times New Roman"/>
        </w:rPr>
        <w:fldChar w:fldCharType="end"/>
      </w:r>
      <w:r w:rsidRPr="0046556A">
        <w:rPr>
          <w:rFonts w:eastAsia="Times New Roman"/>
        </w:rPr>
        <w:t xml:space="preserve">, </w:t>
      </w:r>
      <w:r w:rsidR="002D4BA7" w:rsidRPr="0046556A">
        <w:rPr>
          <w:rFonts w:eastAsia="Times New Roman"/>
        </w:rPr>
        <w:t xml:space="preserve">in which </w:t>
      </w:r>
      <w:r w:rsidRPr="0046556A">
        <w:rPr>
          <w:rFonts w:eastAsia="Times New Roman"/>
        </w:rPr>
        <w:t>civilization</w:t>
      </w:r>
      <w:r w:rsidR="002D4BA7" w:rsidRPr="0046556A">
        <w:rPr>
          <w:rFonts w:eastAsia="Times New Roman"/>
        </w:rPr>
        <w:t>s might</w:t>
      </w:r>
      <w:r w:rsidRPr="0046556A">
        <w:rPr>
          <w:rFonts w:eastAsia="Times New Roman"/>
        </w:rPr>
        <w:t xml:space="preserve"> wait until very cold times to perform computations more effectively. However, such “civilizational life extension” is not </w:t>
      </w:r>
      <w:r w:rsidR="002D4BA7" w:rsidRPr="0046556A">
        <w:rPr>
          <w:rFonts w:eastAsia="Times New Roman"/>
        </w:rPr>
        <w:t xml:space="preserve">a form of </w:t>
      </w:r>
      <w:r w:rsidRPr="0046556A">
        <w:rPr>
          <w:rFonts w:eastAsia="Times New Roman"/>
        </w:rPr>
        <w:t>true immortality.</w:t>
      </w:r>
      <w:r w:rsidR="002B354F" w:rsidRPr="0046556A">
        <w:rPr>
          <w:rFonts w:eastAsia="Times New Roman"/>
        </w:rPr>
        <w:t xml:space="preserve"> </w:t>
      </w:r>
      <w:r w:rsidR="00C56AA5" w:rsidRPr="0046556A">
        <w:rPr>
          <w:rFonts w:eastAsia="Times New Roman"/>
        </w:rPr>
        <w:t xml:space="preserve">Along similar lines, </w:t>
      </w:r>
      <w:r w:rsidR="003C7D92" w:rsidRPr="0046556A">
        <w:rPr>
          <w:rFonts w:eastAsia="Times New Roman"/>
        </w:rPr>
        <w:t xml:space="preserve">Freeman Dyson explored how to survive for a very long time in </w:t>
      </w:r>
      <w:r w:rsidR="00C56AA5" w:rsidRPr="0046556A">
        <w:rPr>
          <w:rFonts w:eastAsia="Times New Roman"/>
        </w:rPr>
        <w:t xml:space="preserve">a </w:t>
      </w:r>
      <w:r w:rsidR="000D3CEB" w:rsidRPr="0046556A">
        <w:rPr>
          <w:rFonts w:eastAsia="Times New Roman"/>
        </w:rPr>
        <w:t>slowly freezing universe</w:t>
      </w:r>
      <w:r w:rsidR="00343415" w:rsidRPr="0046556A">
        <w:rPr>
          <w:rFonts w:eastAsia="Times New Roman"/>
        </w:rPr>
        <w:t xml:space="preserve"> </w:t>
      </w:r>
      <w:r w:rsidR="006B01F3" w:rsidRPr="0046556A">
        <w:rPr>
          <w:rFonts w:eastAsia="Times New Roman"/>
        </w:rPr>
        <w:fldChar w:fldCharType="begin"/>
      </w:r>
      <w:r w:rsidR="005670B5" w:rsidRPr="0046556A">
        <w:rPr>
          <w:rFonts w:eastAsia="Times New Roman"/>
        </w:rPr>
        <w:instrText xml:space="preserve"> ADDIN ZOTERO_ITEM CSL_CITATION {"citationID":"GDXTa8ft","properties":{"formattedCitation":"(Dyson, 1979)","plainCitation":"(Dyson, 1979)","noteIndex":0},"citationItems":[{"id":9800,"uris":["http://zotero.org/users/3736454/items/HKV6688Y"],"uri":["http://zotero.org/users/3736454/items/HKV6688Y"],"itemData":{"id":9800,"type":"article-journal","title":"Time without end: Physics and biology in an open universe","container-title":"Reviews of Modern Physics","page":"447","volume":"51","issue":"3","source":"Google Scholar","title-short":"Time without end","author":[{"family":"Dyson","given":"Freeman J."}],"issued":{"date-parts":[["1979"]]}}}],"schema":"https://github.com/citation-style-language/schema/raw/master/csl-citation.json"} </w:instrText>
      </w:r>
      <w:r w:rsidR="006B01F3" w:rsidRPr="0046556A">
        <w:rPr>
          <w:rFonts w:eastAsia="Times New Roman"/>
        </w:rPr>
        <w:fldChar w:fldCharType="separate"/>
      </w:r>
      <w:r w:rsidR="005670B5" w:rsidRPr="0046556A">
        <w:rPr>
          <w:rFonts w:eastAsia="Times New Roman"/>
          <w:noProof/>
        </w:rPr>
        <w:t>(Dyson, 1979)</w:t>
      </w:r>
      <w:r w:rsidR="006B01F3" w:rsidRPr="0046556A">
        <w:rPr>
          <w:rFonts w:eastAsia="Times New Roman"/>
        </w:rPr>
        <w:fldChar w:fldCharType="end"/>
      </w:r>
      <w:r w:rsidR="000D3CEB" w:rsidRPr="0046556A">
        <w:rPr>
          <w:rFonts w:eastAsia="Times New Roman"/>
        </w:rPr>
        <w:t>.</w:t>
      </w:r>
    </w:p>
    <w:p w14:paraId="446026A3" w14:textId="77777777" w:rsidR="006C746D" w:rsidRPr="0046556A" w:rsidRDefault="006C746D" w:rsidP="00ED7123">
      <w:pPr>
        <w:jc w:val="both"/>
        <w:rPr>
          <w:rFonts w:eastAsia="Times New Roman"/>
        </w:rPr>
      </w:pPr>
    </w:p>
    <w:p w14:paraId="37B72457" w14:textId="5DB7D981" w:rsidR="006C746D" w:rsidRPr="0046556A" w:rsidRDefault="006C746D" w:rsidP="00ED7123">
      <w:pPr>
        <w:jc w:val="both"/>
      </w:pPr>
      <w:r w:rsidRPr="0046556A">
        <w:rPr>
          <w:rFonts w:eastAsia="Times New Roman"/>
        </w:rPr>
        <w:t>Preventing the end of the universe could be also regarded as</w:t>
      </w:r>
      <w:r w:rsidR="00C56AA5" w:rsidRPr="0046556A">
        <w:rPr>
          <w:rFonts w:eastAsia="Times New Roman"/>
        </w:rPr>
        <w:t xml:space="preserve"> a</w:t>
      </w:r>
      <w:r w:rsidRPr="0046556A">
        <w:rPr>
          <w:rFonts w:eastAsia="Times New Roman"/>
        </w:rPr>
        <w:t xml:space="preserve"> </w:t>
      </w:r>
      <w:r w:rsidRPr="0046556A">
        <w:rPr>
          <w:rFonts w:eastAsia="Times New Roman"/>
          <w:i/>
        </w:rPr>
        <w:t xml:space="preserve">cause </w:t>
      </w:r>
      <w:r w:rsidR="00717170" w:rsidRPr="0046556A">
        <w:rPr>
          <w:rFonts w:eastAsia="Times New Roman"/>
          <w:i/>
        </w:rPr>
        <w:t>prioritization</w:t>
      </w:r>
      <w:r w:rsidRPr="0046556A">
        <w:rPr>
          <w:rFonts w:eastAsia="Times New Roman"/>
          <w:i/>
        </w:rPr>
        <w:t xml:space="preserve"> area</w:t>
      </w:r>
      <w:r w:rsidRPr="0046556A">
        <w:rPr>
          <w:rFonts w:eastAsia="Times New Roman"/>
        </w:rPr>
        <w:t xml:space="preserve"> for </w:t>
      </w:r>
      <w:r w:rsidRPr="0046556A">
        <w:rPr>
          <w:rFonts w:eastAsia="Times New Roman"/>
          <w:i/>
        </w:rPr>
        <w:t>effective altruism</w:t>
      </w:r>
      <w:r w:rsidR="00D35C25" w:rsidRPr="0046556A">
        <w:rPr>
          <w:rFonts w:eastAsia="Times New Roman"/>
        </w:rPr>
        <w:t>, because if we prevent (or survive) some sho</w:t>
      </w:r>
      <w:r w:rsidR="00717170" w:rsidRPr="0046556A">
        <w:rPr>
          <w:rFonts w:eastAsia="Times New Roman"/>
        </w:rPr>
        <w:t>rt-</w:t>
      </w:r>
      <w:r w:rsidR="00D35C25" w:rsidRPr="0046556A">
        <w:rPr>
          <w:rFonts w:eastAsia="Times New Roman"/>
        </w:rPr>
        <w:t>term forms of the end of the universe</w:t>
      </w:r>
      <w:r w:rsidR="00C56AA5" w:rsidRPr="0046556A">
        <w:rPr>
          <w:rFonts w:eastAsia="Times New Roman"/>
        </w:rPr>
        <w:t>,</w:t>
      </w:r>
      <w:r w:rsidR="00D35C25" w:rsidRPr="0046556A">
        <w:rPr>
          <w:rFonts w:eastAsia="Times New Roman"/>
        </w:rPr>
        <w:t xml:space="preserve"> like false vacuum decay or </w:t>
      </w:r>
      <w:r w:rsidR="00C56AA5" w:rsidRPr="0046556A">
        <w:rPr>
          <w:rFonts w:eastAsia="Times New Roman"/>
        </w:rPr>
        <w:t xml:space="preserve">a </w:t>
      </w:r>
      <w:r w:rsidR="00D35C25" w:rsidRPr="0046556A">
        <w:rPr>
          <w:rFonts w:eastAsia="Times New Roman"/>
        </w:rPr>
        <w:t xml:space="preserve">Big Rip soon, we could increase amount of good we </w:t>
      </w:r>
      <w:r w:rsidR="00C56AA5" w:rsidRPr="0046556A">
        <w:rPr>
          <w:rFonts w:eastAsia="Times New Roman"/>
        </w:rPr>
        <w:t xml:space="preserve">can </w:t>
      </w:r>
      <w:r w:rsidR="00D35C25" w:rsidRPr="0046556A">
        <w:rPr>
          <w:rFonts w:eastAsia="Times New Roman"/>
        </w:rPr>
        <w:t xml:space="preserve">create </w:t>
      </w:r>
      <w:r w:rsidR="00C56AA5" w:rsidRPr="0046556A">
        <w:rPr>
          <w:rFonts w:eastAsia="Times New Roman"/>
        </w:rPr>
        <w:t xml:space="preserve">by </w:t>
      </w:r>
      <w:r w:rsidR="00D35C25" w:rsidRPr="0046556A">
        <w:rPr>
          <w:rFonts w:eastAsia="Times New Roman"/>
        </w:rPr>
        <w:t>many orders of magnitude. We could also act effectively in this direction by preventing collider accidents</w:t>
      </w:r>
      <w:r w:rsidR="001613FC" w:rsidRPr="0046556A">
        <w:rPr>
          <w:rFonts w:eastAsia="Times New Roman"/>
        </w:rPr>
        <w:t xml:space="preserve"> </w:t>
      </w:r>
      <w:r w:rsidR="001613FC" w:rsidRPr="0046556A">
        <w:rPr>
          <w:rFonts w:eastAsia="Times New Roman"/>
        </w:rPr>
        <w:fldChar w:fldCharType="begin"/>
      </w:r>
      <w:r w:rsidR="001613FC" w:rsidRPr="0046556A">
        <w:rPr>
          <w:rFonts w:eastAsia="Times New Roman"/>
        </w:rPr>
        <w:instrText xml:space="preserve"> ADDIN ZOTERO_ITEM CSL_CITATION {"citationID":"LRU6skjN","properties":{"formattedCitation":"(Kent, 2004)","plainCitation":"(Kent, 2004)","noteIndex":0},"citationItems":[{"id":696,"uris":["http://zotero.org/users/3736454/items/EW3ESPVQ"],"uri":["http://zotero.org/users/3736454/items/EW3ESPVQ"],"itemData":{"id":696,"type":"article-journal","title":"A critical look at risk assessments for global catastrophes","container-title":"Risk Analysis","page":"157–68","volume":"24","issue":"1","language":"pt","author":[{"family":"Kent","given":"Adrian"}],"issued":{"date-parts":[["2004",2]]}}}],"schema":"https://github.com/citation-style-language/schema/raw/master/csl-citation.json"} </w:instrText>
      </w:r>
      <w:r w:rsidR="001613FC" w:rsidRPr="0046556A">
        <w:rPr>
          <w:rFonts w:eastAsia="Times New Roman"/>
        </w:rPr>
        <w:fldChar w:fldCharType="separate"/>
      </w:r>
      <w:r w:rsidR="001613FC" w:rsidRPr="0046556A">
        <w:rPr>
          <w:rFonts w:eastAsia="Times New Roman"/>
          <w:noProof/>
        </w:rPr>
        <w:t>(Kent, 2004)</w:t>
      </w:r>
      <w:r w:rsidR="001613FC" w:rsidRPr="0046556A">
        <w:rPr>
          <w:rFonts w:eastAsia="Times New Roman"/>
        </w:rPr>
        <w:fldChar w:fldCharType="end"/>
      </w:r>
      <w:r w:rsidR="00D35C25" w:rsidRPr="0046556A">
        <w:rPr>
          <w:rFonts w:eastAsia="Times New Roman"/>
        </w:rPr>
        <w:t xml:space="preserve"> or other potentially dangerous experiments</w:t>
      </w:r>
      <w:r w:rsidR="00C56AA5" w:rsidRPr="0046556A">
        <w:rPr>
          <w:rFonts w:eastAsia="Times New Roman"/>
        </w:rPr>
        <w:t>,</w:t>
      </w:r>
      <w:r w:rsidR="00D35C25" w:rsidRPr="0046556A">
        <w:rPr>
          <w:rFonts w:eastAsia="Times New Roman"/>
        </w:rPr>
        <w:t xml:space="preserve"> and by including the goal of surviving the end of the universe in the goal system of future superintelligent AI</w:t>
      </w:r>
      <w:r w:rsidR="001613FC" w:rsidRPr="0046556A">
        <w:rPr>
          <w:rFonts w:eastAsia="Times New Roman"/>
        </w:rPr>
        <w:t xml:space="preserve"> </w:t>
      </w:r>
      <w:r w:rsidR="001613FC" w:rsidRPr="0046556A">
        <w:rPr>
          <w:rFonts w:eastAsia="Times New Roman"/>
        </w:rPr>
        <w:fldChar w:fldCharType="begin"/>
      </w:r>
      <w:r w:rsidR="001613FC" w:rsidRPr="0046556A">
        <w:rPr>
          <w:rFonts w:eastAsia="Times New Roman"/>
        </w:rPr>
        <w:instrText xml:space="preserve"> ADDIN ZOTERO_ITEM CSL_CITATION {"citationID":"vJAxp8Hs","properties":{"formattedCitation":"(Bostrom, 2014)","plainCitation":"(Bostrom, 2014)","noteIndex":0},"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1613FC" w:rsidRPr="0046556A">
        <w:rPr>
          <w:rFonts w:eastAsia="Times New Roman"/>
        </w:rPr>
        <w:fldChar w:fldCharType="separate"/>
      </w:r>
      <w:r w:rsidR="001613FC" w:rsidRPr="0046556A">
        <w:rPr>
          <w:rFonts w:eastAsia="Times New Roman"/>
          <w:noProof/>
        </w:rPr>
        <w:t>(Bostrom, 2014)</w:t>
      </w:r>
      <w:r w:rsidR="001613FC" w:rsidRPr="0046556A">
        <w:rPr>
          <w:rFonts w:eastAsia="Times New Roman"/>
        </w:rPr>
        <w:fldChar w:fldCharType="end"/>
      </w:r>
      <w:r w:rsidR="00D35C25" w:rsidRPr="0046556A">
        <w:rPr>
          <w:rFonts w:eastAsia="Times New Roman"/>
        </w:rPr>
        <w:t xml:space="preserve">. By exploring </w:t>
      </w:r>
      <w:r w:rsidR="00E86EBD" w:rsidRPr="0046556A">
        <w:rPr>
          <w:rFonts w:eastAsia="Times New Roman"/>
        </w:rPr>
        <w:t xml:space="preserve">survival strategies for </w:t>
      </w:r>
      <w:r w:rsidR="00D35C25" w:rsidRPr="0046556A">
        <w:rPr>
          <w:rFonts w:eastAsia="Times New Roman"/>
        </w:rPr>
        <w:t xml:space="preserve">the universe, we </w:t>
      </w:r>
      <w:r w:rsidR="00E86EBD" w:rsidRPr="0046556A">
        <w:rPr>
          <w:rFonts w:eastAsia="Times New Roman"/>
        </w:rPr>
        <w:t xml:space="preserve">may </w:t>
      </w:r>
      <w:r w:rsidR="00D35C25" w:rsidRPr="0046556A">
        <w:rPr>
          <w:rFonts w:eastAsia="Times New Roman"/>
        </w:rPr>
        <w:t xml:space="preserve">help establish </w:t>
      </w:r>
      <w:r w:rsidR="00D35C25" w:rsidRPr="0046556A">
        <w:rPr>
          <w:rFonts w:eastAsia="Times New Roman"/>
          <w:i/>
        </w:rPr>
        <w:t>existential optimism</w:t>
      </w:r>
      <w:r w:rsidR="00D35C25" w:rsidRPr="0046556A">
        <w:rPr>
          <w:rFonts w:eastAsia="Times New Roman"/>
        </w:rPr>
        <w:t xml:space="preserve"> for </w:t>
      </w:r>
      <w:r w:rsidR="00E86EBD" w:rsidRPr="0046556A">
        <w:rPr>
          <w:rFonts w:eastAsia="Times New Roman"/>
        </w:rPr>
        <w:t xml:space="preserve">people who are </w:t>
      </w:r>
      <w:r w:rsidR="00D35C25" w:rsidRPr="0046556A">
        <w:rPr>
          <w:rFonts w:eastAsia="Times New Roman"/>
        </w:rPr>
        <w:t xml:space="preserve">living </w:t>
      </w:r>
      <w:r w:rsidR="00E86EBD" w:rsidRPr="0046556A">
        <w:rPr>
          <w:rFonts w:eastAsia="Times New Roman"/>
        </w:rPr>
        <w:t>now</w:t>
      </w:r>
      <w:r w:rsidR="00D35C25" w:rsidRPr="0046556A">
        <w:rPr>
          <w:rFonts w:eastAsia="Times New Roman"/>
        </w:rPr>
        <w:t>, support life extension research</w:t>
      </w:r>
      <w:r w:rsidR="00E86EBD" w:rsidRPr="0046556A">
        <w:rPr>
          <w:rFonts w:eastAsia="Times New Roman"/>
        </w:rPr>
        <w:t>,</w:t>
      </w:r>
      <w:r w:rsidR="003A66B4" w:rsidRPr="0046556A">
        <w:rPr>
          <w:rFonts w:eastAsia="Times New Roman"/>
        </w:rPr>
        <w:t xml:space="preserve"> and </w:t>
      </w:r>
      <w:r w:rsidR="00E86EBD" w:rsidRPr="0046556A">
        <w:rPr>
          <w:rFonts w:eastAsia="Times New Roman"/>
        </w:rPr>
        <w:t xml:space="preserve">gain </w:t>
      </w:r>
      <w:r w:rsidR="003A66B4" w:rsidRPr="0046556A">
        <w:rPr>
          <w:rFonts w:eastAsia="Times New Roman"/>
        </w:rPr>
        <w:t xml:space="preserve">more </w:t>
      </w:r>
      <w:r w:rsidR="00E86EBD" w:rsidRPr="0046556A">
        <w:rPr>
          <w:rFonts w:eastAsia="Times New Roman"/>
        </w:rPr>
        <w:t xml:space="preserve">information </w:t>
      </w:r>
      <w:r w:rsidR="003A66B4" w:rsidRPr="0046556A">
        <w:rPr>
          <w:rFonts w:eastAsia="Times New Roman"/>
        </w:rPr>
        <w:t xml:space="preserve">from fundamental </w:t>
      </w:r>
      <w:r w:rsidR="00E86EBD" w:rsidRPr="0046556A">
        <w:rPr>
          <w:rFonts w:eastAsia="Times New Roman"/>
        </w:rPr>
        <w:t xml:space="preserve">studies of </w:t>
      </w:r>
      <w:r w:rsidR="003A66B4" w:rsidRPr="0046556A">
        <w:rPr>
          <w:rFonts w:eastAsia="Times New Roman"/>
        </w:rPr>
        <w:t xml:space="preserve">physics. </w:t>
      </w:r>
    </w:p>
    <w:p w14:paraId="5656C382" w14:textId="77777777" w:rsidR="00C23623" w:rsidRPr="0046556A" w:rsidRDefault="00C23623" w:rsidP="00C23623"/>
    <w:p w14:paraId="7E7D4E01" w14:textId="32ACAAF8" w:rsidR="001C73B2" w:rsidRPr="0046556A" w:rsidRDefault="00ED7123" w:rsidP="00153459">
      <w:pPr>
        <w:jc w:val="both"/>
      </w:pPr>
      <w:r w:rsidRPr="0046556A">
        <w:t>Another purpose of the discussion about</w:t>
      </w:r>
      <w:r w:rsidR="001C73B2" w:rsidRPr="0046556A">
        <w:t xml:space="preserve"> </w:t>
      </w:r>
      <w:r w:rsidRPr="0046556A">
        <w:t xml:space="preserve">surviving the end of the universe </w:t>
      </w:r>
      <w:r w:rsidR="001C73B2" w:rsidRPr="0046556A">
        <w:t xml:space="preserve">is to show that </w:t>
      </w:r>
      <w:r w:rsidR="001C73B2" w:rsidRPr="0046556A">
        <w:rPr>
          <w:i/>
        </w:rPr>
        <w:t>actual immortality</w:t>
      </w:r>
      <w:r w:rsidR="001C73B2" w:rsidRPr="0046556A">
        <w:t xml:space="preserve"> is possible: that we have </w:t>
      </w:r>
      <w:r w:rsidR="00BD09D5" w:rsidRPr="0046556A">
        <w:t xml:space="preserve">the </w:t>
      </w:r>
      <w:r w:rsidR="001C73B2" w:rsidRPr="0046556A">
        <w:t xml:space="preserve">opportunity to live not just billions and trillions of years, but </w:t>
      </w:r>
      <w:r w:rsidR="00BD09D5" w:rsidRPr="0046556A">
        <w:t xml:space="preserve">for </w:t>
      </w:r>
      <w:r w:rsidR="001C73B2" w:rsidRPr="0046556A">
        <w:t xml:space="preserve">an unlimited duration. My hope is that </w:t>
      </w:r>
      <w:r w:rsidR="00153459" w:rsidRPr="0046556A">
        <w:t>recognizing the possibility to survive the end of the universe</w:t>
      </w:r>
      <w:r w:rsidR="001C73B2" w:rsidRPr="0046556A">
        <w:t xml:space="preserve"> will encourage us to invest more in life extension and prevention of global catastrophic risks. Our life could be eternal and thus have meaning forever. </w:t>
      </w:r>
      <w:r w:rsidR="00153459" w:rsidRPr="0046556A">
        <w:t>T</w:t>
      </w:r>
      <w:r w:rsidR="001C73B2" w:rsidRPr="0046556A">
        <w:t xml:space="preserve">he end of the observable universe is not an absolute end: it's just one more problem the future human race will be able to </w:t>
      </w:r>
      <w:r w:rsidR="00BD09D5" w:rsidRPr="0046556A">
        <w:t>address</w:t>
      </w:r>
      <w:r w:rsidR="001C73B2" w:rsidRPr="0046556A">
        <w:t xml:space="preserve">. And even at the </w:t>
      </w:r>
      <w:r w:rsidR="001613FC" w:rsidRPr="0046556A">
        <w:t>limited</w:t>
      </w:r>
      <w:r w:rsidR="001C73B2" w:rsidRPr="0046556A">
        <w:t xml:space="preserve"> level of knowledge about the universe that we have today, we ar</w:t>
      </w:r>
      <w:r w:rsidR="00153459" w:rsidRPr="0046556A">
        <w:t xml:space="preserve">e still able to offer several dozen </w:t>
      </w:r>
      <w:r w:rsidR="00BD09D5" w:rsidRPr="0046556A">
        <w:t xml:space="preserve">more </w:t>
      </w:r>
      <w:r w:rsidR="001C73B2" w:rsidRPr="0046556A">
        <w:t>ideas on how to prevent its end. In the distan</w:t>
      </w:r>
      <w:r w:rsidR="00334583" w:rsidRPr="0046556A">
        <w:t>t future</w:t>
      </w:r>
      <w:r w:rsidR="001613FC" w:rsidRPr="0046556A">
        <w:t>,</w:t>
      </w:r>
      <w:r w:rsidR="00BD09D5" w:rsidRPr="0046556A">
        <w:t xml:space="preserve"> </w:t>
      </w:r>
      <w:r w:rsidR="00334583" w:rsidRPr="0046556A">
        <w:t>we can find more ideas, choose the best,</w:t>
      </w:r>
      <w:r w:rsidR="001C73B2" w:rsidRPr="0046556A">
        <w:t xml:space="preserve"> </w:t>
      </w:r>
      <w:r w:rsidR="00BD09D5" w:rsidRPr="0046556A">
        <w:t>validate them</w:t>
      </w:r>
      <w:r w:rsidR="001C73B2" w:rsidRPr="0046556A">
        <w:t xml:space="preserve">, and prepare for their implementation. </w:t>
      </w:r>
    </w:p>
    <w:p w14:paraId="4AAA8C21" w14:textId="77777777" w:rsidR="001C73B2" w:rsidRPr="0046556A" w:rsidRDefault="001C73B2" w:rsidP="00C23623"/>
    <w:p w14:paraId="6553123F" w14:textId="7F323267" w:rsidR="001C73B2" w:rsidRPr="0046556A" w:rsidRDefault="002B354F" w:rsidP="00504A36">
      <w:pPr>
        <w:pStyle w:val="Heading1"/>
        <w:rPr>
          <w:rFonts w:ascii="Times New Roman" w:hAnsi="Times New Roman" w:cs="Times New Roman"/>
          <w:sz w:val="24"/>
          <w:szCs w:val="24"/>
        </w:rPr>
      </w:pPr>
      <w:bookmarkStart w:id="2" w:name="_Toc14788548"/>
      <w:bookmarkStart w:id="3" w:name="_Toc25415801"/>
      <w:r w:rsidRPr="0046556A">
        <w:rPr>
          <w:rFonts w:ascii="Times New Roman" w:hAnsi="Times New Roman" w:cs="Times New Roman"/>
          <w:sz w:val="24"/>
          <w:szCs w:val="24"/>
        </w:rPr>
        <w:t xml:space="preserve">2. </w:t>
      </w:r>
      <w:r w:rsidR="001C73B2" w:rsidRPr="0046556A">
        <w:rPr>
          <w:rFonts w:ascii="Times New Roman" w:hAnsi="Times New Roman" w:cs="Times New Roman"/>
          <w:sz w:val="24"/>
          <w:szCs w:val="24"/>
        </w:rPr>
        <w:t xml:space="preserve">How </w:t>
      </w:r>
      <w:r w:rsidR="0072792A" w:rsidRPr="0046556A">
        <w:rPr>
          <w:rFonts w:ascii="Times New Roman" w:hAnsi="Times New Roman" w:cs="Times New Roman"/>
          <w:sz w:val="24"/>
          <w:szCs w:val="24"/>
        </w:rPr>
        <w:t xml:space="preserve">will our </w:t>
      </w:r>
      <w:r w:rsidR="001C73B2" w:rsidRPr="0046556A">
        <w:rPr>
          <w:rFonts w:ascii="Times New Roman" w:hAnsi="Times New Roman" w:cs="Times New Roman"/>
          <w:sz w:val="24"/>
          <w:szCs w:val="24"/>
        </w:rPr>
        <w:t>universe end</w:t>
      </w:r>
      <w:r w:rsidR="0072792A" w:rsidRPr="0046556A">
        <w:rPr>
          <w:rFonts w:ascii="Times New Roman" w:hAnsi="Times New Roman" w:cs="Times New Roman"/>
          <w:sz w:val="24"/>
          <w:szCs w:val="24"/>
        </w:rPr>
        <w:t>,</w:t>
      </w:r>
      <w:r w:rsidR="004F65CA" w:rsidRPr="0046556A">
        <w:rPr>
          <w:rFonts w:ascii="Times New Roman" w:hAnsi="Times New Roman" w:cs="Times New Roman"/>
          <w:sz w:val="24"/>
          <w:szCs w:val="24"/>
        </w:rPr>
        <w:t xml:space="preserve"> and what </w:t>
      </w:r>
      <w:r w:rsidR="0072792A" w:rsidRPr="0046556A">
        <w:rPr>
          <w:rFonts w:ascii="Times New Roman" w:hAnsi="Times New Roman" w:cs="Times New Roman"/>
          <w:sz w:val="24"/>
          <w:szCs w:val="24"/>
        </w:rPr>
        <w:t xml:space="preserve">does </w:t>
      </w:r>
      <w:r w:rsidR="004F65CA" w:rsidRPr="0046556A">
        <w:rPr>
          <w:rFonts w:ascii="Times New Roman" w:hAnsi="Times New Roman" w:cs="Times New Roman"/>
          <w:sz w:val="24"/>
          <w:szCs w:val="24"/>
        </w:rPr>
        <w:t>it mean for us</w:t>
      </w:r>
      <w:bookmarkEnd w:id="2"/>
      <w:r w:rsidR="0072792A" w:rsidRPr="0046556A">
        <w:rPr>
          <w:rFonts w:ascii="Times New Roman" w:hAnsi="Times New Roman" w:cs="Times New Roman"/>
          <w:sz w:val="24"/>
          <w:szCs w:val="24"/>
        </w:rPr>
        <w:t>?</w:t>
      </w:r>
      <w:bookmarkEnd w:id="3"/>
    </w:p>
    <w:p w14:paraId="3EEFE3DD" w14:textId="77777777" w:rsidR="001C73B2" w:rsidRPr="0046556A" w:rsidRDefault="001C73B2" w:rsidP="00C23623"/>
    <w:p w14:paraId="307D714D" w14:textId="6A39836D" w:rsidR="00504A36" w:rsidRPr="0046556A" w:rsidRDefault="0003167A" w:rsidP="00504A36">
      <w:pPr>
        <w:pStyle w:val="Heading2"/>
        <w:rPr>
          <w:rFonts w:ascii="Times New Roman" w:hAnsi="Times New Roman" w:cs="Times New Roman"/>
          <w:sz w:val="24"/>
          <w:szCs w:val="24"/>
        </w:rPr>
      </w:pPr>
      <w:bookmarkStart w:id="4" w:name="_Toc14788549"/>
      <w:bookmarkStart w:id="5" w:name="_Toc25415802"/>
      <w:r w:rsidRPr="0046556A">
        <w:rPr>
          <w:rFonts w:ascii="Times New Roman" w:hAnsi="Times New Roman" w:cs="Times New Roman"/>
          <w:sz w:val="24"/>
          <w:szCs w:val="24"/>
        </w:rPr>
        <w:t xml:space="preserve">2.1. </w:t>
      </w:r>
      <w:r w:rsidR="006208A5" w:rsidRPr="0046556A">
        <w:rPr>
          <w:rFonts w:ascii="Times New Roman" w:hAnsi="Times New Roman" w:cs="Times New Roman"/>
          <w:sz w:val="24"/>
          <w:szCs w:val="24"/>
        </w:rPr>
        <w:t>The e</w:t>
      </w:r>
      <w:r w:rsidR="00504A36" w:rsidRPr="0046556A">
        <w:rPr>
          <w:rFonts w:ascii="Times New Roman" w:hAnsi="Times New Roman" w:cs="Times New Roman"/>
          <w:sz w:val="24"/>
          <w:szCs w:val="24"/>
        </w:rPr>
        <w:t>nd of the universe is not the end of the multiverse</w:t>
      </w:r>
      <w:r w:rsidR="00F1088E" w:rsidRPr="0046556A">
        <w:rPr>
          <w:rFonts w:ascii="Times New Roman" w:hAnsi="Times New Roman" w:cs="Times New Roman"/>
          <w:sz w:val="24"/>
          <w:szCs w:val="24"/>
        </w:rPr>
        <w:t xml:space="preserve"> or </w:t>
      </w:r>
      <w:r w:rsidR="004A09A3" w:rsidRPr="0046556A">
        <w:rPr>
          <w:rFonts w:ascii="Times New Roman" w:hAnsi="Times New Roman" w:cs="Times New Roman"/>
          <w:sz w:val="24"/>
          <w:szCs w:val="24"/>
        </w:rPr>
        <w:t xml:space="preserve">of </w:t>
      </w:r>
      <w:r w:rsidR="00F1088E" w:rsidRPr="0046556A">
        <w:rPr>
          <w:rFonts w:ascii="Times New Roman" w:hAnsi="Times New Roman" w:cs="Times New Roman"/>
          <w:sz w:val="24"/>
          <w:szCs w:val="24"/>
        </w:rPr>
        <w:t>existence</w:t>
      </w:r>
      <w:bookmarkEnd w:id="4"/>
      <w:bookmarkEnd w:id="5"/>
    </w:p>
    <w:p w14:paraId="57707070" w14:textId="77777777" w:rsidR="00504A36" w:rsidRPr="0046556A" w:rsidRDefault="00504A36" w:rsidP="00C23623"/>
    <w:p w14:paraId="1AC3F443" w14:textId="0F801F34" w:rsidR="00221B80" w:rsidRPr="0046556A" w:rsidRDefault="00221B80" w:rsidP="007366C1">
      <w:pPr>
        <w:jc w:val="both"/>
      </w:pPr>
      <w:r w:rsidRPr="0046556A">
        <w:t>When we say</w:t>
      </w:r>
      <w:r w:rsidR="00672063" w:rsidRPr="0046556A">
        <w:t>,</w:t>
      </w:r>
      <w:r w:rsidRPr="0046556A">
        <w:t xml:space="preserve"> “the end of the universe</w:t>
      </w:r>
      <w:r w:rsidR="004A09A3" w:rsidRPr="0046556A">
        <w:t>,</w:t>
      </w:r>
      <w:r w:rsidRPr="0046556A">
        <w:t>” we mean the end of the t</w:t>
      </w:r>
      <w:r w:rsidR="007366C1" w:rsidRPr="0046556A">
        <w:t>hree-</w:t>
      </w:r>
      <w:r w:rsidRPr="0046556A">
        <w:t xml:space="preserve">dimensional manifold with </w:t>
      </w:r>
      <w:r w:rsidR="004A09A3" w:rsidRPr="0046556A">
        <w:t>one-</w:t>
      </w:r>
      <w:r w:rsidRPr="0046556A">
        <w:t>dimensional time with ordinary matter in it, which allows ordered causal connection between states of matter</w:t>
      </w:r>
      <w:r w:rsidR="004A09A3" w:rsidRPr="0046556A">
        <w:t>,</w:t>
      </w:r>
      <w:r w:rsidRPr="0046556A">
        <w:t xml:space="preserve"> and thus</w:t>
      </w:r>
      <w:r w:rsidR="004A09A3" w:rsidRPr="0046556A">
        <w:t>,</w:t>
      </w:r>
      <w:r w:rsidRPr="0046556A">
        <w:t xml:space="preserve"> uninterruptable computation. </w:t>
      </w:r>
      <w:r w:rsidR="004A09A3" w:rsidRPr="0046556A">
        <w:t xml:space="preserve">This </w:t>
      </w:r>
      <w:r w:rsidRPr="0046556A">
        <w:t>does</w:t>
      </w:r>
      <w:r w:rsidR="004A09A3" w:rsidRPr="0046556A">
        <w:t xml:space="preserve"> not </w:t>
      </w:r>
      <w:r w:rsidRPr="0046556A">
        <w:t>mean the “end of existence</w:t>
      </w:r>
      <w:r w:rsidR="004A09A3" w:rsidRPr="0046556A">
        <w:t>,</w:t>
      </w:r>
      <w:r w:rsidRPr="0046556A">
        <w:t>” but only some form of transformation of the observable world</w:t>
      </w:r>
      <w:r w:rsidR="004A09A3" w:rsidRPr="0046556A">
        <w:t>,</w:t>
      </w:r>
      <w:r w:rsidR="00672063" w:rsidRPr="0046556A">
        <w:t xml:space="preserve"> one</w:t>
      </w:r>
      <w:r w:rsidR="004A09A3" w:rsidRPr="0046556A">
        <w:t xml:space="preserve"> in which</w:t>
      </w:r>
      <w:r w:rsidRPr="0046556A">
        <w:t xml:space="preserve"> computations and memory about previous states become impossible</w:t>
      </w:r>
      <w:r w:rsidR="007366C1" w:rsidRPr="0046556A">
        <w:t>. For example, in the case of the Big Crunch, the universe will collapse into a singularity</w:t>
      </w:r>
      <w:r w:rsidR="004A09A3" w:rsidRPr="0046556A">
        <w:t>, eventually</w:t>
      </w:r>
      <w:r w:rsidR="007366C1" w:rsidRPr="0046556A">
        <w:t xml:space="preserve"> </w:t>
      </w:r>
      <w:r w:rsidR="004A09A3" w:rsidRPr="0046556A">
        <w:t xml:space="preserve">followed by a new </w:t>
      </w:r>
      <w:r w:rsidR="007366C1" w:rsidRPr="0046556A">
        <w:t>Big Bang</w:t>
      </w:r>
      <w:r w:rsidR="004A09A3" w:rsidRPr="0046556A">
        <w:t xml:space="preserve">. In that case, </w:t>
      </w:r>
      <w:r w:rsidR="007366C1" w:rsidRPr="0046556A">
        <w:t>all, o</w:t>
      </w:r>
      <w:r w:rsidR="00BE115B" w:rsidRPr="0046556A">
        <w:t>r</w:t>
      </w:r>
      <w:r w:rsidR="007366C1" w:rsidRPr="0046556A">
        <w:t xml:space="preserve"> almost all information about previous state of the universe will be destroyed in the moment of singularity.  </w:t>
      </w:r>
    </w:p>
    <w:p w14:paraId="24966F4D" w14:textId="77777777" w:rsidR="002A78A8" w:rsidRPr="0046556A" w:rsidRDefault="002A78A8" w:rsidP="007366C1">
      <w:pPr>
        <w:jc w:val="both"/>
      </w:pPr>
    </w:p>
    <w:p w14:paraId="3A38B550" w14:textId="2BAA9BCE" w:rsidR="002A78A8" w:rsidRPr="0046556A" w:rsidRDefault="002A78A8" w:rsidP="007366C1">
      <w:pPr>
        <w:jc w:val="both"/>
      </w:pPr>
      <w:r w:rsidRPr="0046556A">
        <w:t xml:space="preserve">Thus, the end of the observable universe is not the end of the </w:t>
      </w:r>
      <w:r w:rsidRPr="0046556A">
        <w:rPr>
          <w:i/>
        </w:rPr>
        <w:t>multiverse</w:t>
      </w:r>
      <w:r w:rsidRPr="0046556A">
        <w:t>, which is everything which actually exist</w:t>
      </w:r>
      <w:r w:rsidR="00672063" w:rsidRPr="0046556A">
        <w:t xml:space="preserve">s. This distinction </w:t>
      </w:r>
      <w:r w:rsidR="00264BF1" w:rsidRPr="0046556A">
        <w:t xml:space="preserve">allows </w:t>
      </w:r>
      <w:r w:rsidRPr="0046556A">
        <w:t xml:space="preserve">theoretical </w:t>
      </w:r>
      <w:r w:rsidR="00264BF1" w:rsidRPr="0046556A">
        <w:t xml:space="preserve">routes </w:t>
      </w:r>
      <w:r w:rsidRPr="0046556A">
        <w:t xml:space="preserve">to survive the end of the observable universe </w:t>
      </w:r>
      <w:r w:rsidR="00504A36" w:rsidRPr="0046556A">
        <w:t xml:space="preserve">by sending data to other parts of the multiverse. </w:t>
      </w:r>
    </w:p>
    <w:p w14:paraId="75F48905" w14:textId="77777777" w:rsidR="005B1222" w:rsidRPr="0046556A" w:rsidRDefault="005B1222" w:rsidP="00504A36">
      <w:pPr>
        <w:jc w:val="both"/>
      </w:pPr>
    </w:p>
    <w:p w14:paraId="54D697FA" w14:textId="55BB50A2" w:rsidR="005B1222" w:rsidRPr="0046556A" w:rsidRDefault="006E11F3" w:rsidP="00504A36">
      <w:pPr>
        <w:jc w:val="both"/>
      </w:pPr>
      <w:r w:rsidRPr="0046556A">
        <w:t xml:space="preserve">The multiverse </w:t>
      </w:r>
      <w:r w:rsidR="005B1222" w:rsidRPr="0046556A">
        <w:t xml:space="preserve">could be much larger than </w:t>
      </w:r>
      <w:r w:rsidRPr="0046556A">
        <w:t xml:space="preserve">the </w:t>
      </w:r>
      <w:r w:rsidR="005B1222" w:rsidRPr="0046556A">
        <w:t xml:space="preserve">observable universe. </w:t>
      </w:r>
      <w:r w:rsidR="009D0043" w:rsidRPr="0046556A">
        <w:t>T</w:t>
      </w:r>
      <w:r w:rsidR="005B1222" w:rsidRPr="0046556A">
        <w:t>heor</w:t>
      </w:r>
      <w:r w:rsidR="009D0043" w:rsidRPr="0046556A">
        <w:t>etical models</w:t>
      </w:r>
      <w:r w:rsidR="005B1222" w:rsidRPr="0046556A">
        <w:t xml:space="preserve"> of the multiverse </w:t>
      </w:r>
      <w:r w:rsidR="009D0043" w:rsidRPr="0046556A">
        <w:t>include</w:t>
      </w:r>
      <w:r w:rsidR="005B1222" w:rsidRPr="0046556A">
        <w:t xml:space="preserve"> </w:t>
      </w:r>
      <w:r w:rsidR="000617E5" w:rsidRPr="0046556A">
        <w:t xml:space="preserve">different approaches which </w:t>
      </w:r>
      <w:r w:rsidR="00610C46" w:rsidRPr="0046556A">
        <w:t xml:space="preserve">all assume existence of infinitely large universe which includes all possible things: </w:t>
      </w:r>
      <w:r w:rsidR="005B1222" w:rsidRPr="0046556A">
        <w:t xml:space="preserve">chaotic </w:t>
      </w:r>
      <w:r w:rsidR="006F5A34" w:rsidRPr="0046556A">
        <w:t>inflation</w:t>
      </w:r>
      <w:r w:rsidR="00D1529F" w:rsidRPr="0046556A">
        <w:t xml:space="preserve">, </w:t>
      </w:r>
      <w:r w:rsidR="009D0043" w:rsidRPr="0046556A">
        <w:t xml:space="preserve">a </w:t>
      </w:r>
      <w:r w:rsidR="00D1529F" w:rsidRPr="0046556A">
        <w:t>string landscape with 11 dimensions</w:t>
      </w:r>
      <w:r w:rsidR="00AD7382" w:rsidRPr="0046556A">
        <w:t xml:space="preserve">, mathematical universes, </w:t>
      </w:r>
      <w:r w:rsidR="009D0043" w:rsidRPr="0046556A">
        <w:t xml:space="preserve">a </w:t>
      </w:r>
      <w:r w:rsidR="00AD7382" w:rsidRPr="0046556A">
        <w:t>chain of Big Bang</w:t>
      </w:r>
      <w:r w:rsidR="009D0043" w:rsidRPr="0046556A">
        <w:t>–</w:t>
      </w:r>
      <w:r w:rsidR="00AD7382" w:rsidRPr="0046556A">
        <w:t>Big Squeeze.</w:t>
      </w:r>
      <w:r w:rsidR="006F5A34" w:rsidRPr="0046556A">
        <w:t xml:space="preserve"> </w:t>
      </w:r>
      <w:r w:rsidR="00437A13" w:rsidRPr="0046556A">
        <w:t xml:space="preserve">In </w:t>
      </w:r>
      <w:r w:rsidR="004E6B64" w:rsidRPr="0046556A">
        <w:t>these</w:t>
      </w:r>
      <w:r w:rsidR="00437A13" w:rsidRPr="0046556A">
        <w:t xml:space="preserve"> models</w:t>
      </w:r>
      <w:r w:rsidR="004E6B64" w:rsidRPr="0046556A">
        <w:t>,</w:t>
      </w:r>
      <w:r w:rsidR="00437A13" w:rsidRPr="0046556A">
        <w:t xml:space="preserve"> multiverse consists of many </w:t>
      </w:r>
      <w:r w:rsidR="00F770BE" w:rsidRPr="0046556A">
        <w:t>“</w:t>
      </w:r>
      <w:r w:rsidR="00437A13" w:rsidRPr="0046556A">
        <w:t>blobs</w:t>
      </w:r>
      <w:r w:rsidR="00F770BE" w:rsidRPr="0046556A">
        <w:t>” of space-time which a relatively stable and causally connected, and in which life could appear.</w:t>
      </w:r>
    </w:p>
    <w:p w14:paraId="255223C0" w14:textId="77777777" w:rsidR="00510B40" w:rsidRPr="0046556A" w:rsidRDefault="00510B40" w:rsidP="00504A36">
      <w:pPr>
        <w:jc w:val="both"/>
      </w:pPr>
    </w:p>
    <w:p w14:paraId="5B323C5D" w14:textId="5968B814" w:rsidR="00510B40" w:rsidRPr="0046556A" w:rsidRDefault="00510B40" w:rsidP="00504A36">
      <w:pPr>
        <w:jc w:val="both"/>
      </w:pPr>
      <w:r w:rsidRPr="0046556A">
        <w:lastRenderedPageBreak/>
        <w:t xml:space="preserve">In this section, we will </w:t>
      </w:r>
      <w:r w:rsidR="001E0269" w:rsidRPr="0046556A">
        <w:t xml:space="preserve">provide an </w:t>
      </w:r>
      <w:r w:rsidRPr="0046556A">
        <w:t xml:space="preserve">overview </w:t>
      </w:r>
      <w:r w:rsidR="001E0269" w:rsidRPr="0046556A">
        <w:t xml:space="preserve">of </w:t>
      </w:r>
      <w:r w:rsidR="00BD09D5" w:rsidRPr="0046556A">
        <w:t xml:space="preserve">existing </w:t>
      </w:r>
      <w:r w:rsidRPr="0046556A">
        <w:t xml:space="preserve">ideas about ways </w:t>
      </w:r>
      <w:r w:rsidR="00BD09D5" w:rsidRPr="0046556A">
        <w:t xml:space="preserve">in which the </w:t>
      </w:r>
      <w:r w:rsidRPr="0046556A">
        <w:t xml:space="preserve">universe could end. There are two main scientific views on the expected end of the universe: the </w:t>
      </w:r>
      <w:r w:rsidRPr="0046556A">
        <w:rPr>
          <w:i/>
        </w:rPr>
        <w:t>slow end</w:t>
      </w:r>
      <w:r w:rsidRPr="0046556A">
        <w:t xml:space="preserve">, </w:t>
      </w:r>
      <w:r w:rsidR="00BD09D5" w:rsidRPr="0046556A">
        <w:t xml:space="preserve">sometimes called a </w:t>
      </w:r>
      <w:r w:rsidRPr="0046556A">
        <w:t>“Heat death</w:t>
      </w:r>
      <w:r w:rsidR="00BD09D5" w:rsidRPr="0046556A">
        <w:t xml:space="preserve">” or </w:t>
      </w:r>
      <w:r w:rsidRPr="0046556A">
        <w:t xml:space="preserve">“Big Freeze”, and several ideas about </w:t>
      </w:r>
      <w:r w:rsidRPr="0046556A">
        <w:rPr>
          <w:i/>
        </w:rPr>
        <w:t>abrupt end</w:t>
      </w:r>
      <w:r w:rsidR="00BD09D5" w:rsidRPr="0046556A">
        <w:rPr>
          <w:i/>
        </w:rPr>
        <w:t>s</w:t>
      </w:r>
      <w:r w:rsidRPr="0046556A">
        <w:t xml:space="preserve"> of the universe.</w:t>
      </w:r>
    </w:p>
    <w:p w14:paraId="53EFA7C1" w14:textId="77777777" w:rsidR="006208A5" w:rsidRPr="0046556A" w:rsidRDefault="006208A5" w:rsidP="00504A36">
      <w:pPr>
        <w:jc w:val="both"/>
      </w:pPr>
    </w:p>
    <w:p w14:paraId="61EE3D94" w14:textId="0E112F32" w:rsidR="00510B40" w:rsidRPr="0046556A" w:rsidRDefault="0003167A" w:rsidP="00610C46">
      <w:pPr>
        <w:pStyle w:val="Heading2"/>
        <w:rPr>
          <w:rFonts w:ascii="Times New Roman" w:hAnsi="Times New Roman" w:cs="Times New Roman"/>
          <w:sz w:val="24"/>
          <w:szCs w:val="24"/>
        </w:rPr>
      </w:pPr>
      <w:bookmarkStart w:id="6" w:name="_Toc14788550"/>
      <w:bookmarkStart w:id="7" w:name="_Toc25415803"/>
      <w:r w:rsidRPr="0046556A">
        <w:rPr>
          <w:rFonts w:ascii="Times New Roman" w:hAnsi="Times New Roman" w:cs="Times New Roman"/>
          <w:sz w:val="24"/>
          <w:szCs w:val="24"/>
        </w:rPr>
        <w:t xml:space="preserve">2.2. </w:t>
      </w:r>
      <w:r w:rsidR="006208A5" w:rsidRPr="0046556A">
        <w:rPr>
          <w:rFonts w:ascii="Times New Roman" w:hAnsi="Times New Roman" w:cs="Times New Roman"/>
          <w:sz w:val="24"/>
          <w:szCs w:val="24"/>
        </w:rPr>
        <w:t xml:space="preserve">Surviving the end of the universe is not immortality, but </w:t>
      </w:r>
      <w:r w:rsidR="00D1321B" w:rsidRPr="0046556A">
        <w:rPr>
          <w:rFonts w:ascii="Times New Roman" w:hAnsi="Times New Roman" w:cs="Times New Roman"/>
          <w:sz w:val="24"/>
          <w:szCs w:val="24"/>
        </w:rPr>
        <w:t xml:space="preserve">it is </w:t>
      </w:r>
      <w:r w:rsidR="006208A5" w:rsidRPr="0046556A">
        <w:rPr>
          <w:rFonts w:ascii="Times New Roman" w:hAnsi="Times New Roman" w:cs="Times New Roman"/>
          <w:sz w:val="24"/>
          <w:szCs w:val="24"/>
        </w:rPr>
        <w:t>one step closer</w:t>
      </w:r>
      <w:bookmarkEnd w:id="6"/>
      <w:bookmarkEnd w:id="7"/>
    </w:p>
    <w:p w14:paraId="0F4B1ABC" w14:textId="742C7A73" w:rsidR="006208A5" w:rsidRPr="0046556A" w:rsidRDefault="00B71EA0">
      <w:pPr>
        <w:jc w:val="both"/>
      </w:pPr>
      <w:r w:rsidRPr="0046556A">
        <w:t>If we</w:t>
      </w:r>
      <w:r w:rsidR="00D1321B" w:rsidRPr="0046556A">
        <w:t xml:space="preserve">—defined here as </w:t>
      </w:r>
      <w:r w:rsidRPr="0046556A">
        <w:t>human-originated intelligence which has at least some of our values</w:t>
      </w:r>
      <w:r w:rsidR="00D1321B" w:rsidRPr="0046556A">
        <w:t>—</w:t>
      </w:r>
      <w:r w:rsidRPr="0046556A">
        <w:t xml:space="preserve">survive the end of the observable universe, we will pass just </w:t>
      </w:r>
      <w:r w:rsidRPr="0046556A">
        <w:rPr>
          <w:i/>
          <w:iCs/>
        </w:rPr>
        <w:t>one</w:t>
      </w:r>
      <w:r w:rsidRPr="0046556A">
        <w:t xml:space="preserve"> </w:t>
      </w:r>
      <w:r w:rsidR="00D1321B" w:rsidRPr="0046556A">
        <w:t xml:space="preserve">of the many </w:t>
      </w:r>
      <w:r w:rsidRPr="0046556A">
        <w:t>obstacle</w:t>
      </w:r>
      <w:r w:rsidR="00D1321B" w:rsidRPr="0046556A">
        <w:t>s</w:t>
      </w:r>
      <w:r w:rsidRPr="0046556A">
        <w:t xml:space="preserve"> to</w:t>
      </w:r>
      <w:r w:rsidR="00510B40" w:rsidRPr="0046556A">
        <w:t xml:space="preserve"> </w:t>
      </w:r>
      <w:r w:rsidRPr="0046556A">
        <w:t>infinite existence</w:t>
      </w:r>
      <w:r w:rsidR="00D1321B" w:rsidRPr="0046556A">
        <w:t xml:space="preserve">. This is analogous to the way in which </w:t>
      </w:r>
      <w:r w:rsidRPr="0046556A">
        <w:t>we will have to find ways to leave the Earth before the Sun engulf</w:t>
      </w:r>
      <w:r w:rsidR="00D1321B" w:rsidRPr="0046556A">
        <w:t>s</w:t>
      </w:r>
      <w:r w:rsidRPr="0046556A">
        <w:t xml:space="preserve"> it.</w:t>
      </w:r>
      <w:r w:rsidR="00D1321B" w:rsidRPr="0046556A">
        <w:t xml:space="preserve"> In other words, t</w:t>
      </w:r>
      <w:r w:rsidRPr="0046556A">
        <w:t xml:space="preserve">he new world which we </w:t>
      </w:r>
      <w:r w:rsidR="00D1321B" w:rsidRPr="0046556A">
        <w:t xml:space="preserve">might </w:t>
      </w:r>
      <w:r w:rsidRPr="0046556A">
        <w:t>reach after break</w:t>
      </w:r>
      <w:r w:rsidR="00D1321B" w:rsidRPr="0046556A">
        <w:t>ing</w:t>
      </w:r>
      <w:r w:rsidRPr="0046556A">
        <w:t xml:space="preserve"> out of this universe could still </w:t>
      </w:r>
      <w:r w:rsidR="00D1321B" w:rsidRPr="0046556A">
        <w:t xml:space="preserve">be </w:t>
      </w:r>
      <w:r w:rsidRPr="0046556A">
        <w:t>finite</w:t>
      </w:r>
      <w:r w:rsidR="00D1321B" w:rsidRPr="0046556A">
        <w:t>,</w:t>
      </w:r>
      <w:r w:rsidRPr="0046556A">
        <w:t xml:space="preserve"> and there could be other obstacles to our infinite existence. </w:t>
      </w:r>
    </w:p>
    <w:p w14:paraId="6C1F4240" w14:textId="77777777" w:rsidR="00504A36" w:rsidRPr="0046556A" w:rsidRDefault="00504A36" w:rsidP="00504A36">
      <w:pPr>
        <w:jc w:val="both"/>
      </w:pPr>
    </w:p>
    <w:p w14:paraId="7E7B74ED" w14:textId="02F97E70" w:rsidR="00504A36" w:rsidRPr="0046556A" w:rsidRDefault="0003167A" w:rsidP="00504A36">
      <w:pPr>
        <w:pStyle w:val="Heading2"/>
        <w:rPr>
          <w:rFonts w:ascii="Times New Roman" w:hAnsi="Times New Roman" w:cs="Times New Roman"/>
          <w:sz w:val="24"/>
          <w:szCs w:val="24"/>
        </w:rPr>
      </w:pPr>
      <w:bookmarkStart w:id="8" w:name="_Toc14788551"/>
      <w:bookmarkStart w:id="9" w:name="_Toc25415804"/>
      <w:r w:rsidRPr="0046556A">
        <w:rPr>
          <w:rFonts w:ascii="Times New Roman" w:hAnsi="Times New Roman" w:cs="Times New Roman"/>
          <w:sz w:val="24"/>
          <w:szCs w:val="24"/>
        </w:rPr>
        <w:t xml:space="preserve">2.3. </w:t>
      </w:r>
      <w:r w:rsidR="00D1321B" w:rsidRPr="0046556A">
        <w:rPr>
          <w:rFonts w:ascii="Times New Roman" w:hAnsi="Times New Roman" w:cs="Times New Roman"/>
          <w:sz w:val="24"/>
          <w:szCs w:val="24"/>
        </w:rPr>
        <w:t xml:space="preserve">A slow </w:t>
      </w:r>
      <w:r w:rsidR="00504A36" w:rsidRPr="0046556A">
        <w:rPr>
          <w:rFonts w:ascii="Times New Roman" w:hAnsi="Times New Roman" w:cs="Times New Roman"/>
          <w:sz w:val="24"/>
          <w:szCs w:val="24"/>
        </w:rPr>
        <w:t xml:space="preserve">end, or </w:t>
      </w:r>
      <w:r w:rsidR="00D1321B" w:rsidRPr="0046556A">
        <w:rPr>
          <w:rFonts w:ascii="Times New Roman" w:hAnsi="Times New Roman" w:cs="Times New Roman"/>
          <w:sz w:val="24"/>
          <w:szCs w:val="24"/>
        </w:rPr>
        <w:t xml:space="preserve">heat </w:t>
      </w:r>
      <w:r w:rsidR="00504A36" w:rsidRPr="0046556A">
        <w:rPr>
          <w:rFonts w:ascii="Times New Roman" w:hAnsi="Times New Roman" w:cs="Times New Roman"/>
          <w:sz w:val="24"/>
          <w:szCs w:val="24"/>
        </w:rPr>
        <w:t>death</w:t>
      </w:r>
      <w:bookmarkEnd w:id="8"/>
      <w:bookmarkEnd w:id="9"/>
    </w:p>
    <w:p w14:paraId="215FE3AB" w14:textId="75B4849C" w:rsidR="00504A36" w:rsidRPr="0046556A" w:rsidRDefault="00504A36" w:rsidP="00E90380">
      <w:pPr>
        <w:jc w:val="both"/>
      </w:pPr>
      <w:r w:rsidRPr="0046556A">
        <w:t xml:space="preserve">Heat death is not the end of the universe per se, but </w:t>
      </w:r>
      <w:r w:rsidR="00D1321B" w:rsidRPr="0046556A">
        <w:t xml:space="preserve">rather </w:t>
      </w:r>
      <w:r w:rsidRPr="0046556A">
        <w:t>the end of the matter and processes in it.</w:t>
      </w:r>
      <w:r w:rsidR="007034A5" w:rsidRPr="0046556A">
        <w:t xml:space="preserve"> If there is no abrupt end, and </w:t>
      </w:r>
      <w:r w:rsidR="00D1321B" w:rsidRPr="0046556A">
        <w:t xml:space="preserve">the expansion of the </w:t>
      </w:r>
      <w:r w:rsidR="007034A5" w:rsidRPr="0046556A">
        <w:t>universe continue</w:t>
      </w:r>
      <w:r w:rsidR="00D1321B" w:rsidRPr="0046556A">
        <w:t>s</w:t>
      </w:r>
      <w:r w:rsidR="007034A5" w:rsidRPr="0046556A">
        <w:t xml:space="preserve"> at </w:t>
      </w:r>
      <w:r w:rsidR="00D1321B" w:rsidRPr="0046556A">
        <w:t xml:space="preserve">its </w:t>
      </w:r>
      <w:r w:rsidR="007034A5" w:rsidRPr="0046556A">
        <w:t xml:space="preserve">current speed, </w:t>
      </w:r>
      <w:r w:rsidR="00E90380" w:rsidRPr="0046556A">
        <w:t>all ordinary matter will decay, black holes will eventually evaporate</w:t>
      </w:r>
      <w:r w:rsidR="00D1321B" w:rsidRPr="0046556A">
        <w:t>,</w:t>
      </w:r>
      <w:r w:rsidR="007034A5" w:rsidRPr="0046556A">
        <w:t xml:space="preserve"> </w:t>
      </w:r>
      <w:r w:rsidR="00E90380" w:rsidRPr="0046556A">
        <w:t>and all processes will stop between 10</w:t>
      </w:r>
      <w:r w:rsidR="00E90380" w:rsidRPr="0046556A">
        <w:rPr>
          <w:vertAlign w:val="superscript"/>
        </w:rPr>
        <w:t xml:space="preserve">100 </w:t>
      </w:r>
      <w:r w:rsidR="00E90380" w:rsidRPr="0046556A">
        <w:t>or 10</w:t>
      </w:r>
      <w:r w:rsidR="00E90380" w:rsidRPr="0046556A">
        <w:rPr>
          <w:vertAlign w:val="superscript"/>
        </w:rPr>
        <w:t>200</w:t>
      </w:r>
      <w:r w:rsidR="00E90380" w:rsidRPr="0046556A">
        <w:t xml:space="preserve"> years </w:t>
      </w:r>
      <w:r w:rsidR="005B1222" w:rsidRPr="0046556A">
        <w:t>from</w:t>
      </w:r>
      <w:r w:rsidR="00E90380" w:rsidRPr="0046556A">
        <w:t xml:space="preserve"> now. </w:t>
      </w:r>
    </w:p>
    <w:p w14:paraId="5EEB8AB2" w14:textId="77777777" w:rsidR="00221B80" w:rsidRPr="0046556A" w:rsidRDefault="00221B80" w:rsidP="001C73B2"/>
    <w:p w14:paraId="14369EBC" w14:textId="159415BB" w:rsidR="00504A36" w:rsidRPr="0046556A" w:rsidRDefault="0003167A" w:rsidP="00AD7382">
      <w:pPr>
        <w:pStyle w:val="Heading2"/>
        <w:rPr>
          <w:rFonts w:ascii="Times New Roman" w:hAnsi="Times New Roman" w:cs="Times New Roman"/>
          <w:sz w:val="24"/>
          <w:szCs w:val="24"/>
        </w:rPr>
      </w:pPr>
      <w:bookmarkStart w:id="10" w:name="_Toc14788552"/>
      <w:bookmarkStart w:id="11" w:name="_Toc25415805"/>
      <w:r w:rsidRPr="0046556A">
        <w:rPr>
          <w:rFonts w:ascii="Times New Roman" w:hAnsi="Times New Roman" w:cs="Times New Roman"/>
          <w:sz w:val="24"/>
          <w:szCs w:val="24"/>
        </w:rPr>
        <w:t xml:space="preserve">2.4. </w:t>
      </w:r>
      <w:r w:rsidR="00504A36" w:rsidRPr="0046556A">
        <w:rPr>
          <w:rFonts w:ascii="Times New Roman" w:hAnsi="Times New Roman" w:cs="Times New Roman"/>
          <w:sz w:val="24"/>
          <w:szCs w:val="24"/>
        </w:rPr>
        <w:t>Abrupt end</w:t>
      </w:r>
      <w:bookmarkEnd w:id="10"/>
      <w:bookmarkEnd w:id="11"/>
    </w:p>
    <w:p w14:paraId="0E33C37D" w14:textId="444C4A8F" w:rsidR="00026ED4" w:rsidRPr="0046556A" w:rsidRDefault="00026ED4" w:rsidP="00510B40">
      <w:pPr>
        <w:jc w:val="both"/>
      </w:pPr>
      <w:r w:rsidRPr="0046556A">
        <w:t>The choice between these scenarios depends on the geometry of the universe, which is determined by general relativity and</w:t>
      </w:r>
      <w:r w:rsidR="00572830" w:rsidRPr="0046556A">
        <w:t>—</w:t>
      </w:r>
      <w:r w:rsidRPr="0046556A">
        <w:t>above all</w:t>
      </w:r>
      <w:r w:rsidR="00572830" w:rsidRPr="0046556A">
        <w:t>—</w:t>
      </w:r>
      <w:r w:rsidRPr="0046556A">
        <w:t xml:space="preserve">the behavior of </w:t>
      </w:r>
      <w:r w:rsidR="00572830" w:rsidRPr="0046556A">
        <w:t xml:space="preserve">an </w:t>
      </w:r>
      <w:r w:rsidRPr="0046556A">
        <w:t xml:space="preserve">almost unknown parameter: dark energy. </w:t>
      </w:r>
    </w:p>
    <w:p w14:paraId="3B30AC01" w14:textId="77777777" w:rsidR="00221B80" w:rsidRPr="0046556A" w:rsidRDefault="00221B80" w:rsidP="001C73B2"/>
    <w:p w14:paraId="3C643E47" w14:textId="6FFA4C88" w:rsidR="00966169" w:rsidRPr="0046556A" w:rsidRDefault="00510B40" w:rsidP="00510B40">
      <w:pPr>
        <w:jc w:val="both"/>
      </w:pPr>
      <w:r w:rsidRPr="0046556A">
        <w:rPr>
          <w:i/>
        </w:rPr>
        <w:t>Big C</w:t>
      </w:r>
      <w:r w:rsidR="00026ED4" w:rsidRPr="0046556A">
        <w:rPr>
          <w:i/>
        </w:rPr>
        <w:t>runch</w:t>
      </w:r>
      <w:r w:rsidR="00E832B0" w:rsidRPr="0046556A">
        <w:t xml:space="preserve">: </w:t>
      </w:r>
      <w:r w:rsidR="00026ED4" w:rsidRPr="0046556A">
        <w:t xml:space="preserve">gravity overwhelms the </w:t>
      </w:r>
      <w:r w:rsidR="00E832B0" w:rsidRPr="0046556A">
        <w:t xml:space="preserve">rate of </w:t>
      </w:r>
      <w:r w:rsidR="00026ED4" w:rsidRPr="0046556A">
        <w:t>expansion of the universe and it collapses into a singularity</w:t>
      </w:r>
      <w:r w:rsidRPr="0046556A">
        <w:t>.</w:t>
      </w:r>
    </w:p>
    <w:p w14:paraId="378B18E5" w14:textId="77777777" w:rsidR="00026ED4" w:rsidRPr="0046556A" w:rsidRDefault="00026ED4" w:rsidP="001C73B2"/>
    <w:p w14:paraId="6E46CEF2" w14:textId="623B65B3" w:rsidR="00026ED4" w:rsidRPr="0046556A" w:rsidRDefault="00026ED4" w:rsidP="00510B40">
      <w:pPr>
        <w:jc w:val="both"/>
      </w:pPr>
      <w:r w:rsidRPr="0046556A">
        <w:rPr>
          <w:i/>
        </w:rPr>
        <w:t>Big Rip</w:t>
      </w:r>
      <w:r w:rsidR="00E832B0" w:rsidRPr="0046556A">
        <w:t>:</w:t>
      </w:r>
      <w:r w:rsidRPr="0046556A">
        <w:t xml:space="preserve"> </w:t>
      </w:r>
      <w:r w:rsidR="00E832B0" w:rsidRPr="0046556A">
        <w:t xml:space="preserve">if </w:t>
      </w:r>
      <w:r w:rsidRPr="0046556A">
        <w:t>dark energy is accelerating not exponentially, but quicker</w:t>
      </w:r>
      <w:r w:rsidR="00E832B0" w:rsidRPr="0046556A">
        <w:t>,</w:t>
      </w:r>
      <w:r w:rsidRPr="0046556A">
        <w:t xml:space="preserve"> </w:t>
      </w:r>
      <w:r w:rsidR="00E832B0" w:rsidRPr="0046556A">
        <w:t xml:space="preserve">it </w:t>
      </w:r>
      <w:r w:rsidRPr="0046556A">
        <w:t xml:space="preserve">will </w:t>
      </w:r>
      <w:r w:rsidR="00E832B0" w:rsidRPr="0046556A">
        <w:t xml:space="preserve">reach an </w:t>
      </w:r>
      <w:r w:rsidRPr="0046556A">
        <w:t>expansion speed reach</w:t>
      </w:r>
      <w:r w:rsidR="00E832B0" w:rsidRPr="0046556A">
        <w:t>ing</w:t>
      </w:r>
      <w:r w:rsidRPr="0046556A">
        <w:t xml:space="preserve"> infinity in </w:t>
      </w:r>
      <w:r w:rsidR="00E832B0" w:rsidRPr="0046556A">
        <w:t xml:space="preserve">a </w:t>
      </w:r>
      <w:r w:rsidRPr="0046556A">
        <w:t xml:space="preserve">finite time. In one model, </w:t>
      </w:r>
      <w:r w:rsidR="00E832B0" w:rsidRPr="0046556A">
        <w:t xml:space="preserve">this </w:t>
      </w:r>
      <w:r w:rsidRPr="0046556A">
        <w:t>will happen 20 billion</w:t>
      </w:r>
      <w:r w:rsidR="00E832B0" w:rsidRPr="0046556A">
        <w:t xml:space="preserve"> </w:t>
      </w:r>
      <w:r w:rsidRPr="0046556A">
        <w:t xml:space="preserve">years from now, </w:t>
      </w:r>
      <w:r w:rsidR="00D11AEC" w:rsidRPr="0046556A">
        <w:t>a relatively short time</w:t>
      </w:r>
      <w:r w:rsidRPr="0046556A">
        <w:t xml:space="preserve">, only around </w:t>
      </w:r>
      <w:r w:rsidR="00D11AEC" w:rsidRPr="0046556A">
        <w:t xml:space="preserve">five </w:t>
      </w:r>
      <w:r w:rsidRPr="0046556A">
        <w:t>time</w:t>
      </w:r>
      <w:r w:rsidR="00D11AEC" w:rsidRPr="0046556A">
        <w:t>s</w:t>
      </w:r>
      <w:r w:rsidRPr="0046556A">
        <w:t xml:space="preserve"> longer than time</w:t>
      </w:r>
      <w:r w:rsidR="00D11AEC" w:rsidRPr="0046556A">
        <w:t xml:space="preserve"> in which</w:t>
      </w:r>
      <w:r w:rsidRPr="0046556A">
        <w:t xml:space="preserve"> life </w:t>
      </w:r>
      <w:r w:rsidR="00D11AEC" w:rsidRPr="0046556A">
        <w:t xml:space="preserve">has </w:t>
      </w:r>
      <w:r w:rsidRPr="0046556A">
        <w:t>existe</w:t>
      </w:r>
      <w:r w:rsidR="00D11AEC" w:rsidRPr="0046556A">
        <w:t>d</w:t>
      </w:r>
      <w:r w:rsidRPr="0046556A">
        <w:t xml:space="preserve"> on Earth</w:t>
      </w:r>
      <w:r w:rsidR="00510B40" w:rsidRPr="0046556A">
        <w:t xml:space="preserve"> </w:t>
      </w:r>
      <w:r w:rsidR="0074415D" w:rsidRPr="0046556A">
        <w:fldChar w:fldCharType="begin"/>
      </w:r>
      <w:r w:rsidR="007903B6" w:rsidRPr="0046556A">
        <w:instrText xml:space="preserve"> ADDIN ZOTERO_ITEM CSL_CITATION {"citationID":"zayACV3z","properties":{"formattedCitation":"(Caldwell, Kamionkowski, &amp; Weinberg, 2003)","plainCitation":"(Caldwell, Kamionkowski, &amp; Weinberg, 2003)","noteIndex":0},"citationItems":[{"id":4136,"uris":["http://zotero.org/users/3736454/items/BNWX64KS"],"uri":["http://zotero.org/users/3736454/items/BNWX64KS"],"itemData":{"id":4136,"type":"article-journal","title":"Phantom Energy: Dark Energy with w &lt; - 1 Causes a Cosmic Doomsday","container-title":"Physical Review Letters","page":"713011-713014","volume":"91","issue":"7","author":[{"family":"Caldwell","given":"R.R."},{"family":"Kamionkowski","given":"M."},{"family":"Weinberg","given":"N.N."}],"issued":{"date-parts":[["2003"]]}}}],"schema":"https://github.com/citation-style-language/schema/raw/master/csl-citation.json"} </w:instrText>
      </w:r>
      <w:r w:rsidR="0074415D" w:rsidRPr="0046556A">
        <w:fldChar w:fldCharType="separate"/>
      </w:r>
      <w:r w:rsidR="007903B6" w:rsidRPr="0046556A">
        <w:rPr>
          <w:noProof/>
        </w:rPr>
        <w:t>(Caldwell, Kamionkowski, &amp; Weinberg, 2003)</w:t>
      </w:r>
      <w:r w:rsidR="0074415D" w:rsidRPr="0046556A">
        <w:fldChar w:fldCharType="end"/>
      </w:r>
      <w:r w:rsidR="00367AA1" w:rsidRPr="0046556A">
        <w:t>.</w:t>
      </w:r>
    </w:p>
    <w:p w14:paraId="2D7E1E3D" w14:textId="77777777" w:rsidR="00026ED4" w:rsidRPr="0046556A" w:rsidRDefault="00026ED4" w:rsidP="001C73B2"/>
    <w:p w14:paraId="6AA7B427" w14:textId="3C44E0C8" w:rsidR="00026ED4" w:rsidRPr="0046556A" w:rsidRDefault="00026ED4" w:rsidP="00367AA1">
      <w:pPr>
        <w:jc w:val="both"/>
      </w:pPr>
      <w:r w:rsidRPr="0046556A">
        <w:rPr>
          <w:i/>
        </w:rPr>
        <w:t>False vacuum decay</w:t>
      </w:r>
      <w:r w:rsidR="00C848D7" w:rsidRPr="0046556A">
        <w:t>:</w:t>
      </w:r>
      <w:r w:rsidR="00367AA1" w:rsidRPr="0046556A">
        <w:t xml:space="preserve"> If our vacuum is not true vacuum, it could</w:t>
      </w:r>
      <w:r w:rsidR="00BA7648">
        <w:t xml:space="preserve"> collapse into the state with </w:t>
      </w:r>
      <w:r w:rsidR="00367AA1" w:rsidRPr="0046556A">
        <w:t>lower energy, starting from one point, from where a bible of new vacuum will expand with the light speed destroying every physical object</w:t>
      </w:r>
      <w:r w:rsidR="007903B6" w:rsidRPr="0046556A">
        <w:t xml:space="preserve"> </w:t>
      </w:r>
      <w:r w:rsidR="007903B6" w:rsidRPr="0046556A">
        <w:fldChar w:fldCharType="begin"/>
      </w:r>
      <w:r w:rsidR="007903B6" w:rsidRPr="0046556A">
        <w:instrText xml:space="preserve"> ADDIN ZOTERO_ITEM CSL_CITATION {"citationID":"6f4FtJ3v","properties":{"formattedCitation":"(Krauss &amp; Dent, 2008)","plainCitation":"(Krauss &amp; Dent, 2008)","noteIndex":0},"citationItems":[{"id":3425,"uris":["http://zotero.org/users/3736454/items/K6PCEZJ8"],"uri":["http://zotero.org/users/3736454/items/K6PCEZJ8"],"itemData":{"id":3425,"type":"article-journal","title":"The Late Time Behavior of False Vacuum Decay: Possible Implications for Cosmology and Metastable Inflating States","container-title":"Physical Review Letters","volume":"100","issue":"17","source":"arXiv.org","abstract":"We describe here how the late time behavior of the decaying states, which is predicted to deviate from an exponential form, while normally of insignificant consequence, may have important cosmological implications in the case of false vacuum decay. It may increase the likelihood of eternal inflation, and may help explain the likelihood of observing a small vacuum energy at late times, as well as arguing against decay into a large negative energy (anti-de Sitter space), vacuum state as has been motivated by some string theory considerations. Several interesting open questions are raised, including whether observing the cosmological configuration of a metastable universe can constrain its inferred lifetime.","URL":"http://arxiv.org/abs/0711.1821","DOI":"10.1103/PhysRevLett.100.171301","ISSN":"0031-9007, 1079-7114","note":"arXiv: 0711.1821","title-short":"The Late Time Behavior of False Vacuum Decay","author":[{"family":"Krauss","given":"Lawrence M."},{"family":"Dent","given":"James"}],"issued":{"date-parts":[["2008",4,30]]}}}],"schema":"https://github.com/citation-style-language/schema/raw/master/csl-citation.json"} </w:instrText>
      </w:r>
      <w:r w:rsidR="007903B6" w:rsidRPr="0046556A">
        <w:fldChar w:fldCharType="separate"/>
      </w:r>
      <w:r w:rsidR="007903B6" w:rsidRPr="0046556A">
        <w:rPr>
          <w:noProof/>
        </w:rPr>
        <w:t>(Krauss &amp; Dent, 2008)</w:t>
      </w:r>
      <w:r w:rsidR="007903B6" w:rsidRPr="0046556A">
        <w:fldChar w:fldCharType="end"/>
      </w:r>
      <w:r w:rsidR="00367AA1" w:rsidRPr="0046556A">
        <w:t xml:space="preserve">. This theoretically could happen in any moment, but Bostrom showed that the probability of it (or any other cosmological catastrophe) is less than 1 per cent in the next 1 billion years based on our relatively late location on the history of the universe. </w:t>
      </w:r>
    </w:p>
    <w:p w14:paraId="2DAFA8B7" w14:textId="77777777" w:rsidR="001E701F" w:rsidRPr="0046556A" w:rsidRDefault="001E701F" w:rsidP="00367AA1">
      <w:pPr>
        <w:jc w:val="both"/>
      </w:pPr>
    </w:p>
    <w:p w14:paraId="1D6A9EA0" w14:textId="360D08E0" w:rsidR="001E701F" w:rsidRPr="0046556A" w:rsidRDefault="001E701F" w:rsidP="00413DA0">
      <w:pPr>
        <w:rPr>
          <w:rFonts w:eastAsia="Times New Roman"/>
        </w:rPr>
      </w:pPr>
      <w:r w:rsidRPr="0046556A">
        <w:rPr>
          <w:i/>
        </w:rPr>
        <w:t>Big Freeze</w:t>
      </w:r>
      <w:r w:rsidR="009502AE" w:rsidRPr="0046556A">
        <w:t>:</w:t>
      </w:r>
      <w:r w:rsidRPr="0046556A">
        <w:t xml:space="preserve"> the growth of phantom energy stops any movement of particles in the finite time. </w:t>
      </w:r>
      <w:r w:rsidR="00200B92" w:rsidRPr="0046556A">
        <w:t xml:space="preserve">The idea is explored in the article “Worse than a Big Rip?” </w:t>
      </w:r>
      <w:r w:rsidR="00200B92" w:rsidRPr="0046556A">
        <w:fldChar w:fldCharType="begin"/>
      </w:r>
      <w:r w:rsidR="00200B92" w:rsidRPr="0046556A">
        <w:instrText xml:space="preserve"> ADDIN ZOTERO_ITEM CSL_CITATION {"citationID":"kZoC1qvc","properties":{"formattedCitation":"(Bouhmadi-L\\uc0\\u243{}pez, Gonz\\uc0\\u225{}lez-D\\uc0\\u237{}az, &amp; Mart\\uc0\\u237{}n-Moruno, 2008)","plainCitation":"(Bouhmadi-López, González-Díaz, &amp; Martín-Moruno, 2008)","noteIndex":0},"citationItems":[{"id":9807,"uris":["http://zotero.org/users/3736454/items/YVZ75JQH"],"uri":["http://zotero.org/users/3736454/items/YVZ75JQH"],"itemData":{"id":9807,"type":"article-journal","title":"Worse than a big rip?","container-title":"Physics Letters B","page":"1-5","volume":"659","issue":"1","source":"ScienceDirect","abstract":"We show that a generalised phantom Chaplygin gas can present a future singularity in a finite future cosmic time. Unlike the big rip singularity, this singularity happens for a finite scale factor, but like the big rip singularity, it would also take place at a finite future cosmic time. In addition, we define a dual of the generalised phantom Chaplygin gas which satisfies the null energy condition. Then, in a Randall–Sundrum 1 brane-world scenario, we show that the same kind of singularity at a finite scale factor arises for a brane filled with a dual of the generalised phantom Chaplygin gas.","URL":"http://www.sciencedirect.com/science/article/pii/S0370269307013457","DOI":"10.1016/j.physletb.2007.10.079","ISSN":"0370-2693","journalAbbreviation":"Physics Letters B","author":[{"family":"Bouhmadi-López","given":"Mariam"},{"family":"González-Díaz","given":"Pedro F."},{"family":"Martín-Moruno","given":"Prado"}],"issued":{"date-parts":[["2008",1,17]]},"accessed":{"date-parts":[["2019",7,5]]}}}],"schema":"https://github.com/citation-style-language/schema/raw/master/csl-citation.json"} </w:instrText>
      </w:r>
      <w:r w:rsidR="00200B92" w:rsidRPr="0046556A">
        <w:fldChar w:fldCharType="separate"/>
      </w:r>
      <w:r w:rsidR="00200B92" w:rsidRPr="0046556A">
        <w:rPr>
          <w:rFonts w:eastAsia="Times New Roman"/>
        </w:rPr>
        <w:t>(</w:t>
      </w:r>
      <w:proofErr w:type="spellStart"/>
      <w:r w:rsidR="00200B92" w:rsidRPr="0046556A">
        <w:rPr>
          <w:rFonts w:eastAsia="Times New Roman"/>
        </w:rPr>
        <w:t>Bouhmadi-López</w:t>
      </w:r>
      <w:proofErr w:type="spellEnd"/>
      <w:r w:rsidR="00200B92" w:rsidRPr="0046556A">
        <w:rPr>
          <w:rFonts w:eastAsia="Times New Roman"/>
        </w:rPr>
        <w:t>, González-</w:t>
      </w:r>
      <w:proofErr w:type="spellStart"/>
      <w:r w:rsidR="00200B92" w:rsidRPr="0046556A">
        <w:rPr>
          <w:rFonts w:eastAsia="Times New Roman"/>
        </w:rPr>
        <w:t>Díaz</w:t>
      </w:r>
      <w:proofErr w:type="spellEnd"/>
      <w:r w:rsidR="00200B92" w:rsidRPr="0046556A">
        <w:rPr>
          <w:rFonts w:eastAsia="Times New Roman"/>
        </w:rPr>
        <w:t>, &amp; Martín-</w:t>
      </w:r>
      <w:proofErr w:type="spellStart"/>
      <w:r w:rsidR="00200B92" w:rsidRPr="0046556A">
        <w:rPr>
          <w:rFonts w:eastAsia="Times New Roman"/>
        </w:rPr>
        <w:t>Moruno</w:t>
      </w:r>
      <w:proofErr w:type="spellEnd"/>
      <w:r w:rsidR="00200B92" w:rsidRPr="0046556A">
        <w:rPr>
          <w:rFonts w:eastAsia="Times New Roman"/>
        </w:rPr>
        <w:t>, 2008)</w:t>
      </w:r>
      <w:r w:rsidR="00200B92" w:rsidRPr="0046556A">
        <w:fldChar w:fldCharType="end"/>
      </w:r>
      <w:r w:rsidR="00200B92" w:rsidRPr="0046556A">
        <w:t>.</w:t>
      </w:r>
    </w:p>
    <w:p w14:paraId="4D2B9D0E" w14:textId="77777777" w:rsidR="00B71EA0" w:rsidRPr="0046556A" w:rsidRDefault="00B71EA0" w:rsidP="00367AA1">
      <w:pPr>
        <w:jc w:val="both"/>
      </w:pPr>
    </w:p>
    <w:p w14:paraId="1D350AD7" w14:textId="6458CABD" w:rsidR="00B71EA0" w:rsidRPr="0046556A" w:rsidRDefault="00610C46" w:rsidP="00CC6FB5">
      <w:pPr>
        <w:jc w:val="both"/>
      </w:pPr>
      <w:r w:rsidRPr="0046556A">
        <w:rPr>
          <w:i/>
        </w:rPr>
        <w:t>The end of existence</w:t>
      </w:r>
    </w:p>
    <w:p w14:paraId="3F9B4BD8" w14:textId="77777777" w:rsidR="00413DA0" w:rsidRPr="0046556A" w:rsidRDefault="00413DA0" w:rsidP="00367AA1">
      <w:pPr>
        <w:jc w:val="both"/>
      </w:pPr>
    </w:p>
    <w:p w14:paraId="09FDA1DE" w14:textId="3AE1BD31" w:rsidR="007470E0" w:rsidRPr="0046556A" w:rsidRDefault="00413DA0" w:rsidP="00CC6FB5">
      <w:pPr>
        <w:jc w:val="both"/>
      </w:pPr>
      <w:r w:rsidRPr="0046556A">
        <w:rPr>
          <w:i/>
        </w:rPr>
        <w:t>Unexistence</w:t>
      </w:r>
      <w:r w:rsidR="000362C2" w:rsidRPr="0046556A">
        <w:rPr>
          <w:iCs/>
        </w:rPr>
        <w:t>:</w:t>
      </w:r>
      <w:r w:rsidR="000362C2" w:rsidRPr="0046556A">
        <w:t xml:space="preserve"> </w:t>
      </w:r>
      <w:r w:rsidRPr="0046556A">
        <w:t>It seems that the universe popped into existence during the Big Bang</w:t>
      </w:r>
      <w:r w:rsidR="000362C2" w:rsidRPr="0046556A">
        <w:t xml:space="preserve">; in that </w:t>
      </w:r>
      <w:proofErr w:type="gramStart"/>
      <w:r w:rsidR="000362C2" w:rsidRPr="0046556A">
        <w:t>moment</w:t>
      </w:r>
      <w:proofErr w:type="gramEnd"/>
      <w:r w:rsidR="000362C2" w:rsidRPr="0046556A">
        <w:t xml:space="preserve"> the causal chain of events started. Thus, </w:t>
      </w:r>
      <w:r w:rsidRPr="0046556A">
        <w:t>there is some mechanism in nature which allow</w:t>
      </w:r>
      <w:r w:rsidR="000362C2" w:rsidRPr="0046556A">
        <w:t>s</w:t>
      </w:r>
      <w:r w:rsidRPr="0046556A">
        <w:t xml:space="preserve"> </w:t>
      </w:r>
      <w:r w:rsidR="000362C2" w:rsidRPr="0046556A">
        <w:t xml:space="preserve">the </w:t>
      </w:r>
      <w:r w:rsidRPr="0046556A">
        <w:t xml:space="preserve">creation of something from nothing. </w:t>
      </w:r>
      <w:r w:rsidRPr="0046556A">
        <w:rPr>
          <w:i/>
        </w:rPr>
        <w:t xml:space="preserve">Unexistence </w:t>
      </w:r>
      <w:r w:rsidRPr="0046556A">
        <w:t xml:space="preserve">is a hypothetical mechanism </w:t>
      </w:r>
      <w:r w:rsidR="00CD5762" w:rsidRPr="0046556A">
        <w:t>by</w:t>
      </w:r>
      <w:r w:rsidRPr="0046556A">
        <w:t xml:space="preserve"> which </w:t>
      </w:r>
      <w:r w:rsidR="000362C2" w:rsidRPr="0046556A">
        <w:t xml:space="preserve">the </w:t>
      </w:r>
      <w:r w:rsidRPr="0046556A">
        <w:t>universe completely stop</w:t>
      </w:r>
      <w:r w:rsidR="000362C2" w:rsidRPr="0046556A">
        <w:t>s</w:t>
      </w:r>
      <w:r w:rsidR="00CD5762" w:rsidRPr="0046556A">
        <w:t xml:space="preserve"> exist</w:t>
      </w:r>
      <w:r w:rsidR="000362C2" w:rsidRPr="0046556A">
        <w:t>ing</w:t>
      </w:r>
      <w:r w:rsidR="00CD5762" w:rsidRPr="0046556A">
        <w:t xml:space="preserve">. It seems reasonable to assume that if there is a mechanism of appearing from nothing, there should be a symmetrical mechanism of disappearing, which I </w:t>
      </w:r>
      <w:r w:rsidR="007E52E6" w:rsidRPr="0046556A">
        <w:t xml:space="preserve">term </w:t>
      </w:r>
      <w:r w:rsidR="00EB3EA4" w:rsidRPr="0046556A">
        <w:t>unexistence</w:t>
      </w:r>
      <w:r w:rsidR="00CD5762" w:rsidRPr="0046556A">
        <w:t xml:space="preserve">. </w:t>
      </w:r>
      <w:r w:rsidR="00EB3EA4" w:rsidRPr="0046556A">
        <w:t xml:space="preserve">Hopefully, </w:t>
      </w:r>
      <w:r w:rsidR="007E52E6" w:rsidRPr="0046556A">
        <w:t xml:space="preserve">this </w:t>
      </w:r>
      <w:r w:rsidR="00EB3EA4" w:rsidRPr="0046556A">
        <w:t xml:space="preserve">can’t </w:t>
      </w:r>
      <w:r w:rsidR="00581846" w:rsidRPr="0046556A">
        <w:t>happen</w:t>
      </w:r>
      <w:r w:rsidR="00EB3EA4" w:rsidRPr="0046556A">
        <w:t xml:space="preserve"> just in a random moment, as the universe appeared not in a random moment, but in the moment of Big Bang’s singularity or shortly after, during inflation. Thus, </w:t>
      </w:r>
      <w:r w:rsidR="00DD3FA2" w:rsidRPr="0046556A">
        <w:t xml:space="preserve">the </w:t>
      </w:r>
      <w:r w:rsidR="00EB3EA4" w:rsidRPr="0046556A">
        <w:t>appear</w:t>
      </w:r>
      <w:r w:rsidR="00DD3FA2" w:rsidRPr="0046556A">
        <w:t>ance</w:t>
      </w:r>
      <w:r w:rsidR="00EB3EA4" w:rsidRPr="0046556A">
        <w:t xml:space="preserve"> of a new singularity may trigger unexistence. </w:t>
      </w:r>
    </w:p>
    <w:p w14:paraId="06B185FD" w14:textId="77777777" w:rsidR="007470E0" w:rsidRPr="0046556A" w:rsidRDefault="007470E0" w:rsidP="00367AA1">
      <w:pPr>
        <w:jc w:val="both"/>
      </w:pPr>
    </w:p>
    <w:p w14:paraId="43B983F9" w14:textId="45BD53FE" w:rsidR="00413DA0" w:rsidRPr="0046556A" w:rsidRDefault="00EB3EA4" w:rsidP="00367AA1">
      <w:pPr>
        <w:jc w:val="both"/>
      </w:pPr>
      <w:r w:rsidRPr="0046556A">
        <w:lastRenderedPageBreak/>
        <w:t xml:space="preserve">Another way to </w:t>
      </w:r>
      <w:r w:rsidR="00DD3FA2" w:rsidRPr="0046556A">
        <w:t xml:space="preserve">(maybe accidentally) </w:t>
      </w:r>
      <w:r w:rsidRPr="0046556A">
        <w:t xml:space="preserve">cause unexistence is to create </w:t>
      </w:r>
      <w:r w:rsidR="00DD3FA2" w:rsidRPr="0046556A">
        <w:t xml:space="preserve">an </w:t>
      </w:r>
      <w:r w:rsidRPr="0046556A">
        <w:t xml:space="preserve">unresolvable violation of the </w:t>
      </w:r>
      <w:r w:rsidR="00DD3FA2" w:rsidRPr="0046556A">
        <w:t xml:space="preserve">laws of </w:t>
      </w:r>
      <w:r w:rsidRPr="0046556A">
        <w:t xml:space="preserve">causality, because the Big Bang is also </w:t>
      </w:r>
      <w:r w:rsidR="00DD3FA2" w:rsidRPr="0046556A">
        <w:t>a violation of</w:t>
      </w:r>
      <w:r w:rsidRPr="0046556A">
        <w:t xml:space="preserve"> causality</w:t>
      </w:r>
      <w:r w:rsidR="0016213C" w:rsidRPr="0046556A">
        <w:t xml:space="preserve"> (something appeared from nothing)</w:t>
      </w:r>
      <w:r w:rsidRPr="0046556A">
        <w:t>.</w:t>
      </w:r>
      <w:r w:rsidR="007470E0" w:rsidRPr="0046556A">
        <w:t xml:space="preserve"> Logical paradoxes, time travel, or attempts to learn the final theory of everything (or more likely something unimaginable) could cause such causality violations</w:t>
      </w:r>
      <w:r w:rsidR="007903B6" w:rsidRPr="0046556A">
        <w:t>.</w:t>
      </w:r>
    </w:p>
    <w:p w14:paraId="574E44EA" w14:textId="77777777" w:rsidR="004C5DA8" w:rsidRPr="0046556A" w:rsidRDefault="004C5DA8" w:rsidP="00367AA1">
      <w:pPr>
        <w:jc w:val="both"/>
      </w:pPr>
    </w:p>
    <w:p w14:paraId="70B69BD9" w14:textId="5B71893D" w:rsidR="004C5DA8" w:rsidRPr="0046556A" w:rsidRDefault="004C5DA8" w:rsidP="00367AA1">
      <w:pPr>
        <w:jc w:val="both"/>
      </w:pPr>
      <w:r w:rsidRPr="0046556A">
        <w:rPr>
          <w:i/>
        </w:rPr>
        <w:t>Simulation termination</w:t>
      </w:r>
      <w:r w:rsidR="0065035D" w:rsidRPr="0046556A">
        <w:t xml:space="preserve">: We may </w:t>
      </w:r>
      <w:r w:rsidR="007927F3" w:rsidRPr="0046556A">
        <w:t>live in a simulation</w:t>
      </w:r>
      <w:r w:rsidR="0065035D" w:rsidRPr="0046556A">
        <w:t>,</w:t>
      </w:r>
      <w:r w:rsidR="007927F3" w:rsidRPr="0046556A">
        <w:t xml:space="preserve"> and such </w:t>
      </w:r>
      <w:r w:rsidR="0065035D" w:rsidRPr="0046556A">
        <w:t xml:space="preserve">a </w:t>
      </w:r>
      <w:r w:rsidR="007927F3" w:rsidRPr="0046556A">
        <w:t>simulation could be terminated by its owners. I explored this hypothesis and simulation termination risks in another article</w:t>
      </w:r>
      <w:r w:rsidR="0045217C" w:rsidRPr="0046556A">
        <w:t xml:space="preserve"> </w:t>
      </w:r>
      <w:r w:rsidR="0045217C" w:rsidRPr="0046556A">
        <w:fldChar w:fldCharType="begin"/>
      </w:r>
      <w:r w:rsidR="0045217C" w:rsidRPr="0046556A">
        <w:instrText xml:space="preserve"> ADDIN ZOTERO_ITEM CSL_CITATION {"citationID":"MfceqWPX","properties":{"formattedCitation":"(Greene, 2018; Turchin, Yampolskiy, Denkenberger, &amp; Batin, 2019)","plainCitation":"(Greene, 2018; Turchin, Yampolskiy, Denkenberger, &amp; Batin, 2019)","noteIndex":0},"citationItems":[{"id":9520,"uris":["http://zotero.org/users/3736454/items/UDDMTQE7"],"uri":["http://zotero.org/users/3736454/items/UDDMTQE7"],"itemData":{"id":9520,"type":"article-journal","title":"The Termination Risks of Simulation Science","container-title":"Erkenntnis","page":"1–21","source":"Google Scholar","author":[{"family":"Greene","given":"Preston"}],"issued":{"date-parts":[["2018"]]}}},{"id":9685,"uris":["http://zotero.org/users/3736454/items/5DBS7KES"],"uri":["http://zotero.org/users/3736454/items/5DBS7KES"],"itemData":{"id":9685,"type":"manuscript","title":"Simulation Typology and Termination Risks","author":[{"family":"Turchin","given":"A."},{"family":"Yampolskiy","given":"R."},{"family":"Denkenberger","given":"D."},{"family":"Batin","given":"M."}],"issued":{"date-parts":[["2019"]]}}}],"schema":"https://github.com/citation-style-language/schema/raw/master/csl-citation.json"} </w:instrText>
      </w:r>
      <w:r w:rsidR="0045217C" w:rsidRPr="0046556A">
        <w:fldChar w:fldCharType="separate"/>
      </w:r>
      <w:r w:rsidR="0045217C" w:rsidRPr="0046556A">
        <w:rPr>
          <w:noProof/>
        </w:rPr>
        <w:t>(Greene, 2018; Turchin, Yampolskiy, Denkenberger, &amp; Batin, 2019)</w:t>
      </w:r>
      <w:r w:rsidR="0045217C" w:rsidRPr="0046556A">
        <w:fldChar w:fldCharType="end"/>
      </w:r>
      <w:r w:rsidR="007927F3" w:rsidRPr="0046556A">
        <w:t>.</w:t>
      </w:r>
      <w:r w:rsidR="0016213C" w:rsidRPr="0046556A">
        <w:t xml:space="preserve"> </w:t>
      </w:r>
      <w:r w:rsidR="0065035D" w:rsidRPr="0046556A">
        <w:t xml:space="preserve">In this work, </w:t>
      </w:r>
      <w:r w:rsidR="0016213C" w:rsidRPr="0046556A">
        <w:t xml:space="preserve">we assume that we live in </w:t>
      </w:r>
      <w:r w:rsidR="0065035D" w:rsidRPr="0046556A">
        <w:t>a “</w:t>
      </w:r>
      <w:r w:rsidR="0016213C" w:rsidRPr="0046556A">
        <w:t>real</w:t>
      </w:r>
      <w:r w:rsidR="0065035D" w:rsidRPr="0046556A">
        <w:t xml:space="preserve">”, </w:t>
      </w:r>
      <w:proofErr w:type="spellStart"/>
      <w:r w:rsidR="0065035D" w:rsidRPr="0046556A">
        <w:t>unsimulated</w:t>
      </w:r>
      <w:proofErr w:type="spellEnd"/>
      <w:r w:rsidR="0016213C" w:rsidRPr="0046556A">
        <w:t xml:space="preserve"> world</w:t>
      </w:r>
      <w:r w:rsidR="0045217C" w:rsidRPr="0046556A">
        <w:t>.</w:t>
      </w:r>
    </w:p>
    <w:p w14:paraId="7A1A0F69" w14:textId="77777777" w:rsidR="007470E0" w:rsidRPr="0046556A" w:rsidRDefault="007470E0" w:rsidP="00367AA1">
      <w:pPr>
        <w:jc w:val="both"/>
      </w:pPr>
    </w:p>
    <w:p w14:paraId="54CE1891" w14:textId="3E3D1BF0" w:rsidR="007470E0" w:rsidRPr="0046556A" w:rsidRDefault="0016213C" w:rsidP="00367AA1">
      <w:pPr>
        <w:jc w:val="both"/>
      </w:pPr>
      <w:r w:rsidRPr="0046556A">
        <w:rPr>
          <w:i/>
        </w:rPr>
        <w:t>Fluctuation ends</w:t>
      </w:r>
      <w:r w:rsidR="007F48EB" w:rsidRPr="0046556A">
        <w:t xml:space="preserve">: </w:t>
      </w:r>
      <w:r w:rsidR="007470E0" w:rsidRPr="0046556A">
        <w:t>I am</w:t>
      </w:r>
      <w:r w:rsidRPr="0046556A">
        <w:t xml:space="preserve"> a</w:t>
      </w:r>
      <w:r w:rsidR="007470E0" w:rsidRPr="0046556A">
        <w:t xml:space="preserve"> Boltzmann brain and will disappear in the next moment. </w:t>
      </w:r>
      <w:r w:rsidRPr="0046556A">
        <w:t>If BBs are possible, chains of BB-observer-moments seems plausible</w:t>
      </w:r>
      <w:r w:rsidR="007F48EB" w:rsidRPr="0046556A">
        <w:t>,</w:t>
      </w:r>
      <w:r w:rsidRPr="0046556A">
        <w:t xml:space="preserve"> and in that case, the end of one BB is</w:t>
      </w:r>
      <w:r w:rsidR="007F48EB" w:rsidRPr="0046556A">
        <w:t>,</w:t>
      </w:r>
      <w:r w:rsidRPr="0046556A">
        <w:t xml:space="preserve"> seamlessly</w:t>
      </w:r>
      <w:r w:rsidR="007F48EB" w:rsidRPr="0046556A">
        <w:t>,</w:t>
      </w:r>
      <w:r w:rsidRPr="0046556A">
        <w:t xml:space="preserve"> the beginning of another. The problems of being a BB and termination risks are explored in another article</w:t>
      </w:r>
      <w:r w:rsidR="008415A5" w:rsidRPr="0046556A">
        <w:t xml:space="preserve"> </w:t>
      </w:r>
      <w:r w:rsidR="008415A5" w:rsidRPr="0046556A">
        <w:fldChar w:fldCharType="begin"/>
      </w:r>
      <w:r w:rsidR="006D7D3D" w:rsidRPr="0046556A">
        <w:instrText xml:space="preserve"> ADDIN ZOTERO_ITEM CSL_CITATION {"citationID":"AYJVRnXp","properties":{"formattedCitation":"(Turchin &amp; Yampolskiy, 2019)","plainCitation":"(Turchin &amp; Yampolskiy, 2019)","noteIndex":0},"citationItems":[{"id":9751,"uris":["http://zotero.org/users/3736454/items/HA288IDJ"],"uri":["http://zotero.org/users/3736454/items/HA288IDJ"],"itemData":{"id":9751,"type":"manuscript","title":"Types of Boltzmann brains","URL":"https://philpapers.org/rec/TURTOB-2","author":[{"family":"Turchin","given":"A."},{"family":"Yampolskiy","given":"R."}],"issued":{"date-parts":[["2019"]]}}}],"schema":"https://github.com/citation-style-language/schema/raw/master/csl-citation.json"} </w:instrText>
      </w:r>
      <w:r w:rsidR="008415A5" w:rsidRPr="0046556A">
        <w:fldChar w:fldCharType="separate"/>
      </w:r>
      <w:r w:rsidR="006D7D3D" w:rsidRPr="0046556A">
        <w:rPr>
          <w:noProof/>
        </w:rPr>
        <w:t>(Turchin &amp; Yampolskiy, 2019)</w:t>
      </w:r>
      <w:r w:rsidR="008415A5" w:rsidRPr="0046556A">
        <w:fldChar w:fldCharType="end"/>
      </w:r>
      <w:r w:rsidRPr="0046556A">
        <w:t xml:space="preserve">.  </w:t>
      </w:r>
    </w:p>
    <w:p w14:paraId="7C0E695F" w14:textId="77777777" w:rsidR="00026ED4" w:rsidRPr="0046556A" w:rsidRDefault="00026ED4" w:rsidP="001C73B2"/>
    <w:p w14:paraId="21862952" w14:textId="6D1253E3" w:rsidR="009440E6" w:rsidRPr="0046556A" w:rsidRDefault="0003167A" w:rsidP="00A75C2A">
      <w:pPr>
        <w:pStyle w:val="Heading2"/>
        <w:rPr>
          <w:rFonts w:ascii="Times New Roman" w:hAnsi="Times New Roman" w:cs="Times New Roman"/>
          <w:sz w:val="24"/>
          <w:szCs w:val="24"/>
        </w:rPr>
      </w:pPr>
      <w:bookmarkStart w:id="12" w:name="_Toc14788553"/>
      <w:bookmarkStart w:id="13" w:name="_Toc25415806"/>
      <w:r w:rsidRPr="0046556A">
        <w:rPr>
          <w:rFonts w:ascii="Times New Roman" w:hAnsi="Times New Roman" w:cs="Times New Roman"/>
          <w:sz w:val="24"/>
          <w:szCs w:val="24"/>
        </w:rPr>
        <w:t xml:space="preserve">2.5. </w:t>
      </w:r>
      <w:r w:rsidR="009440E6" w:rsidRPr="0046556A">
        <w:rPr>
          <w:rFonts w:ascii="Times New Roman" w:hAnsi="Times New Roman" w:cs="Times New Roman"/>
          <w:sz w:val="24"/>
          <w:szCs w:val="24"/>
        </w:rPr>
        <w:t>Other limits of existence</w:t>
      </w:r>
      <w:bookmarkEnd w:id="12"/>
      <w:bookmarkEnd w:id="13"/>
    </w:p>
    <w:p w14:paraId="32EC002A" w14:textId="77777777" w:rsidR="009440E6" w:rsidRPr="0046556A" w:rsidRDefault="009440E6" w:rsidP="001C73B2"/>
    <w:p w14:paraId="7B9072A3" w14:textId="3D669671" w:rsidR="009440E6" w:rsidRPr="0046556A" w:rsidRDefault="008B715C" w:rsidP="00013093">
      <w:pPr>
        <w:jc w:val="both"/>
      </w:pPr>
      <w:r w:rsidRPr="0046556A">
        <w:rPr>
          <w:i/>
        </w:rPr>
        <w:t>Finite computations</w:t>
      </w:r>
      <w:r w:rsidR="007F48EB" w:rsidRPr="0046556A">
        <w:rPr>
          <w:iCs/>
        </w:rPr>
        <w:t>:</w:t>
      </w:r>
      <w:r w:rsidR="007F48EB" w:rsidRPr="0046556A">
        <w:t xml:space="preserve"> </w:t>
      </w:r>
      <w:r w:rsidR="00444EF4" w:rsidRPr="0046556A">
        <w:t>In t</w:t>
      </w:r>
      <w:r w:rsidR="009440E6" w:rsidRPr="0046556A">
        <w:t>he same way</w:t>
      </w:r>
      <w:r w:rsidR="00610C46" w:rsidRPr="0046556A">
        <w:t>,</w:t>
      </w:r>
      <w:r w:rsidR="009440E6" w:rsidRPr="0046556A">
        <w:t xml:space="preserve"> finite existence in time</w:t>
      </w:r>
      <w:r w:rsidR="007F2E1B" w:rsidRPr="0046556A">
        <w:t xml:space="preserve"> allows infinite computations in </w:t>
      </w:r>
      <w:r w:rsidR="00444EF4" w:rsidRPr="0046556A">
        <w:t xml:space="preserve">the </w:t>
      </w:r>
      <w:r w:rsidR="007F2E1B" w:rsidRPr="0046556A">
        <w:t>Omega Point</w:t>
      </w:r>
      <w:r w:rsidR="007F48EB" w:rsidRPr="0046556A">
        <w:t xml:space="preserve"> theory</w:t>
      </w:r>
      <w:r w:rsidR="007F2E1B" w:rsidRPr="0046556A">
        <w:t>, infinite existence in time may not allow infinite computations</w:t>
      </w:r>
      <w:r w:rsidRPr="0046556A">
        <w:t>, if</w:t>
      </w:r>
      <w:r w:rsidR="00013093" w:rsidRPr="0046556A">
        <w:t>,</w:t>
      </w:r>
      <w:r w:rsidRPr="0046556A">
        <w:t xml:space="preserve"> for example, the speed of computations </w:t>
      </w:r>
      <w:r w:rsidR="00444EF4" w:rsidRPr="0046556A">
        <w:t xml:space="preserve">constantly </w:t>
      </w:r>
      <w:r w:rsidRPr="0046556A">
        <w:t>becomes slower.</w:t>
      </w:r>
    </w:p>
    <w:p w14:paraId="002570BE" w14:textId="77777777" w:rsidR="002E083F" w:rsidRPr="0046556A" w:rsidRDefault="002E083F" w:rsidP="00013093">
      <w:pPr>
        <w:jc w:val="both"/>
      </w:pPr>
    </w:p>
    <w:p w14:paraId="3762DE13" w14:textId="07B8B6BB" w:rsidR="002E083F" w:rsidRPr="0046556A" w:rsidRDefault="00653B58" w:rsidP="00013093">
      <w:pPr>
        <w:jc w:val="both"/>
      </w:pPr>
      <w:r w:rsidRPr="0046556A">
        <w:rPr>
          <w:i/>
        </w:rPr>
        <w:t>Finite</w:t>
      </w:r>
      <w:r w:rsidR="00C2066F" w:rsidRPr="0046556A">
        <w:rPr>
          <w:i/>
        </w:rPr>
        <w:t xml:space="preserve"> reachable space and observable space</w:t>
      </w:r>
      <w:r w:rsidR="00444EF4" w:rsidRPr="0046556A">
        <w:t xml:space="preserve">: Living in an accelerating </w:t>
      </w:r>
      <w:r w:rsidR="00795B49" w:rsidRPr="0046556A">
        <w:t>universe means that there are fundamental limits on reachable space</w:t>
      </w:r>
      <w:r w:rsidR="00444EF4" w:rsidRPr="0046556A">
        <w:t>.</w:t>
      </w:r>
    </w:p>
    <w:p w14:paraId="7CD7EE90" w14:textId="77777777" w:rsidR="00013093" w:rsidRPr="0046556A" w:rsidRDefault="00013093" w:rsidP="00013093">
      <w:pPr>
        <w:jc w:val="both"/>
      </w:pPr>
    </w:p>
    <w:p w14:paraId="3960FD9B" w14:textId="2B980CC2" w:rsidR="00013093" w:rsidRPr="0046556A" w:rsidRDefault="00013093" w:rsidP="00013093">
      <w:pPr>
        <w:jc w:val="both"/>
      </w:pPr>
      <w:r w:rsidRPr="0046556A">
        <w:rPr>
          <w:i/>
        </w:rPr>
        <w:t>Finite available matter</w:t>
      </w:r>
      <w:r w:rsidR="00444EF4" w:rsidRPr="0046556A">
        <w:t xml:space="preserve">: The expansion </w:t>
      </w:r>
      <w:r w:rsidRPr="0046556A">
        <w:t>of the universe means that the total amount of matter</w:t>
      </w:r>
      <w:r w:rsidR="00FF7E83" w:rsidRPr="0046556A">
        <w:t xml:space="preserve"> which</w:t>
      </w:r>
      <w:r w:rsidRPr="0046556A">
        <w:t xml:space="preserve"> we will be able to reach is limited</w:t>
      </w:r>
      <w:r w:rsidR="00444EF4" w:rsidRPr="0046556A">
        <w:t>,</w:t>
      </w:r>
      <w:r w:rsidRPr="0046556A">
        <w:t xml:space="preserve"> and thus the </w:t>
      </w:r>
      <w:r w:rsidR="00610C46" w:rsidRPr="0046556A">
        <w:t>amount</w:t>
      </w:r>
      <w:r w:rsidRPr="0046556A">
        <w:t xml:space="preserve"> of any computations (or </w:t>
      </w:r>
      <w:r w:rsidR="00A333E2">
        <w:t xml:space="preserve">the </w:t>
      </w:r>
      <w:r w:rsidRPr="0046556A">
        <w:t>number of beings which could exist simultaneously</w:t>
      </w:r>
      <w:r w:rsidR="00444EF4" w:rsidRPr="0046556A">
        <w:t>—</w:t>
      </w:r>
      <w:r w:rsidRPr="0046556A">
        <w:t>or the total size of memory</w:t>
      </w:r>
      <w:r w:rsidR="00444EF4" w:rsidRPr="0046556A">
        <w:t xml:space="preserve"> available</w:t>
      </w:r>
      <w:r w:rsidRPr="0046556A">
        <w:t>)</w:t>
      </w:r>
      <w:r w:rsidR="00FF7E83" w:rsidRPr="0046556A">
        <w:t xml:space="preserve"> is also limited. </w:t>
      </w:r>
    </w:p>
    <w:p w14:paraId="461A83BB" w14:textId="77777777" w:rsidR="00FF7E83" w:rsidRPr="0046556A" w:rsidRDefault="00FF7E83" w:rsidP="00013093">
      <w:pPr>
        <w:jc w:val="both"/>
      </w:pPr>
    </w:p>
    <w:p w14:paraId="023C6BD6" w14:textId="7A2B4CF2" w:rsidR="00FF7E83" w:rsidRPr="0046556A" w:rsidRDefault="00FF7E83" w:rsidP="00013093">
      <w:pPr>
        <w:jc w:val="both"/>
      </w:pPr>
      <w:r w:rsidRPr="0046556A">
        <w:rPr>
          <w:i/>
        </w:rPr>
        <w:t>Growth of entropy</w:t>
      </w:r>
      <w:r w:rsidR="00444EF4" w:rsidRPr="0046556A">
        <w:rPr>
          <w:iCs/>
        </w:rPr>
        <w:t>:</w:t>
      </w:r>
      <w:r w:rsidR="00444EF4" w:rsidRPr="0046556A">
        <w:t xml:space="preserve"> </w:t>
      </w:r>
      <w:r w:rsidRPr="0046556A">
        <w:t xml:space="preserve">Even if we have </w:t>
      </w:r>
      <w:r w:rsidR="00EC2DAF" w:rsidRPr="0046556A">
        <w:t xml:space="preserve">access to </w:t>
      </w:r>
      <w:r w:rsidR="006D7D3D" w:rsidRPr="0046556A">
        <w:t xml:space="preserve">unlimited </w:t>
      </w:r>
      <w:r w:rsidRPr="0046556A">
        <w:t>energy and matter, we also need a temperature difference to produce useful computation</w:t>
      </w:r>
      <w:r w:rsidR="00C2066F" w:rsidRPr="0046556A">
        <w:t>.</w:t>
      </w:r>
    </w:p>
    <w:p w14:paraId="24F26856" w14:textId="77777777" w:rsidR="00C2066F" w:rsidRPr="0046556A" w:rsidRDefault="00C2066F" w:rsidP="00013093">
      <w:pPr>
        <w:jc w:val="both"/>
      </w:pPr>
    </w:p>
    <w:p w14:paraId="545FE1A6" w14:textId="7F46A640" w:rsidR="00C2066F" w:rsidRPr="0046556A" w:rsidRDefault="00C2066F" w:rsidP="00013093">
      <w:pPr>
        <w:jc w:val="both"/>
      </w:pPr>
      <w:r w:rsidRPr="0046556A">
        <w:rPr>
          <w:i/>
        </w:rPr>
        <w:t xml:space="preserve">Growth of </w:t>
      </w:r>
      <w:r w:rsidR="00653B58" w:rsidRPr="0046556A">
        <w:rPr>
          <w:i/>
        </w:rPr>
        <w:t>“</w:t>
      </w:r>
      <w:r w:rsidRPr="0046556A">
        <w:rPr>
          <w:i/>
        </w:rPr>
        <w:t>computational entropy</w:t>
      </w:r>
      <w:r w:rsidR="00653B58" w:rsidRPr="0046556A">
        <w:rPr>
          <w:i/>
        </w:rPr>
        <w:t>”</w:t>
      </w:r>
      <w:r w:rsidRPr="0046556A">
        <w:t>: accumulation of errors</w:t>
      </w:r>
      <w:r w:rsidR="00653B58" w:rsidRPr="0046556A">
        <w:t>, loops</w:t>
      </w:r>
      <w:r w:rsidR="00EC2DAF" w:rsidRPr="0046556A">
        <w:t>,</w:t>
      </w:r>
      <w:r w:rsidR="00653B58" w:rsidRPr="0046556A">
        <w:t xml:space="preserve"> etc. Something similar to age-related changes in </w:t>
      </w:r>
      <w:r w:rsidR="00EC2DAF" w:rsidRPr="0046556A">
        <w:t xml:space="preserve">the </w:t>
      </w:r>
      <w:r w:rsidR="00653B58" w:rsidRPr="0046556A">
        <w:t>human brain</w:t>
      </w:r>
      <w:r w:rsidR="00EC2DAF" w:rsidRPr="0046556A">
        <w:t>,</w:t>
      </w:r>
      <w:r w:rsidR="00653B58" w:rsidRPr="0046556A">
        <w:t xml:space="preserve"> when it becomes more repetitive and eventually forgetful and demented. </w:t>
      </w:r>
    </w:p>
    <w:p w14:paraId="520260A0" w14:textId="77777777" w:rsidR="00653B58" w:rsidRPr="0046556A" w:rsidRDefault="00653B58" w:rsidP="00013093">
      <w:pPr>
        <w:jc w:val="both"/>
      </w:pPr>
    </w:p>
    <w:p w14:paraId="4041C054" w14:textId="447A5F48" w:rsidR="00653B58" w:rsidRPr="0046556A" w:rsidRDefault="00653B58" w:rsidP="00013093">
      <w:pPr>
        <w:jc w:val="both"/>
      </w:pPr>
      <w:r w:rsidRPr="0046556A">
        <w:rPr>
          <w:i/>
        </w:rPr>
        <w:t>Eternal boredom</w:t>
      </w:r>
      <w:r w:rsidR="00EC2DAF" w:rsidRPr="0046556A">
        <w:t xml:space="preserve">: </w:t>
      </w:r>
      <w:r w:rsidRPr="0046556A">
        <w:t>There are several philosophical articles about how to fight such boredom</w:t>
      </w:r>
      <w:r w:rsidR="006D7D3D" w:rsidRPr="0046556A">
        <w:t xml:space="preserve"> </w:t>
      </w:r>
      <w:r w:rsidR="006D7D3D" w:rsidRPr="0046556A">
        <w:fldChar w:fldCharType="begin"/>
      </w:r>
      <w:r w:rsidR="006D7D3D" w:rsidRPr="0046556A">
        <w:instrText xml:space="preserve"> ADDIN ZOTERO_ITEM CSL_CITATION {"citationID":"oj4srbWk","properties":{"formattedCitation":"(Bortolotti &amp; Nagasawa, 2009)","plainCitation":"(Bortolotti &amp; Nagasawa, 2009)","noteIndex":0},"citationItems":[{"id":6747,"uris":["http://zotero.org/users/3736454/items/E59Z6YGM"],"uri":["http://zotero.org/users/3736454/items/E59Z6YGM"],"itemData":{"id":6747,"type":"article-journal","title":"Immortality Without Boredom","container-title":"Ratio","page":"261–277","volume":"22","issue":"3","source":"PhilPapers","author":[{"family":"Bortolotti","given":"Lisa"},{"family":"Nagasawa","given":"Yujin"}],"issued":{"date-parts":[["2009"]]}}}],"schema":"https://github.com/citation-style-language/schema/raw/master/csl-citation.json"} </w:instrText>
      </w:r>
      <w:r w:rsidR="006D7D3D" w:rsidRPr="0046556A">
        <w:fldChar w:fldCharType="separate"/>
      </w:r>
      <w:r w:rsidR="006D7D3D" w:rsidRPr="0046556A">
        <w:rPr>
          <w:noProof/>
        </w:rPr>
        <w:t>(Bortolotti &amp; Nagasawa, 2009)</w:t>
      </w:r>
      <w:r w:rsidR="006D7D3D" w:rsidRPr="0046556A">
        <w:fldChar w:fldCharType="end"/>
      </w:r>
      <w:r w:rsidRPr="0046556A">
        <w:t xml:space="preserve">. </w:t>
      </w:r>
    </w:p>
    <w:p w14:paraId="77962DCC" w14:textId="77777777" w:rsidR="00541908" w:rsidRPr="0046556A" w:rsidRDefault="00541908" w:rsidP="00013093">
      <w:pPr>
        <w:jc w:val="both"/>
      </w:pPr>
    </w:p>
    <w:p w14:paraId="5767F2A7" w14:textId="238D4063" w:rsidR="00541908" w:rsidRPr="0046556A" w:rsidRDefault="00541908" w:rsidP="00013093">
      <w:pPr>
        <w:jc w:val="both"/>
      </w:pPr>
      <w:r w:rsidRPr="0046556A">
        <w:t>Many of the ideas discussed below may also help to solve th</w:t>
      </w:r>
      <w:r w:rsidR="00EC2DAF" w:rsidRPr="0046556A">
        <w:t>ese</w:t>
      </w:r>
      <w:r w:rsidRPr="0046556A">
        <w:t xml:space="preserve"> problems.</w:t>
      </w:r>
    </w:p>
    <w:p w14:paraId="1FE1C117" w14:textId="7D877B1D" w:rsidR="001C73B2" w:rsidRPr="0046556A" w:rsidRDefault="002B354F" w:rsidP="0053128F">
      <w:pPr>
        <w:pStyle w:val="Heading1"/>
        <w:rPr>
          <w:rFonts w:ascii="Times New Roman" w:hAnsi="Times New Roman" w:cs="Times New Roman"/>
          <w:sz w:val="24"/>
          <w:szCs w:val="24"/>
        </w:rPr>
      </w:pPr>
      <w:bookmarkStart w:id="14" w:name="_Toc14788554"/>
      <w:bookmarkStart w:id="15" w:name="_Toc25415807"/>
      <w:r w:rsidRPr="0046556A">
        <w:rPr>
          <w:rFonts w:ascii="Times New Roman" w:hAnsi="Times New Roman" w:cs="Times New Roman"/>
          <w:sz w:val="24"/>
          <w:szCs w:val="24"/>
        </w:rPr>
        <w:t xml:space="preserve">3. </w:t>
      </w:r>
      <w:r w:rsidR="0053128F" w:rsidRPr="0046556A">
        <w:rPr>
          <w:rFonts w:ascii="Times New Roman" w:hAnsi="Times New Roman" w:cs="Times New Roman"/>
          <w:sz w:val="24"/>
          <w:szCs w:val="24"/>
        </w:rPr>
        <w:t>Overview of ideas about surviving the end of the universe</w:t>
      </w:r>
      <w:bookmarkEnd w:id="14"/>
      <w:bookmarkEnd w:id="15"/>
    </w:p>
    <w:p w14:paraId="78EACF6E" w14:textId="77777777" w:rsidR="001C73B2" w:rsidRPr="0046556A" w:rsidRDefault="001C73B2" w:rsidP="001C73B2"/>
    <w:p w14:paraId="61EB1807" w14:textId="3DBCAAD2" w:rsidR="001C73B2" w:rsidRPr="0046556A" w:rsidRDefault="001C73B2" w:rsidP="001C73B2">
      <w:r w:rsidRPr="0046556A">
        <w:t xml:space="preserve">There are </w:t>
      </w:r>
      <w:r w:rsidR="00E65160" w:rsidRPr="0046556A">
        <w:t>several</w:t>
      </w:r>
      <w:r w:rsidRPr="0046556A">
        <w:t xml:space="preserve"> general approaches to solve the end of the universe problem</w:t>
      </w:r>
      <w:r w:rsidR="00EC2DAF" w:rsidRPr="0046556A">
        <w:t xml:space="preserve">; </w:t>
      </w:r>
      <w:r w:rsidRPr="0046556A">
        <w:t>each of them includes many subtypes</w:t>
      </w:r>
      <w:r w:rsidR="00EC2DAF" w:rsidRPr="0046556A">
        <w:t>,</w:t>
      </w:r>
      <w:r w:rsidRPr="0046556A">
        <w:t xml:space="preserve"> </w:t>
      </w:r>
      <w:r w:rsidR="00C41B36" w:rsidRPr="0046556A">
        <w:t>which will be discussed</w:t>
      </w:r>
      <w:r w:rsidRPr="0046556A">
        <w:t>:</w:t>
      </w:r>
    </w:p>
    <w:p w14:paraId="131479D1" w14:textId="77777777" w:rsidR="00E65160" w:rsidRPr="0046556A" w:rsidRDefault="00E65160" w:rsidP="001C73B2"/>
    <w:p w14:paraId="1305A115" w14:textId="1FE7BADD" w:rsidR="001C73B2" w:rsidRPr="0046556A" w:rsidRDefault="001C73B2" w:rsidP="001C73B2">
      <w:pPr>
        <w:pStyle w:val="BasicParagraph"/>
        <w:numPr>
          <w:ilvl w:val="0"/>
          <w:numId w:val="1"/>
        </w:numPr>
        <w:rPr>
          <w:rFonts w:ascii="Times New Roman" w:hAnsi="Times New Roman" w:cs="Times New Roman"/>
          <w:color w:val="auto"/>
          <w:lang w:val="en-US"/>
        </w:rPr>
      </w:pPr>
      <w:r w:rsidRPr="0046556A">
        <w:rPr>
          <w:rFonts w:ascii="Times New Roman" w:hAnsi="Times New Roman" w:cs="Times New Roman"/>
          <w:i/>
          <w:color w:val="auto"/>
          <w:lang w:val="en-US"/>
        </w:rPr>
        <w:t>Surf the Wave</w:t>
      </w:r>
      <w:r w:rsidRPr="0046556A">
        <w:rPr>
          <w:rFonts w:ascii="Times New Roman" w:hAnsi="Times New Roman" w:cs="Times New Roman"/>
          <w:color w:val="auto"/>
          <w:lang w:val="en-US"/>
        </w:rPr>
        <w:t>: Utilize the nature of the process which is ending the universe</w:t>
      </w:r>
      <w:r w:rsidR="00E65160" w:rsidRPr="0046556A">
        <w:rPr>
          <w:rFonts w:ascii="Times New Roman" w:hAnsi="Times New Roman" w:cs="Times New Roman"/>
          <w:color w:val="auto"/>
          <w:lang w:val="en-US"/>
        </w:rPr>
        <w:t xml:space="preserve"> for computations</w:t>
      </w:r>
      <w:r w:rsidRPr="0046556A">
        <w:rPr>
          <w:rFonts w:ascii="Times New Roman" w:hAnsi="Times New Roman" w:cs="Times New Roman"/>
          <w:color w:val="auto"/>
          <w:lang w:val="en-US"/>
        </w:rPr>
        <w:t xml:space="preserve">. The most </w:t>
      </w:r>
      <w:r w:rsidR="00396E78" w:rsidRPr="0046556A">
        <w:rPr>
          <w:rFonts w:ascii="Times New Roman" w:hAnsi="Times New Roman" w:cs="Times New Roman"/>
          <w:color w:val="auto"/>
          <w:lang w:val="en-US"/>
        </w:rPr>
        <w:t>well-</w:t>
      </w:r>
      <w:r w:rsidRPr="0046556A">
        <w:rPr>
          <w:rFonts w:ascii="Times New Roman" w:hAnsi="Times New Roman" w:cs="Times New Roman"/>
          <w:color w:val="auto"/>
          <w:lang w:val="en-US"/>
        </w:rPr>
        <w:t xml:space="preserve">known </w:t>
      </w:r>
      <w:r w:rsidR="00396E78" w:rsidRPr="0046556A">
        <w:rPr>
          <w:rFonts w:ascii="Times New Roman" w:hAnsi="Times New Roman" w:cs="Times New Roman"/>
          <w:color w:val="auto"/>
          <w:lang w:val="en-US"/>
        </w:rPr>
        <w:t xml:space="preserve">solution </w:t>
      </w:r>
      <w:r w:rsidRPr="0046556A">
        <w:rPr>
          <w:rFonts w:ascii="Times New Roman" w:hAnsi="Times New Roman" w:cs="Times New Roman"/>
          <w:color w:val="auto"/>
          <w:lang w:val="en-US"/>
        </w:rPr>
        <w:t>of th</w:t>
      </w:r>
      <w:r w:rsidR="00396E78" w:rsidRPr="0046556A">
        <w:rPr>
          <w:rFonts w:ascii="Times New Roman" w:hAnsi="Times New Roman" w:cs="Times New Roman"/>
          <w:color w:val="auto"/>
          <w:lang w:val="en-US"/>
        </w:rPr>
        <w:t>is</w:t>
      </w:r>
      <w:r w:rsidRPr="0046556A">
        <w:rPr>
          <w:rFonts w:ascii="Times New Roman" w:hAnsi="Times New Roman" w:cs="Times New Roman"/>
          <w:color w:val="auto"/>
          <w:lang w:val="en-US"/>
        </w:rPr>
        <w:t xml:space="preserve"> type is </w:t>
      </w:r>
      <w:r w:rsidR="00EC2DAF" w:rsidRPr="0046556A">
        <w:rPr>
          <w:rFonts w:ascii="Times New Roman" w:hAnsi="Times New Roman" w:cs="Times New Roman"/>
          <w:color w:val="auto"/>
          <w:lang w:val="en-US"/>
        </w:rPr>
        <w:t xml:space="preserve">Tipler’s </w:t>
      </w:r>
      <w:r w:rsidRPr="0046556A">
        <w:rPr>
          <w:rFonts w:ascii="Times New Roman" w:hAnsi="Times New Roman" w:cs="Times New Roman"/>
          <w:color w:val="auto"/>
          <w:lang w:val="en-US"/>
        </w:rPr>
        <w:t xml:space="preserve">Omega Point, where the universe's energy collapse is </w:t>
      </w:r>
      <w:r w:rsidR="00396E78" w:rsidRPr="0046556A">
        <w:rPr>
          <w:rFonts w:ascii="Times New Roman" w:hAnsi="Times New Roman" w:cs="Times New Roman"/>
          <w:color w:val="auto"/>
          <w:lang w:val="en-US"/>
        </w:rPr>
        <w:t xml:space="preserve">leveraged </w:t>
      </w:r>
      <w:r w:rsidR="0053128F" w:rsidRPr="0046556A">
        <w:rPr>
          <w:rFonts w:ascii="Times New Roman" w:hAnsi="Times New Roman" w:cs="Times New Roman"/>
          <w:color w:val="auto"/>
          <w:lang w:val="en-US"/>
        </w:rPr>
        <w:t xml:space="preserve">to </w:t>
      </w:r>
      <w:r w:rsidR="00396E78" w:rsidRPr="0046556A">
        <w:rPr>
          <w:rFonts w:ascii="Times New Roman" w:hAnsi="Times New Roman" w:cs="Times New Roman"/>
          <w:color w:val="auto"/>
          <w:lang w:val="en-US"/>
        </w:rPr>
        <w:t xml:space="preserve">perform </w:t>
      </w:r>
      <w:r w:rsidR="0053128F" w:rsidRPr="0046556A">
        <w:rPr>
          <w:rFonts w:ascii="Times New Roman" w:hAnsi="Times New Roman" w:cs="Times New Roman"/>
          <w:color w:val="auto"/>
          <w:lang w:val="en-US"/>
        </w:rPr>
        <w:t>infinite calculations.</w:t>
      </w:r>
    </w:p>
    <w:p w14:paraId="60B39510" w14:textId="2B58AF35" w:rsidR="00E302FD" w:rsidRPr="0046556A" w:rsidRDefault="001C73B2" w:rsidP="00FD699D">
      <w:pPr>
        <w:pStyle w:val="BasicParagraph"/>
        <w:numPr>
          <w:ilvl w:val="0"/>
          <w:numId w:val="1"/>
        </w:numPr>
        <w:rPr>
          <w:rFonts w:ascii="Times New Roman" w:hAnsi="Times New Roman" w:cs="Times New Roman"/>
          <w:color w:val="auto"/>
          <w:lang w:val="en-US"/>
        </w:rPr>
      </w:pPr>
      <w:r w:rsidRPr="0046556A">
        <w:rPr>
          <w:rFonts w:ascii="Times New Roman" w:hAnsi="Times New Roman" w:cs="Times New Roman"/>
          <w:i/>
          <w:color w:val="auto"/>
          <w:lang w:val="en-US"/>
        </w:rPr>
        <w:t>Go to parallel world</w:t>
      </w:r>
      <w:r w:rsidR="00E65160" w:rsidRPr="0046556A">
        <w:rPr>
          <w:rFonts w:ascii="Times New Roman" w:hAnsi="Times New Roman" w:cs="Times New Roman"/>
          <w:i/>
          <w:color w:val="auto"/>
          <w:lang w:val="en-US"/>
        </w:rPr>
        <w:t>.</w:t>
      </w:r>
    </w:p>
    <w:p w14:paraId="023125E3" w14:textId="04464F90" w:rsidR="001C73B2" w:rsidRPr="0046556A" w:rsidRDefault="001C73B2" w:rsidP="001C73B2">
      <w:pPr>
        <w:pStyle w:val="BasicParagraph"/>
        <w:numPr>
          <w:ilvl w:val="0"/>
          <w:numId w:val="1"/>
        </w:numPr>
        <w:rPr>
          <w:rFonts w:ascii="Times New Roman" w:hAnsi="Times New Roman" w:cs="Times New Roman"/>
          <w:color w:val="auto"/>
          <w:lang w:val="en-US"/>
        </w:rPr>
      </w:pPr>
      <w:r w:rsidRPr="0046556A">
        <w:rPr>
          <w:rFonts w:ascii="Times New Roman" w:hAnsi="Times New Roman" w:cs="Times New Roman"/>
          <w:i/>
          <w:color w:val="auto"/>
          <w:lang w:val="en-US"/>
        </w:rPr>
        <w:t>Prevent the end</w:t>
      </w:r>
      <w:r w:rsidRPr="0046556A">
        <w:rPr>
          <w:rFonts w:ascii="Times New Roman" w:hAnsi="Times New Roman" w:cs="Times New Roman"/>
          <w:color w:val="auto"/>
          <w:lang w:val="en-US"/>
        </w:rPr>
        <w:t xml:space="preserve"> of the universe</w:t>
      </w:r>
      <w:r w:rsidR="00E65160" w:rsidRPr="0046556A">
        <w:rPr>
          <w:rFonts w:ascii="Times New Roman" w:hAnsi="Times New Roman" w:cs="Times New Roman"/>
          <w:color w:val="auto"/>
          <w:lang w:val="en-US"/>
        </w:rPr>
        <w:t>.</w:t>
      </w:r>
    </w:p>
    <w:p w14:paraId="32872AD1" w14:textId="1866E97C" w:rsidR="001C73B2" w:rsidRPr="0046556A" w:rsidRDefault="001C73B2" w:rsidP="001C73B2">
      <w:pPr>
        <w:pStyle w:val="BasicParagraph"/>
        <w:numPr>
          <w:ilvl w:val="0"/>
          <w:numId w:val="1"/>
        </w:numPr>
        <w:rPr>
          <w:rFonts w:ascii="Times New Roman" w:hAnsi="Times New Roman" w:cs="Times New Roman"/>
          <w:color w:val="auto"/>
          <w:lang w:val="en-US"/>
        </w:rPr>
      </w:pPr>
      <w:r w:rsidRPr="0046556A">
        <w:rPr>
          <w:rFonts w:ascii="Times New Roman" w:hAnsi="Times New Roman" w:cs="Times New Roman"/>
          <w:i/>
          <w:color w:val="auto"/>
          <w:lang w:val="en-US"/>
        </w:rPr>
        <w:t>Survive the end</w:t>
      </w:r>
      <w:r w:rsidRPr="0046556A">
        <w:rPr>
          <w:rFonts w:ascii="Times New Roman" w:hAnsi="Times New Roman" w:cs="Times New Roman"/>
          <w:color w:val="auto"/>
          <w:lang w:val="en-US"/>
        </w:rPr>
        <w:t xml:space="preserve"> of the universe</w:t>
      </w:r>
      <w:r w:rsidR="00E65160" w:rsidRPr="0046556A">
        <w:rPr>
          <w:rFonts w:ascii="Times New Roman" w:hAnsi="Times New Roman" w:cs="Times New Roman"/>
          <w:color w:val="auto"/>
          <w:lang w:val="en-US"/>
        </w:rPr>
        <w:t>.</w:t>
      </w:r>
    </w:p>
    <w:p w14:paraId="55015743" w14:textId="76BF92B4" w:rsidR="0053128F" w:rsidRPr="0046556A" w:rsidRDefault="00D6600B" w:rsidP="001C73B2">
      <w:pPr>
        <w:pStyle w:val="BasicParagraph"/>
        <w:numPr>
          <w:ilvl w:val="0"/>
          <w:numId w:val="1"/>
        </w:numPr>
        <w:rPr>
          <w:rFonts w:ascii="Times New Roman" w:hAnsi="Times New Roman" w:cs="Times New Roman"/>
          <w:color w:val="auto"/>
          <w:lang w:val="en-US"/>
        </w:rPr>
      </w:pPr>
      <w:r w:rsidRPr="0046556A">
        <w:rPr>
          <w:rFonts w:ascii="Times New Roman" w:hAnsi="Times New Roman" w:cs="Times New Roman"/>
          <w:i/>
          <w:color w:val="auto"/>
          <w:lang w:val="en-US"/>
        </w:rPr>
        <w:lastRenderedPageBreak/>
        <w:t>Manipulate</w:t>
      </w:r>
      <w:r w:rsidR="0053128F" w:rsidRPr="0046556A">
        <w:rPr>
          <w:rFonts w:ascii="Times New Roman" w:hAnsi="Times New Roman" w:cs="Times New Roman"/>
          <w:i/>
          <w:color w:val="auto"/>
          <w:lang w:val="en-US"/>
        </w:rPr>
        <w:t xml:space="preserve"> time</w:t>
      </w:r>
      <w:r w:rsidR="00E65160" w:rsidRPr="0046556A">
        <w:rPr>
          <w:rFonts w:ascii="Times New Roman" w:hAnsi="Times New Roman" w:cs="Times New Roman"/>
          <w:i/>
          <w:color w:val="auto"/>
          <w:lang w:val="en-US"/>
        </w:rPr>
        <w:t>,</w:t>
      </w:r>
      <w:r w:rsidRPr="0046556A">
        <w:rPr>
          <w:rFonts w:ascii="Times New Roman" w:hAnsi="Times New Roman" w:cs="Times New Roman"/>
          <w:i/>
          <w:color w:val="auto"/>
          <w:lang w:val="en-US"/>
        </w:rPr>
        <w:t xml:space="preserve"> </w:t>
      </w:r>
      <w:r w:rsidRPr="0046556A">
        <w:rPr>
          <w:rFonts w:ascii="Times New Roman" w:hAnsi="Times New Roman" w:cs="Times New Roman"/>
          <w:color w:val="auto"/>
          <w:lang w:val="en-US"/>
        </w:rPr>
        <w:t xml:space="preserve">thus diluting the idea of the </w:t>
      </w:r>
      <w:r w:rsidR="00DF360E" w:rsidRPr="0046556A">
        <w:rPr>
          <w:rFonts w:ascii="Times New Roman" w:hAnsi="Times New Roman" w:cs="Times New Roman"/>
          <w:color w:val="auto"/>
          <w:lang w:val="en-US"/>
        </w:rPr>
        <w:t>“</w:t>
      </w:r>
      <w:r w:rsidRPr="0046556A">
        <w:rPr>
          <w:rFonts w:ascii="Times New Roman" w:hAnsi="Times New Roman" w:cs="Times New Roman"/>
          <w:color w:val="auto"/>
          <w:lang w:val="en-US"/>
        </w:rPr>
        <w:t>end</w:t>
      </w:r>
      <w:r w:rsidR="00DF360E" w:rsidRPr="0046556A">
        <w:rPr>
          <w:rFonts w:ascii="Times New Roman" w:hAnsi="Times New Roman" w:cs="Times New Roman"/>
          <w:color w:val="auto"/>
          <w:lang w:val="en-US"/>
        </w:rPr>
        <w:t>”</w:t>
      </w:r>
      <w:r w:rsidR="00E65160" w:rsidRPr="0046556A">
        <w:rPr>
          <w:rFonts w:ascii="Times New Roman" w:hAnsi="Times New Roman" w:cs="Times New Roman"/>
          <w:color w:val="auto"/>
          <w:lang w:val="en-US"/>
        </w:rPr>
        <w:t>.</w:t>
      </w:r>
    </w:p>
    <w:p w14:paraId="068253FF" w14:textId="47F611EB" w:rsidR="001C73B2" w:rsidRPr="0046556A" w:rsidRDefault="001C73B2" w:rsidP="001C73B2">
      <w:pPr>
        <w:pStyle w:val="BasicParagraph"/>
        <w:numPr>
          <w:ilvl w:val="0"/>
          <w:numId w:val="1"/>
        </w:numPr>
        <w:rPr>
          <w:rFonts w:ascii="Times New Roman" w:hAnsi="Times New Roman" w:cs="Times New Roman"/>
        </w:rPr>
      </w:pPr>
      <w:r w:rsidRPr="0046556A">
        <w:rPr>
          <w:rFonts w:ascii="Times New Roman" w:hAnsi="Times New Roman" w:cs="Times New Roman"/>
          <w:i/>
          <w:color w:val="auto"/>
          <w:lang w:val="en-US"/>
        </w:rPr>
        <w:t>Dissolv</w:t>
      </w:r>
      <w:r w:rsidR="00396E78" w:rsidRPr="0046556A">
        <w:rPr>
          <w:rFonts w:ascii="Times New Roman" w:hAnsi="Times New Roman" w:cs="Times New Roman"/>
          <w:i/>
          <w:color w:val="auto"/>
          <w:lang w:val="en-US"/>
        </w:rPr>
        <w:t>e</w:t>
      </w:r>
      <w:r w:rsidRPr="0046556A">
        <w:rPr>
          <w:rFonts w:ascii="Times New Roman" w:hAnsi="Times New Roman" w:cs="Times New Roman"/>
          <w:i/>
          <w:color w:val="auto"/>
          <w:lang w:val="en-US"/>
        </w:rPr>
        <w:t xml:space="preserve"> the problem</w:t>
      </w:r>
      <w:r w:rsidR="0045217C" w:rsidRPr="0046556A">
        <w:rPr>
          <w:rFonts w:ascii="Times New Roman" w:hAnsi="Times New Roman" w:cs="Times New Roman"/>
          <w:color w:val="auto"/>
          <w:lang w:val="en-US"/>
        </w:rPr>
        <w:t xml:space="preserve"> (that is</w:t>
      </w:r>
      <w:r w:rsidR="00A333E2">
        <w:rPr>
          <w:rFonts w:ascii="Times New Roman" w:hAnsi="Times New Roman" w:cs="Times New Roman"/>
          <w:color w:val="auto"/>
          <w:lang w:val="en-US"/>
        </w:rPr>
        <w:t>,</w:t>
      </w:r>
      <w:r w:rsidR="0045217C" w:rsidRPr="0046556A">
        <w:rPr>
          <w:rFonts w:ascii="Times New Roman" w:hAnsi="Times New Roman" w:cs="Times New Roman"/>
          <w:color w:val="auto"/>
          <w:lang w:val="en-US"/>
        </w:rPr>
        <w:t xml:space="preserve"> reframe the problem and its basic notion in the way where the problem no </w:t>
      </w:r>
      <w:r w:rsidR="00A333E2">
        <w:rPr>
          <w:rFonts w:ascii="Times New Roman" w:hAnsi="Times New Roman" w:cs="Times New Roman"/>
          <w:color w:val="auto"/>
          <w:lang w:val="en-US"/>
        </w:rPr>
        <w:t>longer</w:t>
      </w:r>
      <w:r w:rsidR="0045217C" w:rsidRPr="0046556A">
        <w:rPr>
          <w:rFonts w:ascii="Times New Roman" w:hAnsi="Times New Roman" w:cs="Times New Roman"/>
          <w:color w:val="auto"/>
          <w:lang w:val="en-US"/>
        </w:rPr>
        <w:t xml:space="preserve"> exists</w:t>
      </w:r>
      <w:r w:rsidR="00A333E2">
        <w:rPr>
          <w:rFonts w:ascii="Times New Roman" w:hAnsi="Times New Roman" w:cs="Times New Roman"/>
          <w:color w:val="auto"/>
          <w:lang w:val="en-US"/>
        </w:rPr>
        <w:t>.</w:t>
      </w:r>
      <w:r w:rsidR="0045217C" w:rsidRPr="0046556A">
        <w:rPr>
          <w:rFonts w:ascii="Times New Roman" w:hAnsi="Times New Roman" w:cs="Times New Roman"/>
          <w:color w:val="auto"/>
          <w:lang w:val="en-US"/>
        </w:rPr>
        <w:t>)</w:t>
      </w:r>
    </w:p>
    <w:p w14:paraId="7A66C703" w14:textId="630BD098" w:rsidR="004C5DA8" w:rsidRPr="0046556A" w:rsidRDefault="004C5DA8" w:rsidP="001C73B2">
      <w:pPr>
        <w:pStyle w:val="BasicParagraph"/>
        <w:numPr>
          <w:ilvl w:val="0"/>
          <w:numId w:val="1"/>
        </w:numPr>
        <w:rPr>
          <w:rFonts w:ascii="Times New Roman" w:hAnsi="Times New Roman" w:cs="Times New Roman"/>
        </w:rPr>
      </w:pPr>
      <w:r w:rsidRPr="0046556A">
        <w:rPr>
          <w:rFonts w:ascii="Times New Roman" w:hAnsi="Times New Roman" w:cs="Times New Roman"/>
          <w:i/>
          <w:color w:val="auto"/>
          <w:lang w:val="en-US"/>
        </w:rPr>
        <w:t>Meta</w:t>
      </w:r>
      <w:r w:rsidRPr="0046556A">
        <w:rPr>
          <w:rFonts w:ascii="Times New Roman" w:hAnsi="Times New Roman" w:cs="Times New Roman"/>
        </w:rPr>
        <w:t>-</w:t>
      </w:r>
      <w:r w:rsidRPr="0046556A">
        <w:rPr>
          <w:rFonts w:ascii="Times New Roman" w:hAnsi="Times New Roman" w:cs="Times New Roman"/>
          <w:i/>
        </w:rPr>
        <w:t>level</w:t>
      </w:r>
      <w:r w:rsidRPr="0046556A">
        <w:rPr>
          <w:rFonts w:ascii="Times New Roman" w:hAnsi="Times New Roman" w:cs="Times New Roman"/>
        </w:rPr>
        <w:t xml:space="preserve"> </w:t>
      </w:r>
      <w:r w:rsidRPr="0046556A">
        <w:rPr>
          <w:rFonts w:ascii="Times New Roman" w:hAnsi="Times New Roman" w:cs="Times New Roman"/>
          <w:i/>
        </w:rPr>
        <w:t>solutions</w:t>
      </w:r>
      <w:r w:rsidRPr="0046556A">
        <w:rPr>
          <w:rFonts w:ascii="Times New Roman" w:hAnsi="Times New Roman" w:cs="Times New Roman"/>
        </w:rPr>
        <w:t>.</w:t>
      </w:r>
    </w:p>
    <w:p w14:paraId="50DD0D5E" w14:textId="77777777" w:rsidR="001C73B2" w:rsidRPr="0046556A" w:rsidRDefault="001C73B2" w:rsidP="001C73B2">
      <w:pPr>
        <w:pStyle w:val="BasicParagraph"/>
        <w:ind w:left="720"/>
        <w:rPr>
          <w:rFonts w:ascii="Times New Roman" w:hAnsi="Times New Roman" w:cs="Times New Roman"/>
        </w:rPr>
      </w:pPr>
    </w:p>
    <w:p w14:paraId="2C08E9C1" w14:textId="68003C4D" w:rsidR="00B92644" w:rsidRPr="0046556A" w:rsidRDefault="00596A27" w:rsidP="002B354F">
      <w:pPr>
        <w:pStyle w:val="BasicParagraph"/>
        <w:ind w:firstLine="720"/>
        <w:jc w:val="both"/>
        <w:rPr>
          <w:rFonts w:ascii="Times New Roman" w:hAnsi="Times New Roman" w:cs="Times New Roman"/>
        </w:rPr>
      </w:pPr>
      <w:r w:rsidRPr="0046556A">
        <w:rPr>
          <w:rFonts w:ascii="Times New Roman" w:hAnsi="Times New Roman" w:cs="Times New Roman"/>
        </w:rPr>
        <w:t>Now we will combine different general approaches with different ideas how the universe will end</w:t>
      </w:r>
      <w:r w:rsidR="002B354F" w:rsidRPr="0046556A">
        <w:rPr>
          <w:rFonts w:ascii="Times New Roman" w:hAnsi="Times New Roman" w:cs="Times New Roman"/>
        </w:rPr>
        <w:t xml:space="preserve"> and wi</w:t>
      </w:r>
      <w:r w:rsidR="00A333E2">
        <w:rPr>
          <w:rFonts w:ascii="Times New Roman" w:hAnsi="Times New Roman" w:cs="Times New Roman"/>
        </w:rPr>
        <w:t>ll see which concrete ideas go</w:t>
      </w:r>
      <w:r w:rsidR="002B354F" w:rsidRPr="0046556A">
        <w:rPr>
          <w:rFonts w:ascii="Times New Roman" w:hAnsi="Times New Roman" w:cs="Times New Roman"/>
        </w:rPr>
        <w:t xml:space="preserve"> into this classification.</w:t>
      </w:r>
      <w:r w:rsidR="00DF360E" w:rsidRPr="0046556A">
        <w:rPr>
          <w:rFonts w:ascii="Times New Roman" w:hAnsi="Times New Roman" w:cs="Times New Roman"/>
        </w:rPr>
        <w:t xml:space="preserve"> </w:t>
      </w:r>
      <w:r w:rsidR="005A1A96" w:rsidRPr="0046556A">
        <w:rPr>
          <w:rFonts w:ascii="Times New Roman" w:hAnsi="Times New Roman" w:cs="Times New Roman"/>
        </w:rPr>
        <w:t xml:space="preserve">An </w:t>
      </w:r>
      <w:r w:rsidR="00DF360E" w:rsidRPr="0046556A">
        <w:rPr>
          <w:rFonts w:ascii="Times New Roman" w:hAnsi="Times New Roman" w:cs="Times New Roman"/>
        </w:rPr>
        <w:t xml:space="preserve">overview of these ideas is presented in </w:t>
      </w:r>
      <w:r w:rsidR="00514AF1" w:rsidRPr="0046556A">
        <w:rPr>
          <w:rFonts w:ascii="Times New Roman" w:hAnsi="Times New Roman" w:cs="Times New Roman"/>
        </w:rPr>
        <w:t>T</w:t>
      </w:r>
      <w:r w:rsidR="00DF360E" w:rsidRPr="0046556A">
        <w:rPr>
          <w:rFonts w:ascii="Times New Roman" w:hAnsi="Times New Roman" w:cs="Times New Roman"/>
        </w:rPr>
        <w:t>able 1.</w:t>
      </w:r>
    </w:p>
    <w:p w14:paraId="5B1347B1" w14:textId="77777777" w:rsidR="00DF360E" w:rsidRPr="0046556A" w:rsidRDefault="00DF360E" w:rsidP="002B354F">
      <w:pPr>
        <w:pStyle w:val="BasicParagraph"/>
        <w:ind w:firstLine="720"/>
        <w:jc w:val="both"/>
        <w:rPr>
          <w:rFonts w:ascii="Times New Roman" w:hAnsi="Times New Roman" w:cs="Times New Roman"/>
        </w:rPr>
      </w:pPr>
    </w:p>
    <w:p w14:paraId="097DFB1D" w14:textId="3270BD13" w:rsidR="00DF360E" w:rsidRPr="0046556A" w:rsidRDefault="00DF360E" w:rsidP="002B354F">
      <w:pPr>
        <w:pStyle w:val="BasicParagraph"/>
        <w:ind w:firstLine="720"/>
        <w:jc w:val="both"/>
        <w:rPr>
          <w:rFonts w:ascii="Times New Roman" w:hAnsi="Times New Roman" w:cs="Times New Roman"/>
        </w:rPr>
      </w:pPr>
      <w:r w:rsidRPr="0046556A">
        <w:rPr>
          <w:rFonts w:ascii="Times New Roman" w:hAnsi="Times New Roman" w:cs="Times New Roman"/>
        </w:rPr>
        <w:t xml:space="preserve">Table 1. </w:t>
      </w:r>
    </w:p>
    <w:p w14:paraId="4117359E" w14:textId="7F3E7169" w:rsidR="00DF360E" w:rsidRPr="0046556A" w:rsidRDefault="00921894" w:rsidP="002B354F">
      <w:pPr>
        <w:pStyle w:val="BasicParagraph"/>
        <w:ind w:firstLine="720"/>
        <w:jc w:val="both"/>
        <w:rPr>
          <w:rFonts w:ascii="Times New Roman" w:hAnsi="Times New Roman" w:cs="Times New Roman"/>
        </w:rPr>
      </w:pPr>
      <w:r w:rsidRPr="0046556A">
        <w:rPr>
          <w:rFonts w:ascii="Times New Roman" w:hAnsi="Times New Roman" w:cs="Times New Roman"/>
          <w:noProof/>
          <w:lang w:val="en-US"/>
        </w:rPr>
        <w:lastRenderedPageBreak/>
        <w:drawing>
          <wp:inline distT="0" distB="0" distL="0" distR="0" wp14:anchorId="1991D0FE" wp14:editId="0A0B5FE4">
            <wp:extent cx="3728984" cy="8031149"/>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deatheng.jpg"/>
                    <pic:cNvPicPr/>
                  </pic:nvPicPr>
                  <pic:blipFill>
                    <a:blip r:embed="rId8">
                      <a:extLst>
                        <a:ext uri="{28A0092B-C50C-407E-A947-70E740481C1C}">
                          <a14:useLocalDpi xmlns:a14="http://schemas.microsoft.com/office/drawing/2010/main" val="0"/>
                        </a:ext>
                      </a:extLst>
                    </a:blip>
                    <a:stretch>
                      <a:fillRect/>
                    </a:stretch>
                  </pic:blipFill>
                  <pic:spPr>
                    <a:xfrm>
                      <a:off x="0" y="0"/>
                      <a:ext cx="3734718" cy="8043499"/>
                    </a:xfrm>
                    <a:prstGeom prst="rect">
                      <a:avLst/>
                    </a:prstGeom>
                  </pic:spPr>
                </pic:pic>
              </a:graphicData>
            </a:graphic>
          </wp:inline>
        </w:drawing>
      </w:r>
    </w:p>
    <w:p w14:paraId="2835E01F" w14:textId="77777777" w:rsidR="00B92644" w:rsidRPr="0046556A" w:rsidRDefault="00B92644" w:rsidP="001C73B2">
      <w:pPr>
        <w:pStyle w:val="BasicParagraph"/>
        <w:ind w:left="720"/>
        <w:rPr>
          <w:rFonts w:ascii="Times New Roman" w:hAnsi="Times New Roman" w:cs="Times New Roman"/>
        </w:rPr>
      </w:pPr>
    </w:p>
    <w:p w14:paraId="4A9E549D" w14:textId="1D61B645" w:rsidR="00C143FC" w:rsidRPr="0046556A" w:rsidRDefault="00203D1D" w:rsidP="00200B92">
      <w:pPr>
        <w:pStyle w:val="Heading2"/>
        <w:rPr>
          <w:rFonts w:ascii="Times New Roman" w:hAnsi="Times New Roman" w:cs="Times New Roman"/>
          <w:sz w:val="24"/>
          <w:szCs w:val="24"/>
        </w:rPr>
      </w:pPr>
      <w:bookmarkStart w:id="16" w:name="_Toc14788555"/>
      <w:bookmarkStart w:id="17" w:name="_Toc25415808"/>
      <w:r w:rsidRPr="0046556A">
        <w:rPr>
          <w:rFonts w:ascii="Times New Roman" w:hAnsi="Times New Roman" w:cs="Times New Roman"/>
          <w:sz w:val="24"/>
          <w:szCs w:val="24"/>
        </w:rPr>
        <w:t>3.1</w:t>
      </w:r>
      <w:r w:rsidR="00EE6A6E" w:rsidRPr="0046556A">
        <w:rPr>
          <w:rFonts w:ascii="Times New Roman" w:hAnsi="Times New Roman" w:cs="Times New Roman"/>
          <w:sz w:val="24"/>
          <w:szCs w:val="24"/>
        </w:rPr>
        <w:t xml:space="preserve">. </w:t>
      </w:r>
      <w:r w:rsidR="00C143FC" w:rsidRPr="0046556A">
        <w:rPr>
          <w:rFonts w:ascii="Times New Roman" w:hAnsi="Times New Roman" w:cs="Times New Roman"/>
          <w:sz w:val="24"/>
          <w:szCs w:val="24"/>
        </w:rPr>
        <w:t>Surf the wave: use</w:t>
      </w:r>
      <w:r w:rsidR="00EE6A6E" w:rsidRPr="0046556A">
        <w:rPr>
          <w:rFonts w:ascii="Times New Roman" w:hAnsi="Times New Roman" w:cs="Times New Roman"/>
          <w:sz w:val="24"/>
          <w:szCs w:val="24"/>
        </w:rPr>
        <w:t xml:space="preserve"> the </w:t>
      </w:r>
      <w:r w:rsidR="00FB5ABC" w:rsidRPr="0046556A">
        <w:rPr>
          <w:rFonts w:ascii="Times New Roman" w:hAnsi="Times New Roman" w:cs="Times New Roman"/>
          <w:sz w:val="24"/>
          <w:szCs w:val="24"/>
        </w:rPr>
        <w:t xml:space="preserve">process of the </w:t>
      </w:r>
      <w:r w:rsidR="00EE6A6E" w:rsidRPr="0046556A">
        <w:rPr>
          <w:rFonts w:ascii="Times New Roman" w:hAnsi="Times New Roman" w:cs="Times New Roman"/>
          <w:sz w:val="24"/>
          <w:szCs w:val="24"/>
        </w:rPr>
        <w:t>universe’s</w:t>
      </w:r>
      <w:r w:rsidR="00C143FC" w:rsidRPr="0046556A">
        <w:rPr>
          <w:rFonts w:ascii="Times New Roman" w:hAnsi="Times New Roman" w:cs="Times New Roman"/>
          <w:sz w:val="24"/>
          <w:szCs w:val="24"/>
        </w:rPr>
        <w:t xml:space="preserve"> destruction for </w:t>
      </w:r>
      <w:bookmarkEnd w:id="16"/>
      <w:r w:rsidR="00E30497" w:rsidRPr="0046556A">
        <w:rPr>
          <w:rFonts w:ascii="Times New Roman" w:hAnsi="Times New Roman" w:cs="Times New Roman"/>
          <w:sz w:val="24"/>
          <w:szCs w:val="24"/>
        </w:rPr>
        <w:t>computation</w:t>
      </w:r>
      <w:bookmarkEnd w:id="17"/>
    </w:p>
    <w:p w14:paraId="65E715CA" w14:textId="60200AFD" w:rsidR="00200B92" w:rsidRPr="0046556A" w:rsidRDefault="00200B92" w:rsidP="00200B92">
      <w:pPr>
        <w:pStyle w:val="Heading3"/>
        <w:rPr>
          <w:rFonts w:ascii="Times New Roman" w:hAnsi="Times New Roman" w:cs="Times New Roman"/>
        </w:rPr>
      </w:pPr>
      <w:bookmarkStart w:id="18" w:name="_Toc14788556"/>
      <w:bookmarkStart w:id="19" w:name="_Toc25415809"/>
      <w:r w:rsidRPr="0046556A">
        <w:rPr>
          <w:rFonts w:ascii="Times New Roman" w:hAnsi="Times New Roman" w:cs="Times New Roman"/>
        </w:rPr>
        <w:t xml:space="preserve">For </w:t>
      </w:r>
      <w:r w:rsidR="00FB5ABC" w:rsidRPr="0046556A">
        <w:rPr>
          <w:rFonts w:ascii="Times New Roman" w:hAnsi="Times New Roman" w:cs="Times New Roman"/>
        </w:rPr>
        <w:t xml:space="preserve">an </w:t>
      </w:r>
      <w:r w:rsidR="003A364C" w:rsidRPr="0046556A">
        <w:rPr>
          <w:rFonts w:ascii="Times New Roman" w:hAnsi="Times New Roman" w:cs="Times New Roman"/>
        </w:rPr>
        <w:t xml:space="preserve">abrupt </w:t>
      </w:r>
      <w:r w:rsidRPr="0046556A">
        <w:rPr>
          <w:rFonts w:ascii="Times New Roman" w:hAnsi="Times New Roman" w:cs="Times New Roman"/>
        </w:rPr>
        <w:t>end</w:t>
      </w:r>
      <w:bookmarkEnd w:id="18"/>
      <w:bookmarkEnd w:id="19"/>
    </w:p>
    <w:p w14:paraId="40354118" w14:textId="77777777" w:rsidR="00B14B54" w:rsidRPr="0046556A" w:rsidRDefault="00B14B54" w:rsidP="00B14B54"/>
    <w:p w14:paraId="5DA33E78" w14:textId="5B320C5A" w:rsidR="00200B92" w:rsidRPr="0046556A" w:rsidRDefault="005A1A96" w:rsidP="00D67B55">
      <w:pPr>
        <w:pStyle w:val="ListParagraph"/>
        <w:numPr>
          <w:ilvl w:val="0"/>
          <w:numId w:val="14"/>
        </w:numPr>
        <w:jc w:val="both"/>
      </w:pPr>
      <w:r w:rsidRPr="0046556A">
        <w:rPr>
          <w:i/>
        </w:rPr>
        <w:t xml:space="preserve">Tipler’s </w:t>
      </w:r>
      <w:r w:rsidR="00200B92" w:rsidRPr="0046556A">
        <w:rPr>
          <w:i/>
        </w:rPr>
        <w:t>Om</w:t>
      </w:r>
      <w:r w:rsidR="00606C82" w:rsidRPr="0046556A">
        <w:rPr>
          <w:i/>
        </w:rPr>
        <w:t xml:space="preserve">ega </w:t>
      </w:r>
      <w:r w:rsidRPr="0046556A">
        <w:rPr>
          <w:i/>
        </w:rPr>
        <w:t>Point</w:t>
      </w:r>
      <w:r w:rsidR="00606C82" w:rsidRPr="0046556A">
        <w:t xml:space="preserve">: </w:t>
      </w:r>
      <w:r w:rsidR="00FB5ABC" w:rsidRPr="0046556A">
        <w:t xml:space="preserve">Use </w:t>
      </w:r>
      <w:r w:rsidR="00606C82" w:rsidRPr="0046556A">
        <w:t xml:space="preserve">the </w:t>
      </w:r>
      <w:r w:rsidR="00200B92" w:rsidRPr="0046556A">
        <w:t>energy of the oscillations during the Big Crunch nea</w:t>
      </w:r>
      <w:r w:rsidR="00606C82" w:rsidRPr="0046556A">
        <w:t xml:space="preserve">r the singularity point to make </w:t>
      </w:r>
      <w:r w:rsidR="00200B92" w:rsidRPr="0046556A">
        <w:t>infinite calculations</w:t>
      </w:r>
      <w:r w:rsidR="003A364C" w:rsidRPr="0046556A">
        <w:t>. Currently</w:t>
      </w:r>
      <w:r w:rsidR="00FB5ABC" w:rsidRPr="0046556A">
        <w:t>,</w:t>
      </w:r>
      <w:r w:rsidR="00BB1952" w:rsidRPr="0046556A">
        <w:t xml:space="preserve"> </w:t>
      </w:r>
      <w:r w:rsidR="00FB5ABC" w:rsidRPr="0046556A">
        <w:t xml:space="preserve">this </w:t>
      </w:r>
      <w:r w:rsidR="003A364C" w:rsidRPr="0046556A">
        <w:t xml:space="preserve">seems </w:t>
      </w:r>
      <w:r w:rsidR="00FB5ABC" w:rsidRPr="0046556A">
        <w:t xml:space="preserve">an </w:t>
      </w:r>
      <w:r w:rsidR="003A364C" w:rsidRPr="0046556A">
        <w:t>unlikely outcome</w:t>
      </w:r>
      <w:r w:rsidR="00FB5ABC" w:rsidRPr="0046556A">
        <w:t>,</w:t>
      </w:r>
      <w:r w:rsidR="003A364C" w:rsidRPr="0046556A">
        <w:t xml:space="preserve"> </w:t>
      </w:r>
      <w:r w:rsidR="006E2AED">
        <w:lastRenderedPageBreak/>
        <w:t>as it requires very fine-</w:t>
      </w:r>
      <w:r w:rsidR="003A364C" w:rsidRPr="0046556A">
        <w:t>tuning of some cosmological parameters</w:t>
      </w:r>
      <w:r w:rsidR="00FB5ABC" w:rsidRPr="0046556A">
        <w:t>,</w:t>
      </w:r>
      <w:r w:rsidR="003A364C" w:rsidRPr="0046556A">
        <w:t xml:space="preserve"> which could be explained only by </w:t>
      </w:r>
      <w:r w:rsidR="00FB5ABC" w:rsidRPr="0046556A">
        <w:t xml:space="preserve">the final </w:t>
      </w:r>
      <w:r w:rsidR="003A364C" w:rsidRPr="0046556A">
        <w:t xml:space="preserve">anthropic principle, that is, that the universe is created </w:t>
      </w:r>
      <w:r w:rsidR="00FB5ABC" w:rsidRPr="0046556A">
        <w:t xml:space="preserve">in a </w:t>
      </w:r>
      <w:r w:rsidR="003A364C" w:rsidRPr="0046556A">
        <w:t>way that ensure</w:t>
      </w:r>
      <w:r w:rsidR="00FB5ABC" w:rsidRPr="0046556A">
        <w:t>s</w:t>
      </w:r>
      <w:r w:rsidR="003A364C" w:rsidRPr="0046556A">
        <w:t xml:space="preserve"> </w:t>
      </w:r>
      <w:r w:rsidR="00FB5ABC" w:rsidRPr="0046556A">
        <w:t xml:space="preserve">the </w:t>
      </w:r>
      <w:r w:rsidR="003A364C" w:rsidRPr="0046556A">
        <w:t xml:space="preserve">infinite existence of </w:t>
      </w:r>
      <w:r w:rsidR="009440E6" w:rsidRPr="0046556A">
        <w:t>intelligent life. Many of Tiple</w:t>
      </w:r>
      <w:r w:rsidR="003A364C" w:rsidRPr="0046556A">
        <w:t xml:space="preserve">r’s predictions about cosmological constants </w:t>
      </w:r>
      <w:r w:rsidR="00FB5ABC" w:rsidRPr="0046556A">
        <w:t xml:space="preserve">have been shown to be </w:t>
      </w:r>
      <w:r w:rsidR="000C0B53" w:rsidRPr="0046556A">
        <w:t xml:space="preserve">wrong. Also, most </w:t>
      </w:r>
      <w:proofErr w:type="spellStart"/>
      <w:r w:rsidR="000C0B53" w:rsidRPr="0046556A">
        <w:t>collapsa</w:t>
      </w:r>
      <w:r w:rsidR="003A364C" w:rsidRPr="0046556A">
        <w:t>rs</w:t>
      </w:r>
      <w:proofErr w:type="spellEnd"/>
      <w:r w:rsidR="003A364C" w:rsidRPr="0046556A">
        <w:t xml:space="preserve"> don’t show oscillations between predominant contraction directions</w:t>
      </w:r>
      <w:r w:rsidR="009440E6" w:rsidRPr="0046556A">
        <w:t xml:space="preserve"> (which is a source of energy for Tipler’s Omega)</w:t>
      </w:r>
      <w:r w:rsidR="00FB5ABC" w:rsidRPr="0046556A">
        <w:t>,</w:t>
      </w:r>
      <w:r w:rsidR="003A364C" w:rsidRPr="0046556A">
        <w:t xml:space="preserve"> as they have rotation, which stabilize</w:t>
      </w:r>
      <w:r w:rsidR="00FB5ABC" w:rsidRPr="0046556A">
        <w:t>s</w:t>
      </w:r>
      <w:r w:rsidR="003A364C" w:rsidRPr="0046556A">
        <w:t xml:space="preserve"> most of the matter in one plane, like galaxies. </w:t>
      </w:r>
      <w:r w:rsidR="009440E6" w:rsidRPr="0046556A">
        <w:t xml:space="preserve">(We </w:t>
      </w:r>
      <w:r w:rsidR="00E860DB" w:rsidRPr="0046556A">
        <w:t xml:space="preserve">can </w:t>
      </w:r>
      <w:r w:rsidR="009440E6" w:rsidRPr="0046556A">
        <w:t xml:space="preserve">see </w:t>
      </w:r>
      <w:r w:rsidR="00E860DB" w:rsidRPr="0046556A">
        <w:t xml:space="preserve">here </w:t>
      </w:r>
      <w:r w:rsidR="009440E6" w:rsidRPr="0046556A">
        <w:t>how the best ideas about surviving the end of the universe</w:t>
      </w:r>
      <w:r w:rsidR="00E860DB" w:rsidRPr="0046556A">
        <w:t xml:space="preserve"> can </w:t>
      </w:r>
      <w:r w:rsidR="009440E6" w:rsidRPr="0046556A">
        <w:t>become obsolete just in 20 years).</w:t>
      </w:r>
    </w:p>
    <w:p w14:paraId="5AA060D4" w14:textId="77777777" w:rsidR="00200B92" w:rsidRPr="0046556A" w:rsidRDefault="00200B92" w:rsidP="00200B92"/>
    <w:p w14:paraId="60B14B5E" w14:textId="6EF25B77" w:rsidR="00200B92" w:rsidRPr="0046556A" w:rsidRDefault="00200B92" w:rsidP="00EE7BC9">
      <w:pPr>
        <w:pStyle w:val="ListParagraph"/>
        <w:numPr>
          <w:ilvl w:val="0"/>
          <w:numId w:val="14"/>
        </w:numPr>
      </w:pPr>
      <w:r w:rsidRPr="0046556A">
        <w:rPr>
          <w:i/>
        </w:rPr>
        <w:t xml:space="preserve">The Omega </w:t>
      </w:r>
      <w:r w:rsidR="00E860DB" w:rsidRPr="0046556A">
        <w:rPr>
          <w:i/>
        </w:rPr>
        <w:t>Space</w:t>
      </w:r>
      <w:r w:rsidR="00E860DB" w:rsidRPr="0046556A">
        <w:t>:</w:t>
      </w:r>
      <w:r w:rsidRPr="0046556A">
        <w:t xml:space="preserve"> the same</w:t>
      </w:r>
      <w:r w:rsidR="00D12397" w:rsidRPr="0046556A">
        <w:t xml:space="preserve"> as Tipler’s Omega point</w:t>
      </w:r>
      <w:r w:rsidRPr="0046556A">
        <w:t xml:space="preserve">, but in case of </w:t>
      </w:r>
      <w:r w:rsidR="00E860DB" w:rsidRPr="0046556A">
        <w:t xml:space="preserve">the </w:t>
      </w:r>
      <w:r w:rsidRPr="0046556A">
        <w:t>Big Rip scenario. Here</w:t>
      </w:r>
      <w:r w:rsidR="00E860DB" w:rsidRPr="0046556A">
        <w:t>,</w:t>
      </w:r>
      <w:r w:rsidRPr="0046556A">
        <w:t xml:space="preserve"> dark energy is used for calculations during </w:t>
      </w:r>
      <w:r w:rsidR="00E860DB" w:rsidRPr="0046556A">
        <w:t xml:space="preserve">the late stages of the </w:t>
      </w:r>
      <w:r w:rsidRPr="0046556A">
        <w:t>Big Rip</w:t>
      </w:r>
      <w:r w:rsidR="00D12397" w:rsidRPr="0046556A">
        <w:t>.</w:t>
      </w:r>
    </w:p>
    <w:p w14:paraId="0CA52FE4" w14:textId="77777777" w:rsidR="00200B92" w:rsidRPr="0046556A" w:rsidRDefault="00200B92" w:rsidP="00200B92"/>
    <w:p w14:paraId="603790F9" w14:textId="478713A5" w:rsidR="00200B92" w:rsidRPr="0046556A" w:rsidRDefault="00200B92" w:rsidP="00EE7BC9">
      <w:pPr>
        <w:pStyle w:val="ListParagraph"/>
        <w:numPr>
          <w:ilvl w:val="0"/>
          <w:numId w:val="14"/>
        </w:numPr>
      </w:pPr>
      <w:r w:rsidRPr="0046556A">
        <w:rPr>
          <w:i/>
        </w:rPr>
        <w:t>Eternal ret</w:t>
      </w:r>
      <w:r w:rsidR="00606C82" w:rsidRPr="0046556A">
        <w:rPr>
          <w:i/>
        </w:rPr>
        <w:t>urn</w:t>
      </w:r>
      <w:r w:rsidR="00E860DB" w:rsidRPr="0046556A">
        <w:t xml:space="preserve">: </w:t>
      </w:r>
      <w:r w:rsidR="00606C82" w:rsidRPr="0046556A">
        <w:t>after the Big Crunch</w:t>
      </w:r>
      <w:r w:rsidR="005A627B" w:rsidRPr="0046556A">
        <w:t>,</w:t>
      </w:r>
      <w:r w:rsidR="00606C82" w:rsidRPr="0046556A">
        <w:t xml:space="preserve"> </w:t>
      </w:r>
      <w:r w:rsidR="005A627B" w:rsidRPr="0046556A">
        <w:t xml:space="preserve">a </w:t>
      </w:r>
      <w:r w:rsidRPr="0046556A">
        <w:t>new universe will appear</w:t>
      </w:r>
      <w:r w:rsidR="005A627B" w:rsidRPr="0046556A">
        <w:t>,</w:t>
      </w:r>
      <w:r w:rsidRPr="0046556A">
        <w:t xml:space="preserve"> and our civilization </w:t>
      </w:r>
      <w:r w:rsidR="00D12397" w:rsidRPr="0046556A">
        <w:t>will exist again in it</w:t>
      </w:r>
      <w:r w:rsidRPr="0046556A">
        <w:t xml:space="preserve"> (</w:t>
      </w:r>
      <w:r w:rsidR="00AB52CF" w:rsidRPr="0046556A">
        <w:t xml:space="preserve">as was suggested by </w:t>
      </w:r>
      <w:r w:rsidRPr="0046556A">
        <w:t>Nietzsche</w:t>
      </w:r>
      <w:r w:rsidR="00AB52CF" w:rsidRPr="0046556A">
        <w:t xml:space="preserve">, </w:t>
      </w:r>
      <w:r w:rsidR="00AB52CF" w:rsidRPr="0046556A">
        <w:fldChar w:fldCharType="begin"/>
      </w:r>
      <w:r w:rsidR="00AB52CF" w:rsidRPr="0046556A">
        <w:instrText xml:space="preserve"> ADDIN ZOTERO_ITEM CSL_CITATION {"citationID":"YXZUsiAn","properties":{"formattedCitation":"(Bergstr\\uc0\\u246{}m, 2012; Nietzsche, 1883)","plainCitation":"(Bergström, 2012; Nietzsche, 1883)","noteIndex":0},"citationItems":[{"id":6752,"uris":["http://zotero.org/users/3736454/items/ENMXCSGE"],"uri":["http://zotero.org/users/3736454/items/ENMXCSGE"],"itemData":{"id":6752,"type":"article-journal","title":"Death and eternal recurrence","container-title":"The Oxford Handbook of Philosophy of Death","source":"Google Scholar","author":[{"family":"Bergström","given":"Lars"}],"issued":{"date-parts":[["2012"]]}}},{"id":6325,"uris":["http://zotero.org/users/3736454/items/98RIK4T3"],"uri":["http://zotero.org/users/3736454/items/98RIK4T3"],"itemData":{"id":6325,"type":"book","title":"Thus spoke zarathustra","publisher":"Jester House Publishing","source":"Google Scholar","author":[{"family":"Nietzsche","given":"Friedrich"}],"issued":{"date-parts":[["1883"]]}}}],"schema":"https://github.com/citation-style-language/schema/raw/master/csl-citation.json"} </w:instrText>
      </w:r>
      <w:r w:rsidR="00AB52CF" w:rsidRPr="0046556A">
        <w:fldChar w:fldCharType="separate"/>
      </w:r>
      <w:r w:rsidR="00AB52CF" w:rsidRPr="0046556A">
        <w:rPr>
          <w:rFonts w:eastAsia="Times New Roman"/>
        </w:rPr>
        <w:t>(</w:t>
      </w:r>
      <w:proofErr w:type="spellStart"/>
      <w:r w:rsidR="00AB52CF" w:rsidRPr="0046556A">
        <w:rPr>
          <w:rFonts w:eastAsia="Times New Roman"/>
        </w:rPr>
        <w:t>Bergström</w:t>
      </w:r>
      <w:proofErr w:type="spellEnd"/>
      <w:r w:rsidR="00AB52CF" w:rsidRPr="0046556A">
        <w:rPr>
          <w:rFonts w:eastAsia="Times New Roman"/>
        </w:rPr>
        <w:t>, 2012; Nietzsche, 1883)</w:t>
      </w:r>
      <w:r w:rsidR="00AB52CF" w:rsidRPr="0046556A">
        <w:fldChar w:fldCharType="end"/>
      </w:r>
      <w:r w:rsidRPr="0046556A">
        <w:t>)</w:t>
      </w:r>
      <w:r w:rsidR="00D12397" w:rsidRPr="0046556A">
        <w:t xml:space="preserve"> or maybe with some variations, in which case it turns out in some form of quantum or </w:t>
      </w:r>
      <w:r w:rsidR="004C61DA" w:rsidRPr="0046556A">
        <w:t>big-</w:t>
      </w:r>
      <w:r w:rsidR="00D12397" w:rsidRPr="0046556A">
        <w:t>world immortality.</w:t>
      </w:r>
    </w:p>
    <w:p w14:paraId="4EC18EAD" w14:textId="77777777" w:rsidR="00200B92" w:rsidRPr="0046556A" w:rsidRDefault="00200B92" w:rsidP="00200B92"/>
    <w:p w14:paraId="728B641A" w14:textId="2A10C5B8" w:rsidR="00200B92" w:rsidRPr="0046556A" w:rsidRDefault="00A5427B" w:rsidP="00E65160">
      <w:pPr>
        <w:pStyle w:val="ListParagraph"/>
        <w:numPr>
          <w:ilvl w:val="0"/>
          <w:numId w:val="14"/>
        </w:numPr>
        <w:jc w:val="both"/>
      </w:pPr>
      <w:r w:rsidRPr="0046556A">
        <w:rPr>
          <w:i/>
        </w:rPr>
        <w:t>Create new universes from</w:t>
      </w:r>
      <w:r w:rsidR="00E65160" w:rsidRPr="0046556A">
        <w:rPr>
          <w:i/>
        </w:rPr>
        <w:t xml:space="preserve"> cosmological inflation</w:t>
      </w:r>
      <w:r w:rsidRPr="0046556A">
        <w:rPr>
          <w:i/>
        </w:rPr>
        <w:t xml:space="preserve"> foam</w:t>
      </w:r>
      <w:r w:rsidR="004C61DA" w:rsidRPr="0046556A">
        <w:rPr>
          <w:iCs/>
        </w:rPr>
        <w:t>:</w:t>
      </w:r>
      <w:r w:rsidR="004C61DA" w:rsidRPr="0046556A">
        <w:t xml:space="preserve"> </w:t>
      </w:r>
      <w:r w:rsidR="00200B92" w:rsidRPr="0046556A">
        <w:t xml:space="preserve">Use the energy </w:t>
      </w:r>
      <w:r w:rsidR="004C61DA" w:rsidRPr="0046556A">
        <w:t>created by</w:t>
      </w:r>
      <w:r w:rsidR="006E2AED">
        <w:t xml:space="preserve"> the</w:t>
      </w:r>
      <w:r w:rsidR="004C61DA" w:rsidRPr="0046556A">
        <w:t xml:space="preserve"> </w:t>
      </w:r>
      <w:r w:rsidR="00200B92" w:rsidRPr="0046556A">
        <w:t xml:space="preserve">destruction </w:t>
      </w:r>
      <w:r w:rsidR="004C61DA" w:rsidRPr="0046556A">
        <w:t xml:space="preserve">of our universe </w:t>
      </w:r>
      <w:r w:rsidR="00200B92" w:rsidRPr="0046556A">
        <w:t>to create new universes</w:t>
      </w:r>
      <w:r w:rsidR="00B24420" w:rsidRPr="0046556A">
        <w:t xml:space="preserve"> with predetermined properties</w:t>
      </w:r>
      <w:r w:rsidRPr="0046556A">
        <w:t xml:space="preserve">. For example, new singularities or new bubbles </w:t>
      </w:r>
      <w:r w:rsidR="004C61DA" w:rsidRPr="0046556A">
        <w:t xml:space="preserve">with </w:t>
      </w:r>
      <w:r w:rsidRPr="0046556A">
        <w:t xml:space="preserve">eternal inflation. Higher concentrations of energy during </w:t>
      </w:r>
      <w:r w:rsidR="004C61DA" w:rsidRPr="0046556A">
        <w:t xml:space="preserve">the </w:t>
      </w:r>
      <w:r w:rsidRPr="0046556A">
        <w:t>Big Rip o</w:t>
      </w:r>
      <w:r w:rsidR="004C61DA" w:rsidRPr="0046556A">
        <w:t>r</w:t>
      </w:r>
      <w:r w:rsidRPr="0046556A">
        <w:t xml:space="preserve"> Big Crunch could help </w:t>
      </w:r>
      <w:r w:rsidR="004C61DA" w:rsidRPr="0046556A">
        <w:t xml:space="preserve">make </w:t>
      </w:r>
      <w:r w:rsidRPr="0046556A">
        <w:t>such experiments</w:t>
      </w:r>
      <w:r w:rsidR="004C61DA" w:rsidRPr="0046556A">
        <w:t xml:space="preserve"> possible</w:t>
      </w:r>
      <w:r w:rsidRPr="0046556A">
        <w:t>.</w:t>
      </w:r>
    </w:p>
    <w:p w14:paraId="1DD53C19" w14:textId="77777777" w:rsidR="00200B92" w:rsidRPr="0046556A" w:rsidRDefault="00200B92" w:rsidP="00200B92"/>
    <w:p w14:paraId="186F3A37" w14:textId="7E190D1E" w:rsidR="00200B92" w:rsidRPr="0046556A" w:rsidRDefault="00200B92" w:rsidP="00200B92">
      <w:pPr>
        <w:pStyle w:val="Heading3"/>
        <w:rPr>
          <w:rFonts w:ascii="Times New Roman" w:hAnsi="Times New Roman" w:cs="Times New Roman"/>
        </w:rPr>
      </w:pPr>
      <w:bookmarkStart w:id="20" w:name="_Toc14788557"/>
      <w:bookmarkStart w:id="21" w:name="_Toc25415810"/>
      <w:r w:rsidRPr="0046556A">
        <w:rPr>
          <w:rFonts w:ascii="Times New Roman" w:hAnsi="Times New Roman" w:cs="Times New Roman"/>
        </w:rPr>
        <w:t>For heat death</w:t>
      </w:r>
      <w:bookmarkEnd w:id="20"/>
      <w:bookmarkEnd w:id="21"/>
    </w:p>
    <w:p w14:paraId="0B12FB6B" w14:textId="27DCCF80" w:rsidR="00430997" w:rsidRPr="0046556A" w:rsidRDefault="00430997" w:rsidP="00B754BD">
      <w:pPr>
        <w:pStyle w:val="ListParagraph"/>
        <w:numPr>
          <w:ilvl w:val="0"/>
          <w:numId w:val="13"/>
        </w:numPr>
        <w:jc w:val="both"/>
      </w:pPr>
      <w:r w:rsidRPr="0046556A">
        <w:rPr>
          <w:i/>
        </w:rPr>
        <w:t>Boltzmann brains</w:t>
      </w:r>
      <w:r w:rsidR="00B754BD" w:rsidRPr="0046556A">
        <w:rPr>
          <w:i/>
        </w:rPr>
        <w:t xml:space="preserve"> chains</w:t>
      </w:r>
      <w:r w:rsidRPr="0046556A">
        <w:t xml:space="preserve">: use </w:t>
      </w:r>
      <w:r w:rsidR="00E65160" w:rsidRPr="0046556A">
        <w:t xml:space="preserve">a </w:t>
      </w:r>
      <w:r w:rsidRPr="0046556A">
        <w:t>chain of</w:t>
      </w:r>
      <w:r w:rsidR="00606C82" w:rsidRPr="0046556A">
        <w:t xml:space="preserve"> </w:t>
      </w:r>
      <w:r w:rsidR="00145329" w:rsidRPr="0046556A">
        <w:t xml:space="preserve">complementary </w:t>
      </w:r>
      <w:r w:rsidRPr="0046556A">
        <w:t>BB</w:t>
      </w:r>
      <w:r w:rsidR="00A5427B" w:rsidRPr="0046556A">
        <w:t>s</w:t>
      </w:r>
      <w:r w:rsidRPr="0046556A">
        <w:t xml:space="preserve"> for infinite calculations</w:t>
      </w:r>
      <w:r w:rsidR="00E65160" w:rsidRPr="0046556A">
        <w:t xml:space="preserve"> </w:t>
      </w:r>
      <w:r w:rsidR="00E65160" w:rsidRPr="0046556A">
        <w:fldChar w:fldCharType="begin"/>
      </w:r>
      <w:r w:rsidR="00E65160" w:rsidRPr="0046556A">
        <w:instrText xml:space="preserve"> ADDIN ZOTERO_ITEM CSL_CITATION {"citationID":"mJoJi9ET","properties":{"formattedCitation":"(Loew, 2017; Mueller, 2017)","plainCitation":"(Loew, 2017; Mueller, 2017)","noteIndex":0},"citationItems":[{"id":9296,"uris":["http://zotero.org/users/3736454/items/P5GYHN7B"],"uri":["http://zotero.org/users/3736454/items/P5GYHN7B"],"itemData":{"id":9296,"type":"article-journal","title":"Boltzmannian Immortality","container-title":"Erkenntnis","page":"761–776","volume":"82","issue":"4","source":"Google Scholar","author":[{"family":"Loew","given":"Christian"}],"issued":{"date-parts":[["2017"]]}}},{"id":9264,"uris":["http://zotero.org/users/3736454/items/6P76RX7C"],"uri":["http://zotero.org/users/3736454/items/6P76RX7C"],"itemData":{"id":9264,"type":"article-journal","title":"Law without law: from observer states to physics via algorithmic information theory","container-title":"arXiv:1712.01826 [physics, physics:quant-ph]","source":"arXiv.org","abstract":"According to our current conception of physics, any valid physical theory is assumed to describe the objective evolution of a unique external world. However, this assumption is challenged by quantum theory, which suggests that physical systems should not always be understood as having objective properties which are simply revealed by measurement. Furthermore, as argued below, several other conceptual puzzles in the foundations of physics and related fields point to possible limitations of our current perspective and motivate the exploration of alternatives. Thus, in this paper, I propose such an alternative approach (related to Solomonoff induction) which starts with a (rigorously formalized) concept of \"observer state\" as its primary notion, and does not from the outset assume the existence of a \"world\" or physical laws. Using tools from algorithmic information theory, I show that the resulting theory predicts, as a consequence of this, that it appears to observers as if there is a world that evolves according to algorithmically simple, computable, probabilistic laws. In contrast to the standard view, objective reality is not assumed on this approach but rather provably emerges as an asymptotic statistical phenomenon. The resulting theory dissolves puzzles like cosmology's Boltzmann brain problem, makes concrete predictions for thought experiments involving the duplication and computer simulation of observers, and predicts novel phenomena such as \"probabilistic zombies\" governed by observer-dependent probabilistic chances. It identifies some phenomena of quantum theory (Bell inequality violation and no-signalling) as typical consequences of information-theoretic features of an agent's memory, and suggests that we shift our attention in the foundations of quantum mechanics from \"what is really going on?\" to questions about algorithms, causality and computational models.","URL":"http://arxiv.org/abs/1712.01826","note":"arXiv: 1712.01826","title-short":"Law without law","author":[{"family":"Mueller","given":"Markus P."}],"issued":{"date-parts":[["2017",12,5]]},"accessed":{"date-parts":[["2018",12,4]]}}}],"schema":"https://github.com/citation-style-language/schema/raw/master/csl-citation.json"} </w:instrText>
      </w:r>
      <w:r w:rsidR="00E65160" w:rsidRPr="0046556A">
        <w:fldChar w:fldCharType="separate"/>
      </w:r>
      <w:r w:rsidR="00E65160" w:rsidRPr="0046556A">
        <w:rPr>
          <w:noProof/>
        </w:rPr>
        <w:t>(Loew, 2017; Mueller, 2017)</w:t>
      </w:r>
      <w:r w:rsidR="00E65160" w:rsidRPr="0046556A">
        <w:fldChar w:fldCharType="end"/>
      </w:r>
      <w:r w:rsidR="00A5427B" w:rsidRPr="0046556A">
        <w:t xml:space="preserve">. </w:t>
      </w:r>
      <w:r w:rsidR="007D338E" w:rsidRPr="0046556A">
        <w:t xml:space="preserve">The empty </w:t>
      </w:r>
      <w:r w:rsidR="00A5427B" w:rsidRPr="0046556A">
        <w:t xml:space="preserve">universe will be not completely empty: it will be filled with random ghosts of </w:t>
      </w:r>
      <w:r w:rsidR="00B754BD" w:rsidRPr="0046556A">
        <w:t>quantum fluctuation, which could create observer moments</w:t>
      </w:r>
      <w:r w:rsidR="006D19D0" w:rsidRPr="0046556A">
        <w:t xml:space="preserve"> (OM)</w:t>
      </w:r>
      <w:r w:rsidR="00B754BD" w:rsidRPr="0046556A">
        <w:t xml:space="preserve">. For any </w:t>
      </w:r>
      <w:proofErr w:type="gramStart"/>
      <w:r w:rsidR="00B754BD" w:rsidRPr="0046556A">
        <w:t>OM</w:t>
      </w:r>
      <w:proofErr w:type="gramEnd"/>
      <w:r w:rsidR="00B754BD" w:rsidRPr="0046556A">
        <w:t xml:space="preserve"> there is at least one next possible OM, so there could be illusionary chains of OM</w:t>
      </w:r>
      <w:r w:rsidR="007D338E" w:rsidRPr="0046556A">
        <w:t>,</w:t>
      </w:r>
      <w:r w:rsidR="00B754BD" w:rsidRPr="0046556A">
        <w:t xml:space="preserve"> which would subjectively </w:t>
      </w:r>
      <w:r w:rsidR="007D338E" w:rsidRPr="0046556A">
        <w:t xml:space="preserve">appear </w:t>
      </w:r>
      <w:r w:rsidR="00B754BD" w:rsidRPr="0046556A">
        <w:t>continuous</w:t>
      </w:r>
      <w:r w:rsidR="007D338E" w:rsidRPr="0046556A">
        <w:t>,</w:t>
      </w:r>
      <w:r w:rsidR="00B754BD" w:rsidRPr="0046556A">
        <w:t xml:space="preserve"> and could be infinite.</w:t>
      </w:r>
    </w:p>
    <w:p w14:paraId="7243FE27" w14:textId="77777777" w:rsidR="00430997" w:rsidRPr="0046556A" w:rsidRDefault="00430997" w:rsidP="00EE7BC9"/>
    <w:p w14:paraId="63A164A4" w14:textId="5A188FA9" w:rsidR="00402258" w:rsidRPr="0046556A" w:rsidRDefault="00430997" w:rsidP="00E65160">
      <w:pPr>
        <w:pStyle w:val="ListParagraph"/>
        <w:numPr>
          <w:ilvl w:val="0"/>
          <w:numId w:val="13"/>
        </w:numPr>
        <w:jc w:val="both"/>
      </w:pPr>
      <w:r w:rsidRPr="0046556A">
        <w:t>U</w:t>
      </w:r>
      <w:r w:rsidR="00606C82" w:rsidRPr="0046556A">
        <w:t xml:space="preserve">se </w:t>
      </w:r>
      <w:r w:rsidR="006C47B3" w:rsidRPr="0046556A">
        <w:t xml:space="preserve">surviving </w:t>
      </w:r>
      <w:r w:rsidR="00606C82" w:rsidRPr="0046556A">
        <w:t xml:space="preserve">particles </w:t>
      </w:r>
      <w:r w:rsidR="006D19D0" w:rsidRPr="0046556A">
        <w:t xml:space="preserve">for </w:t>
      </w:r>
      <w:r w:rsidR="007C6133" w:rsidRPr="0046556A">
        <w:t xml:space="preserve">increasingly </w:t>
      </w:r>
      <w:r w:rsidRPr="0046556A">
        <w:t xml:space="preserve">slow calculations (with trillions </w:t>
      </w:r>
      <w:r w:rsidR="006C47B3" w:rsidRPr="0046556A">
        <w:t xml:space="preserve">of </w:t>
      </w:r>
      <w:r w:rsidRPr="0046556A">
        <w:t>light</w:t>
      </w:r>
      <w:r w:rsidR="006E2AED">
        <w:t>-</w:t>
      </w:r>
      <w:r w:rsidRPr="0046556A">
        <w:t>years between them)</w:t>
      </w:r>
      <w:r w:rsidR="006D19D0" w:rsidRPr="0046556A">
        <w:t xml:space="preserve">. Lower background radiation means that </w:t>
      </w:r>
      <w:r w:rsidR="006C47B3" w:rsidRPr="0046556A">
        <w:t xml:space="preserve">the </w:t>
      </w:r>
      <w:r w:rsidR="006D19D0" w:rsidRPr="0046556A">
        <w:t xml:space="preserve">energy </w:t>
      </w:r>
      <w:r w:rsidR="006C47B3" w:rsidRPr="0046556A">
        <w:t xml:space="preserve">required </w:t>
      </w:r>
      <w:r w:rsidR="006D19D0" w:rsidRPr="0046556A">
        <w:t>for computations could be even lower than now, so paradoxically</w:t>
      </w:r>
      <w:r w:rsidR="006C47B3" w:rsidRPr="0046556A">
        <w:t>,</w:t>
      </w:r>
      <w:r w:rsidR="006D19D0" w:rsidRPr="0046556A">
        <w:t xml:space="preserve"> </w:t>
      </w:r>
      <w:r w:rsidR="006C47B3" w:rsidRPr="0046556A">
        <w:t xml:space="preserve">a </w:t>
      </w:r>
      <w:r w:rsidR="006D19D0" w:rsidRPr="0046556A">
        <w:t>colder universe could be more effective for computation</w:t>
      </w:r>
      <w:r w:rsidR="006C47B3" w:rsidRPr="0046556A">
        <w:t>,</w:t>
      </w:r>
      <w:r w:rsidR="006D19D0" w:rsidRPr="0046556A">
        <w:t xml:space="preserve"> as described by </w:t>
      </w:r>
      <w:r w:rsidR="00E65160" w:rsidRPr="0046556A">
        <w:fldChar w:fldCharType="begin"/>
      </w:r>
      <w:r w:rsidR="00E65160" w:rsidRPr="0046556A">
        <w:instrText xml:space="preserve"> ADDIN ZOTERO_ITEM CSL_CITATION {"citationID":"GCw3B8Xi","properties":{"formattedCitation":"(Sandberg et al., 2017)","plainCitation":"(Sandberg et al., 2017)","noteIndex":0},"citationItems":[{"id":2804,"uris":["http://zotero.org/users/3736454/items/TDRCUMS7"],"uri":["http://zotero.org/users/3736454/items/TDRCUMS7"],"itemData":{"id":2804,"type":"article-journal","title":"That is not dead which can eternal lie: the aestivation hypothesis for resolving Fermi's paradox","container-title":"arXiv preprint arXiv:1705.03394","journalAbbreviation":"arXiv preprint arXiv:1705.03394","author":[{"family":"Sandberg","given":"A."},{"family":"Armstrong","given":"S."},{"family":"Cirkovic","given":"Milan M"}],"issued":{"date-parts":[["2017"]]}}}],"schema":"https://github.com/citation-style-language/schema/raw/master/csl-citation.json"} </w:instrText>
      </w:r>
      <w:r w:rsidR="00E65160" w:rsidRPr="0046556A">
        <w:fldChar w:fldCharType="separate"/>
      </w:r>
      <w:r w:rsidR="00E65160" w:rsidRPr="0046556A">
        <w:rPr>
          <w:noProof/>
        </w:rPr>
        <w:t>(Sandberg et al., 2017)</w:t>
      </w:r>
      <w:r w:rsidR="00E65160" w:rsidRPr="0046556A">
        <w:fldChar w:fldCharType="end"/>
      </w:r>
      <w:r w:rsidR="00357784" w:rsidRPr="0046556A">
        <w:t xml:space="preserve">. </w:t>
      </w:r>
    </w:p>
    <w:p w14:paraId="050CB96A" w14:textId="77777777" w:rsidR="00402258" w:rsidRPr="0046556A" w:rsidRDefault="00402258" w:rsidP="00402258"/>
    <w:p w14:paraId="038EDF1C" w14:textId="023870A6" w:rsidR="00430997" w:rsidRPr="0046556A" w:rsidRDefault="00402258" w:rsidP="00CC6FB5">
      <w:pPr>
        <w:pStyle w:val="ListParagraph"/>
        <w:ind w:left="743"/>
        <w:jc w:val="both"/>
      </w:pPr>
      <w:r w:rsidRPr="0046556A">
        <w:t xml:space="preserve">The remaining matter in the universe could be used to </w:t>
      </w:r>
      <w:r w:rsidR="003F3289" w:rsidRPr="0046556A">
        <w:t>perform ever-</w:t>
      </w:r>
      <w:r w:rsidRPr="0046556A">
        <w:t xml:space="preserve">slower computation. For example, there will be a period where only atoms of </w:t>
      </w:r>
      <w:proofErr w:type="spellStart"/>
      <w:r w:rsidRPr="0046556A">
        <w:t>positronium</w:t>
      </w:r>
      <w:proofErr w:type="spellEnd"/>
      <w:r w:rsidRPr="0046556A">
        <w:t xml:space="preserve"> with </w:t>
      </w:r>
      <w:r w:rsidR="007C6133" w:rsidRPr="0046556A">
        <w:t xml:space="preserve">a </w:t>
      </w:r>
      <w:r w:rsidRPr="0046556A">
        <w:t xml:space="preserve">size larger than </w:t>
      </w:r>
      <w:r w:rsidR="007C6133" w:rsidRPr="0046556A">
        <w:t xml:space="preserve">the </w:t>
      </w:r>
      <w:r w:rsidRPr="0046556A">
        <w:t>current size of the universe</w:t>
      </w:r>
      <w:r w:rsidR="007C6133" w:rsidRPr="0046556A">
        <w:t xml:space="preserve"> are present—</w:t>
      </w:r>
      <w:r w:rsidRPr="0046556A">
        <w:t xml:space="preserve">structures consisting of such atoms will still be capable </w:t>
      </w:r>
      <w:r w:rsidR="007C6133" w:rsidRPr="0046556A">
        <w:t xml:space="preserve">of </w:t>
      </w:r>
      <w:r w:rsidRPr="0046556A">
        <w:t>perform</w:t>
      </w:r>
      <w:r w:rsidR="007C6133" w:rsidRPr="0046556A">
        <w:t>ing</w:t>
      </w:r>
      <w:r w:rsidRPr="0046556A">
        <w:t xml:space="preserve"> computations. The main question here is if the total amount of computation will be finite o</w:t>
      </w:r>
      <w:r w:rsidR="007C6133" w:rsidRPr="0046556A">
        <w:t>r</w:t>
      </w:r>
      <w:r w:rsidRPr="0046556A">
        <w:t xml:space="preserve"> not after integration over </w:t>
      </w:r>
      <w:r w:rsidR="007C6133" w:rsidRPr="0046556A">
        <w:t xml:space="preserve">all </w:t>
      </w:r>
      <w:r w:rsidRPr="0046556A">
        <w:t xml:space="preserve">time until infinity (taking into the account higher efficiency of computations in the </w:t>
      </w:r>
      <w:r w:rsidR="007C6133" w:rsidRPr="0046556A">
        <w:t>ever-</w:t>
      </w:r>
      <w:r w:rsidRPr="0046556A">
        <w:t>colder universe).</w:t>
      </w:r>
    </w:p>
    <w:p w14:paraId="1B11D4DE" w14:textId="77777777" w:rsidR="00430997" w:rsidRPr="0046556A" w:rsidRDefault="00430997" w:rsidP="00EE7BC9"/>
    <w:p w14:paraId="68E39213" w14:textId="3DD2582E" w:rsidR="00430997" w:rsidRPr="0046556A" w:rsidRDefault="00606C82" w:rsidP="00E65160">
      <w:pPr>
        <w:pStyle w:val="ListParagraph"/>
        <w:numPr>
          <w:ilvl w:val="0"/>
          <w:numId w:val="13"/>
        </w:numPr>
        <w:jc w:val="both"/>
      </w:pPr>
      <w:r w:rsidRPr="0046556A">
        <w:rPr>
          <w:i/>
        </w:rPr>
        <w:t xml:space="preserve">Boltzmann </w:t>
      </w:r>
      <w:r w:rsidR="00D01D1D" w:rsidRPr="0046556A">
        <w:rPr>
          <w:i/>
        </w:rPr>
        <w:t>simulations</w:t>
      </w:r>
      <w:r w:rsidRPr="0046556A">
        <w:t xml:space="preserve">: vacuum </w:t>
      </w:r>
      <w:r w:rsidR="00430997" w:rsidRPr="0046556A">
        <w:t>fluctuati</w:t>
      </w:r>
      <w:r w:rsidR="00EE7BC9" w:rsidRPr="0046556A">
        <w:t xml:space="preserve">on in </w:t>
      </w:r>
      <w:r w:rsidR="007C6133" w:rsidRPr="0046556A">
        <w:t xml:space="preserve">an </w:t>
      </w:r>
      <w:r w:rsidR="00EE7BC9" w:rsidRPr="0046556A">
        <w:t xml:space="preserve">empty universe may create </w:t>
      </w:r>
      <w:r w:rsidR="007C6133" w:rsidRPr="0046556A">
        <w:t xml:space="preserve">a </w:t>
      </w:r>
      <w:r w:rsidR="00430997" w:rsidRPr="0046556A">
        <w:t>supercomputer which simulate</w:t>
      </w:r>
      <w:r w:rsidR="00D01D1D" w:rsidRPr="0046556A">
        <w:t>s</w:t>
      </w:r>
      <w:r w:rsidR="00430997" w:rsidRPr="0046556A">
        <w:t xml:space="preserve"> our reality for</w:t>
      </w:r>
      <w:r w:rsidR="00D01D1D" w:rsidRPr="0046556A">
        <w:t xml:space="preserve"> a</w:t>
      </w:r>
      <w:r w:rsidR="00430997" w:rsidRPr="0046556A">
        <w:t xml:space="preserve"> long time</w:t>
      </w:r>
      <w:r w:rsidR="00D01D1D" w:rsidRPr="0046556A">
        <w:t xml:space="preserve"> </w:t>
      </w:r>
      <w:r w:rsidR="007C6133" w:rsidRPr="0046556A">
        <w:t xml:space="preserve">from the subjective perspective </w:t>
      </w:r>
      <w:r w:rsidR="00D01D1D" w:rsidRPr="0046556A">
        <w:t>of it</w:t>
      </w:r>
      <w:r w:rsidR="00E65160" w:rsidRPr="0046556A">
        <w:t>s</w:t>
      </w:r>
      <w:r w:rsidR="00D01D1D" w:rsidRPr="0046556A">
        <w:t xml:space="preserve"> inhabitants</w:t>
      </w:r>
      <w:r w:rsidR="00E65160" w:rsidRPr="0046556A">
        <w:t xml:space="preserve"> </w:t>
      </w:r>
      <w:r w:rsidR="00E65160" w:rsidRPr="0046556A">
        <w:fldChar w:fldCharType="begin"/>
      </w:r>
      <w:r w:rsidR="006D7D3D" w:rsidRPr="0046556A">
        <w:instrText xml:space="preserve"> ADDIN ZOTERO_ITEM CSL_CITATION {"citationID":"IfDVvLxS","properties":{"formattedCitation":"(S. Armstrong, 2018)","plainCitation":"(S. Armstrong, 2018)","dontUpdate":true,"noteIndex":0},"citationItems":[{"id":9412,"uris":["http://zotero.org/users/3736454/items/6MCS4FBC"],"uri":["http://zotero.org/users/3736454/items/6MCS4FBC"],"itemData":{"id":9412,"type":"post-weblog","title":"Are you in a Boltzmann simulation? - LessWrong 2.0","container-title":"LessWrong","URL":"https://www.lesswrong.com/posts/ygELzNSAF5nzLXD7j/are-you-in-a-boltzmann-simulation","title-short":"Are you in a Boltzmann simulation?","author":[{"family":"Armstrong","given":"S."}],"issued":{"date-parts":[["2018"]]},"accessed":{"date-parts":[["2019",2,4]]}}}],"schema":"https://github.com/citation-style-language/schema/raw/master/csl-citation.json"} </w:instrText>
      </w:r>
      <w:r w:rsidR="00E65160" w:rsidRPr="0046556A">
        <w:fldChar w:fldCharType="separate"/>
      </w:r>
      <w:r w:rsidR="00E65160" w:rsidRPr="0046556A">
        <w:rPr>
          <w:noProof/>
        </w:rPr>
        <w:t>(Armstrong, 2018)</w:t>
      </w:r>
      <w:r w:rsidR="00E65160" w:rsidRPr="0046556A">
        <w:fldChar w:fldCharType="end"/>
      </w:r>
      <w:r w:rsidR="00357784" w:rsidRPr="0046556A">
        <w:t>.</w:t>
      </w:r>
    </w:p>
    <w:p w14:paraId="7D67C14F" w14:textId="77777777" w:rsidR="00430997" w:rsidRPr="0046556A" w:rsidRDefault="00430997" w:rsidP="00EE7BC9"/>
    <w:p w14:paraId="1674578E" w14:textId="768EEEEB" w:rsidR="00430997" w:rsidRPr="0046556A" w:rsidRDefault="00430997" w:rsidP="004A2A40">
      <w:pPr>
        <w:pStyle w:val="ListParagraph"/>
        <w:numPr>
          <w:ilvl w:val="0"/>
          <w:numId w:val="13"/>
        </w:numPr>
        <w:jc w:val="both"/>
      </w:pPr>
      <w:r w:rsidRPr="0046556A">
        <w:rPr>
          <w:i/>
          <w:iCs/>
        </w:rPr>
        <w:t>Random quantum fluctuations or</w:t>
      </w:r>
      <w:r w:rsidR="00606C82" w:rsidRPr="0046556A">
        <w:rPr>
          <w:i/>
          <w:iCs/>
        </w:rPr>
        <w:t xml:space="preserve"> </w:t>
      </w:r>
      <w:r w:rsidRPr="0046556A">
        <w:rPr>
          <w:i/>
          <w:iCs/>
        </w:rPr>
        <w:t xml:space="preserve">quantum </w:t>
      </w:r>
      <w:proofErr w:type="spellStart"/>
      <w:r w:rsidR="00EE7BC9" w:rsidRPr="0046556A">
        <w:rPr>
          <w:i/>
          <w:iCs/>
        </w:rPr>
        <w:t>tunnel</w:t>
      </w:r>
      <w:r w:rsidR="005677A3">
        <w:rPr>
          <w:i/>
          <w:iCs/>
        </w:rPr>
        <w:t>l</w:t>
      </w:r>
      <w:r w:rsidR="00EE7BC9" w:rsidRPr="0046556A">
        <w:rPr>
          <w:i/>
          <w:iCs/>
        </w:rPr>
        <w:t>ing</w:t>
      </w:r>
      <w:proofErr w:type="spellEnd"/>
      <w:r w:rsidR="00E62E1A" w:rsidRPr="0046556A">
        <w:t>:</w:t>
      </w:r>
      <w:r w:rsidRPr="0046556A">
        <w:t xml:space="preserve"> </w:t>
      </w:r>
      <w:r w:rsidR="00510621" w:rsidRPr="0046556A">
        <w:t xml:space="preserve">may </w:t>
      </w:r>
      <w:r w:rsidRPr="0046556A">
        <w:t>produce</w:t>
      </w:r>
      <w:r w:rsidR="00EE7BC9" w:rsidRPr="0046556A">
        <w:t xml:space="preserve"> </w:t>
      </w:r>
      <w:r w:rsidRPr="0046556A">
        <w:t>another Big Bang</w:t>
      </w:r>
      <w:r w:rsidR="004A2A40" w:rsidRPr="0046556A">
        <w:t xml:space="preserve">, in which our civilization will appear again, with small, but </w:t>
      </w:r>
      <w:r w:rsidR="00510621" w:rsidRPr="0046556A">
        <w:t xml:space="preserve">possibly </w:t>
      </w:r>
      <w:r w:rsidR="004A2A40" w:rsidRPr="0046556A">
        <w:t xml:space="preserve">substantial differences. </w:t>
      </w:r>
      <w:r w:rsidR="00510621" w:rsidRPr="0046556A">
        <w:t xml:space="preserve">This </w:t>
      </w:r>
      <w:r w:rsidR="004A2A40" w:rsidRPr="0046556A">
        <w:t xml:space="preserve">is similar to the idea of </w:t>
      </w:r>
      <w:r w:rsidR="00510621" w:rsidRPr="0046556A">
        <w:t xml:space="preserve">a </w:t>
      </w:r>
      <w:r w:rsidR="004A2A40" w:rsidRPr="0046556A">
        <w:t>Big Bounce and eternal return, but small difference</w:t>
      </w:r>
      <w:r w:rsidR="00510621" w:rsidRPr="0046556A">
        <w:t>s</w:t>
      </w:r>
      <w:r w:rsidR="004A2A40" w:rsidRPr="0046556A">
        <w:t xml:space="preserve"> will make </w:t>
      </w:r>
      <w:r w:rsidR="00510621" w:rsidRPr="0046556A">
        <w:t xml:space="preserve">the </w:t>
      </w:r>
      <w:r w:rsidR="004A2A40" w:rsidRPr="0046556A">
        <w:t xml:space="preserve">return not </w:t>
      </w:r>
      <w:r w:rsidR="00510621" w:rsidRPr="0046556A">
        <w:t xml:space="preserve">identical, </w:t>
      </w:r>
      <w:r w:rsidR="004A2A40" w:rsidRPr="0046556A">
        <w:t>and could be used to “explore” different option</w:t>
      </w:r>
      <w:r w:rsidR="00510621" w:rsidRPr="0046556A">
        <w:t>s</w:t>
      </w:r>
      <w:r w:rsidR="004A2A40" w:rsidRPr="0046556A">
        <w:t xml:space="preserve">. This, however, </w:t>
      </w:r>
      <w:r w:rsidR="00510621" w:rsidRPr="0046556A">
        <w:t xml:space="preserve">will </w:t>
      </w:r>
      <w:r w:rsidR="004A2A40" w:rsidRPr="0046556A">
        <w:t>eventually look like a form of quantum immortality</w:t>
      </w:r>
      <w:r w:rsidR="00E8298E" w:rsidRPr="0046556A">
        <w:t xml:space="preserve"> </w:t>
      </w:r>
      <w:r w:rsidR="00E8298E" w:rsidRPr="0046556A">
        <w:fldChar w:fldCharType="begin"/>
      </w:r>
      <w:r w:rsidR="00C6620B" w:rsidRPr="0046556A">
        <w:instrText xml:space="preserve"> ADDIN ZOTERO_ITEM CSL_CITATION {"citationID":"4n3ujxoJ","properties":{"formattedCitation":"(Turchin, 2018b)","plainCitation":"(Turchin, 2018b)","noteIndex":0},"citationItems":[{"id":6784,"uris":["http://zotero.org/users/3736454/items/JST2CW3X"],"uri":["http://zotero.org/users/3736454/items/JST2CW3X"],"itemData":{"id":6784,"type":"manuscript","title":"Forever and Again: Necessary Conditions for the “Quantum Immortality” and its Practical Implications","author":[{"family":"Turchin","given":"A."}],"issued":{"date-parts":[["2018"]]}}}],"schema":"https://github.com/citation-style-language/schema/raw/master/csl-citation.json"} </w:instrText>
      </w:r>
      <w:r w:rsidR="00E8298E" w:rsidRPr="0046556A">
        <w:fldChar w:fldCharType="separate"/>
      </w:r>
      <w:r w:rsidR="00C6620B" w:rsidRPr="0046556A">
        <w:rPr>
          <w:noProof/>
        </w:rPr>
        <w:t>(Turchin, 2018b)</w:t>
      </w:r>
      <w:r w:rsidR="00E8298E" w:rsidRPr="0046556A">
        <w:fldChar w:fldCharType="end"/>
      </w:r>
      <w:r w:rsidR="004A2A40" w:rsidRPr="0046556A">
        <w:t xml:space="preserve">. </w:t>
      </w:r>
    </w:p>
    <w:p w14:paraId="084F9338" w14:textId="77777777" w:rsidR="00430997" w:rsidRPr="0046556A" w:rsidRDefault="00430997" w:rsidP="00EE7BC9"/>
    <w:p w14:paraId="05977798" w14:textId="3BC1F0A7" w:rsidR="00430997" w:rsidRPr="0046556A" w:rsidRDefault="00430997" w:rsidP="00BD0A66">
      <w:pPr>
        <w:pStyle w:val="ListParagraph"/>
        <w:numPr>
          <w:ilvl w:val="0"/>
          <w:numId w:val="13"/>
        </w:numPr>
        <w:jc w:val="both"/>
      </w:pPr>
      <w:r w:rsidRPr="0046556A">
        <w:lastRenderedPageBreak/>
        <w:t xml:space="preserve">Start artificial false vacuum decay and </w:t>
      </w:r>
      <w:r w:rsidR="00D01D1D" w:rsidRPr="0046556A">
        <w:t>use its energy for calculations.</w:t>
      </w:r>
      <w:r w:rsidR="002A00FA" w:rsidRPr="0046556A">
        <w:t xml:space="preserve"> In </w:t>
      </w:r>
      <w:r w:rsidR="000A799B" w:rsidRPr="0046556A">
        <w:t xml:space="preserve">a </w:t>
      </w:r>
      <w:r w:rsidR="002A00FA" w:rsidRPr="0046556A">
        <w:t>case of false vacuum decay, enormous amounts of energy will appear on its domain walls</w:t>
      </w:r>
      <w:r w:rsidR="00C304E8" w:rsidRPr="0046556A">
        <w:t xml:space="preserve">. Recent </w:t>
      </w:r>
      <w:hyperlink r:id="rId9" w:history="1">
        <w:r w:rsidR="00C304E8" w:rsidRPr="0046556A">
          <w:rPr>
            <w:rStyle w:val="Hyperlink"/>
          </w:rPr>
          <w:t>research</w:t>
        </w:r>
      </w:hyperlink>
      <w:r w:rsidR="00C304E8" w:rsidRPr="0046556A">
        <w:t xml:space="preserve"> </w:t>
      </w:r>
      <w:r w:rsidR="005A1A96" w:rsidRPr="0046556A">
        <w:t xml:space="preserve">on the </w:t>
      </w:r>
      <w:r w:rsidR="00C304E8" w:rsidRPr="0046556A">
        <w:t xml:space="preserve">Higgs </w:t>
      </w:r>
      <w:r w:rsidR="008D2A7B" w:rsidRPr="0046556A">
        <w:t xml:space="preserve">boson </w:t>
      </w:r>
      <w:r w:rsidR="00C304E8" w:rsidRPr="0046556A">
        <w:t>indicate</w:t>
      </w:r>
      <w:r w:rsidR="008D2A7B" w:rsidRPr="0046556A">
        <w:t>s</w:t>
      </w:r>
      <w:r w:rsidR="00C304E8" w:rsidRPr="0046556A">
        <w:t xml:space="preserve"> that smaller black holes could catalyze false vacuum decay</w:t>
      </w:r>
      <w:r w:rsidR="00FD211F" w:rsidRPr="0046556A">
        <w:t xml:space="preserve"> </w:t>
      </w:r>
      <w:r w:rsidR="00FD211F" w:rsidRPr="0046556A">
        <w:fldChar w:fldCharType="begin"/>
      </w:r>
      <w:r w:rsidR="00E41C52" w:rsidRPr="0046556A">
        <w:instrText xml:space="preserve"> ADDIN ZOTERO_ITEM CSL_CITATION {"citationID":"oUBsFk8n","properties":{"formattedCitation":"(Burda, Gregory, &amp; Moss, 2015)","plainCitation":"(Burda, Gregory, &amp; Moss, 2015)","noteIndex":0},"citationItems":[{"id":9822,"uris":["http://zotero.org/users/3736454/items/P5LV72GF"],"uri":["http://zotero.org/users/3736454/items/P5LV72GF"],"itemData":{"id":9822,"type":"article-journal","title":"Vacuum metastability with black holes","container-title":"Journal of High Energy Physics","page":"114","volume":"2015","issue":"8","source":"arXiv.org","abstract":"We consider the possibility that small black holes can act as nucleation seeds for the decay of a metastable vacuum, focussing particularly on the Higgs potential. Using a thin-wall bubble approximation for the nucleation process, which is possible when generic quantum gravity corrections are added to the Higgs potential, we show that primordial black holes can stimulate vacuum decay. We demonstrate that for suitable parameter ranges, the vacuum decay process dominates over the Hawking evaporation process. Finally, we comment on the application of these results to vacuum decay seeded by black holes produced in particle collisions.","URL":"http://arxiv.org/abs/1503.07331","DOI":"10.1007/JHEP08(2015)114","ISSN":"1029-8479","note":"arXiv: 1503.07331","journalAbbreviation":"J. High Energ. Phys.","author":[{"family":"Burda","given":"Philipp"},{"family":"Gregory","given":"Ruth"},{"family":"Moss","given":"Ian"}],"issued":{"date-parts":[["2015",8]]},"accessed":{"date-parts":[["2019",7,20]]}}}],"schema":"https://github.com/citation-style-language/schema/raw/master/csl-citation.json"} </w:instrText>
      </w:r>
      <w:r w:rsidR="00FD211F" w:rsidRPr="0046556A">
        <w:fldChar w:fldCharType="separate"/>
      </w:r>
      <w:r w:rsidR="00E41C52" w:rsidRPr="0046556A">
        <w:rPr>
          <w:noProof/>
        </w:rPr>
        <w:t>(Burda, Gregory, &amp; Moss, 2015)</w:t>
      </w:r>
      <w:r w:rsidR="00FD211F" w:rsidRPr="0046556A">
        <w:fldChar w:fldCharType="end"/>
      </w:r>
      <w:r w:rsidR="00C304E8" w:rsidRPr="0046556A">
        <w:t xml:space="preserve">. </w:t>
      </w:r>
      <w:r w:rsidR="00BD0A66" w:rsidRPr="0046556A">
        <w:t>If there is no more energy in our universe useful for computations, false vacuum decay may be started artificially</w:t>
      </w:r>
      <w:r w:rsidR="008D2A7B" w:rsidRPr="0046556A">
        <w:t>—</w:t>
      </w:r>
      <w:r w:rsidR="00BD0A66" w:rsidRPr="0046556A">
        <w:t xml:space="preserve">and the energy of the decay somehow used for computations inside the domain walls. While </w:t>
      </w:r>
      <w:r w:rsidR="000A799B" w:rsidRPr="0046556A">
        <w:t xml:space="preserve">this approach </w:t>
      </w:r>
      <w:r w:rsidR="00BD0A66" w:rsidRPr="0046556A">
        <w:t>is very speculative, it is no more speculative than</w:t>
      </w:r>
      <w:r w:rsidR="000A799B" w:rsidRPr="0046556A">
        <w:t xml:space="preserve"> the</w:t>
      </w:r>
      <w:r w:rsidR="00BD0A66" w:rsidRPr="0046556A">
        <w:t xml:space="preserve"> Omega </w:t>
      </w:r>
      <w:r w:rsidR="000A799B" w:rsidRPr="0046556A">
        <w:t>Point</w:t>
      </w:r>
      <w:r w:rsidR="00BD0A66" w:rsidRPr="0046556A">
        <w:t>.</w:t>
      </w:r>
    </w:p>
    <w:p w14:paraId="1ED3C249" w14:textId="77777777" w:rsidR="00430997" w:rsidRPr="0046556A" w:rsidRDefault="00430997" w:rsidP="00EE7BC9"/>
    <w:p w14:paraId="497552BC" w14:textId="587F9305" w:rsidR="00D01D1D" w:rsidRPr="0046556A" w:rsidRDefault="00430997" w:rsidP="0032409C">
      <w:pPr>
        <w:pStyle w:val="ListParagraph"/>
        <w:numPr>
          <w:ilvl w:val="0"/>
          <w:numId w:val="13"/>
        </w:numPr>
        <w:jc w:val="both"/>
      </w:pPr>
      <w:r w:rsidRPr="0046556A">
        <w:t>Try to reach borders of the Universe</w:t>
      </w:r>
      <w:r w:rsidR="00EE7BC9" w:rsidRPr="0046556A">
        <w:t xml:space="preserve"> </w:t>
      </w:r>
      <w:r w:rsidRPr="0046556A">
        <w:t>or regions with other physical laws</w:t>
      </w:r>
      <w:r w:rsidR="00D01D1D" w:rsidRPr="0046556A">
        <w:t>.</w:t>
      </w:r>
      <w:r w:rsidR="0032409C" w:rsidRPr="0046556A">
        <w:t xml:space="preserve"> The end of our universe </w:t>
      </w:r>
      <w:r w:rsidR="000A799B" w:rsidRPr="0046556A">
        <w:t xml:space="preserve">will </w:t>
      </w:r>
      <w:r w:rsidR="0032409C" w:rsidRPr="0046556A">
        <w:t xml:space="preserve">follow from its physical laws, but why they should </w:t>
      </w:r>
      <w:r w:rsidR="000A799B" w:rsidRPr="0046556A">
        <w:t xml:space="preserve">these laws be the same </w:t>
      </w:r>
      <w:r w:rsidR="0032409C" w:rsidRPr="0046556A">
        <w:t xml:space="preserve">everywhere? </w:t>
      </w:r>
      <w:r w:rsidR="000A799B" w:rsidRPr="0046556A">
        <w:t xml:space="preserve">Perhaps </w:t>
      </w:r>
      <w:r w:rsidR="0032409C" w:rsidRPr="0046556A">
        <w:t>there are regions of the universe with different physical constants</w:t>
      </w:r>
      <w:r w:rsidR="000A799B" w:rsidRPr="0046556A">
        <w:t>,</w:t>
      </w:r>
      <w:r w:rsidR="0032409C" w:rsidRPr="0046556A">
        <w:t xml:space="preserve"> and thus</w:t>
      </w:r>
      <w:r w:rsidR="000A799B" w:rsidRPr="0046556A">
        <w:t>, a</w:t>
      </w:r>
      <w:r w:rsidR="0032409C" w:rsidRPr="0046556A">
        <w:t xml:space="preserve"> different fate?</w:t>
      </w:r>
      <w:r w:rsidR="00391FB6" w:rsidRPr="0046556A">
        <w:t xml:space="preserve"> Starting </w:t>
      </w:r>
      <w:r w:rsidR="000A799B" w:rsidRPr="0046556A">
        <w:t>near-</w:t>
      </w:r>
      <w:r w:rsidR="00391FB6" w:rsidRPr="0046556A">
        <w:t xml:space="preserve">light speed probes could help “us” to reach remote parts of the observable universe, but </w:t>
      </w:r>
      <w:r w:rsidR="000A799B" w:rsidRPr="0046556A">
        <w:t xml:space="preserve">this </w:t>
      </w:r>
      <w:r w:rsidR="00391FB6" w:rsidRPr="0046556A">
        <w:t xml:space="preserve">is </w:t>
      </w:r>
      <w:r w:rsidR="000A799B" w:rsidRPr="0046556A">
        <w:t xml:space="preserve">an </w:t>
      </w:r>
      <w:r w:rsidR="00391FB6" w:rsidRPr="0046556A">
        <w:t xml:space="preserve">infinitely small </w:t>
      </w:r>
      <w:r w:rsidR="000A799B" w:rsidRPr="0046556A">
        <w:t xml:space="preserve">portion </w:t>
      </w:r>
      <w:r w:rsidR="00391FB6" w:rsidRPr="0046556A">
        <w:t>of the whole inflationary volume of the universe, so it is unlikely that there will be significantly different sets of physical constants</w:t>
      </w:r>
      <w:r w:rsidR="000A799B" w:rsidRPr="0046556A">
        <w:t xml:space="preserve"> within that range</w:t>
      </w:r>
      <w:r w:rsidR="00391FB6" w:rsidRPr="0046556A">
        <w:t>.</w:t>
      </w:r>
    </w:p>
    <w:p w14:paraId="53A97E16" w14:textId="77777777" w:rsidR="00430997" w:rsidRPr="0046556A" w:rsidRDefault="00430997" w:rsidP="00EE7BC9"/>
    <w:p w14:paraId="6D3BC670" w14:textId="6E669FA9" w:rsidR="00200B92" w:rsidRPr="0046556A" w:rsidRDefault="00EA0553" w:rsidP="000403D4">
      <w:pPr>
        <w:pStyle w:val="ListParagraph"/>
        <w:numPr>
          <w:ilvl w:val="0"/>
          <w:numId w:val="13"/>
        </w:numPr>
        <w:jc w:val="both"/>
      </w:pPr>
      <w:r w:rsidRPr="0046556A">
        <w:t xml:space="preserve">A related </w:t>
      </w:r>
      <w:r w:rsidR="000403D4" w:rsidRPr="0046556A">
        <w:t>idea is to overcome the</w:t>
      </w:r>
      <w:r w:rsidR="00430997" w:rsidRPr="0046556A">
        <w:t xml:space="preserve"> second law of thermodynamics, maybe </w:t>
      </w:r>
      <w:r w:rsidRPr="0046556A">
        <w:t xml:space="preserve">by </w:t>
      </w:r>
      <w:r w:rsidR="00430997" w:rsidRPr="0046556A">
        <w:t>using open systems or Maxwell demons</w:t>
      </w:r>
      <w:r w:rsidR="007A0AE9" w:rsidRPr="0046556A">
        <w:t>, which would allow infinitely long computations without loss of energy</w:t>
      </w:r>
      <w:r w:rsidR="009A3C9D" w:rsidRPr="0046556A">
        <w:t xml:space="preserve"> or growth of entropy. Reversible computing</w:t>
      </w:r>
      <w:r w:rsidR="000C7479" w:rsidRPr="0046556A">
        <w:t xml:space="preserve"> (computations which don’t increase </w:t>
      </w:r>
      <w:r w:rsidR="004C5E2A" w:rsidRPr="0046556A">
        <w:t>entropy</w:t>
      </w:r>
      <w:r w:rsidR="000C7479" w:rsidRPr="0046556A">
        <w:t xml:space="preserve">) </w:t>
      </w:r>
      <w:r w:rsidR="009A3C9D" w:rsidRPr="0046556A">
        <w:t>is another idea in t</w:t>
      </w:r>
      <w:r w:rsidR="00951A56" w:rsidRPr="0046556A">
        <w:t>h</w:t>
      </w:r>
      <w:r w:rsidR="009A3C9D" w:rsidRPr="0046556A">
        <w:t>is direction.</w:t>
      </w:r>
    </w:p>
    <w:p w14:paraId="2DA6C395" w14:textId="77777777" w:rsidR="00391FB6" w:rsidRPr="0046556A" w:rsidRDefault="00391FB6" w:rsidP="00391FB6"/>
    <w:p w14:paraId="0F56F272" w14:textId="7A9FE941" w:rsidR="00391FB6" w:rsidRPr="0046556A" w:rsidRDefault="00391FB6" w:rsidP="00391FB6">
      <w:pPr>
        <w:pStyle w:val="ListParagraph"/>
        <w:numPr>
          <w:ilvl w:val="0"/>
          <w:numId w:val="13"/>
        </w:numPr>
        <w:jc w:val="both"/>
      </w:pPr>
      <w:r w:rsidRPr="0046556A">
        <w:t xml:space="preserve">Merge with </w:t>
      </w:r>
      <w:r w:rsidR="00234D50" w:rsidRPr="0046556A">
        <w:t>the universe</w:t>
      </w:r>
      <w:r w:rsidRPr="0046556A">
        <w:t xml:space="preserve">. </w:t>
      </w:r>
      <w:r w:rsidR="00234D50" w:rsidRPr="0046556A">
        <w:t xml:space="preserve">The universe </w:t>
      </w:r>
      <w:r w:rsidRPr="0046556A">
        <w:t>itself is regarded by some, like</w:t>
      </w:r>
      <w:r w:rsidR="001049FD" w:rsidRPr="0046556A">
        <w:t xml:space="preserve"> </w:t>
      </w:r>
      <w:r w:rsidR="00974321" w:rsidRPr="0046556A">
        <w:fldChar w:fldCharType="begin"/>
      </w:r>
      <w:r w:rsidR="00036F6B" w:rsidRPr="0046556A">
        <w:instrText xml:space="preserve"> ADDIN ZOTERO_ITEM CSL_CITATION {"citationID":"AarOJbGm","properties":{"formattedCitation":"(John A. Wheeler, 1990)","plainCitation":"(John A. Wheeler, 1990)","noteIndex":0},"citationItems":[{"id":9826,"uris":["http://zotero.org/users/3736454/items/5JJ6DU6T"],"uri":["http://zotero.org/users/3736454/items/5JJ6DU6T"],"itemData":{"id":9826,"type":"article-journal","title":"Information, physics, quantum: The search for links","container-title":"Complexity, entropy, and the physics of information","volume":"8","source":"Google Scholar","title-short":"Information, physics, quantum","author":[{"family":"Wheeler","given":"John A."}],"issued":{"date-parts":[["1990"]]}}}],"schema":"https://github.com/citation-style-language/schema/raw/master/csl-citation.json"} </w:instrText>
      </w:r>
      <w:r w:rsidR="00974321" w:rsidRPr="0046556A">
        <w:fldChar w:fldCharType="separate"/>
      </w:r>
      <w:r w:rsidR="00036F6B" w:rsidRPr="0046556A">
        <w:rPr>
          <w:noProof/>
        </w:rPr>
        <w:t>(John A. Wheeler, 1990)</w:t>
      </w:r>
      <w:r w:rsidR="00974321" w:rsidRPr="0046556A">
        <w:fldChar w:fldCharType="end"/>
      </w:r>
      <w:r w:rsidRPr="0046556A">
        <w:t xml:space="preserve"> and </w:t>
      </w:r>
      <w:r w:rsidR="00974321" w:rsidRPr="0046556A">
        <w:fldChar w:fldCharType="begin"/>
      </w:r>
      <w:r w:rsidR="00974321" w:rsidRPr="0046556A">
        <w:instrText xml:space="preserve"> ADDIN ZOTERO_ITEM CSL_CITATION {"citationID":"uc6kv888","properties":{"formattedCitation":"(Wolfram, 2002)","plainCitation":"(Wolfram, 2002)","noteIndex":0},"citationItems":[{"id":290,"uris":["http://zotero.org/users/3736454/items/KMPIZMUM"],"uri":["http://zotero.org/users/3736454/items/KMPIZMUM"],"itemData":{"id":290,"type":"article-journal","title":"A New Kind of Science","container-title":"May","volume":"14","language":"en","author":[{"family":"Wolfram","given":"S."}],"issued":{"date-parts":[["2002"]]}}}],"schema":"https://github.com/citation-style-language/schema/raw/master/csl-citation.json"} </w:instrText>
      </w:r>
      <w:r w:rsidR="00974321" w:rsidRPr="0046556A">
        <w:fldChar w:fldCharType="separate"/>
      </w:r>
      <w:r w:rsidR="00974321" w:rsidRPr="0046556A">
        <w:rPr>
          <w:noProof/>
        </w:rPr>
        <w:t>(Wolfram, 2002)</w:t>
      </w:r>
      <w:r w:rsidR="00974321" w:rsidRPr="0046556A">
        <w:fldChar w:fldCharType="end"/>
      </w:r>
      <w:r w:rsidR="002D1562" w:rsidRPr="0046556A">
        <w:t>,</w:t>
      </w:r>
      <w:r w:rsidR="001049FD" w:rsidRPr="0046556A">
        <w:t xml:space="preserve"> </w:t>
      </w:r>
      <w:r w:rsidRPr="0046556A">
        <w:t xml:space="preserve">as a computational process. While </w:t>
      </w:r>
      <w:r w:rsidR="000B7811" w:rsidRPr="0046556A">
        <w:t xml:space="preserve">the </w:t>
      </w:r>
      <w:r w:rsidRPr="0046556A">
        <w:t>observable</w:t>
      </w:r>
      <w:r w:rsidR="000B7811" w:rsidRPr="0046556A">
        <w:t>,</w:t>
      </w:r>
      <w:r w:rsidRPr="0046556A">
        <w:t xml:space="preserve"> stable universe could end in </w:t>
      </w:r>
      <w:r w:rsidR="000B7811" w:rsidRPr="0046556A">
        <w:t xml:space="preserve">a </w:t>
      </w:r>
      <w:r w:rsidRPr="0046556A">
        <w:t xml:space="preserve">violent or </w:t>
      </w:r>
      <w:r w:rsidR="000B7811" w:rsidRPr="0046556A">
        <w:t xml:space="preserve">a </w:t>
      </w:r>
      <w:r w:rsidRPr="0046556A">
        <w:t xml:space="preserve">slow death, </w:t>
      </w:r>
      <w:r w:rsidR="000B7811" w:rsidRPr="0046556A">
        <w:t xml:space="preserve">from another point of view, it is </w:t>
      </w:r>
      <w:r w:rsidRPr="0046556A">
        <w:t xml:space="preserve">just a form of computation. The idea is to exploit </w:t>
      </w:r>
      <w:r w:rsidR="000B7811" w:rsidRPr="0046556A">
        <w:t xml:space="preserve">the </w:t>
      </w:r>
      <w:r w:rsidRPr="0046556A">
        <w:t>computational nature of the universe to pe</w:t>
      </w:r>
      <w:r w:rsidR="000B7811" w:rsidRPr="0046556A">
        <w:t>r</w:t>
      </w:r>
      <w:r w:rsidRPr="0046556A">
        <w:t xml:space="preserve">form useful computations. This is </w:t>
      </w:r>
      <w:r w:rsidR="000B7811" w:rsidRPr="0046556A">
        <w:t xml:space="preserve">a </w:t>
      </w:r>
      <w:r w:rsidRPr="0046556A">
        <w:t>rather general idea</w:t>
      </w:r>
      <w:r w:rsidR="006331D8">
        <w:t>, and it could be implemented in</w:t>
      </w:r>
      <w:r w:rsidR="004C09A0" w:rsidRPr="0046556A">
        <w:t xml:space="preserve"> several ways</w:t>
      </w:r>
      <w:r w:rsidR="00CA467F" w:rsidRPr="0046556A">
        <w:t>.</w:t>
      </w:r>
    </w:p>
    <w:p w14:paraId="724C7170" w14:textId="77777777" w:rsidR="00391FB6" w:rsidRPr="0046556A" w:rsidRDefault="00391FB6" w:rsidP="00391FB6">
      <w:pPr>
        <w:jc w:val="both"/>
      </w:pPr>
    </w:p>
    <w:p w14:paraId="07A980CA" w14:textId="776C39F4" w:rsidR="00CA467F" w:rsidRPr="0046556A" w:rsidRDefault="004C09A0" w:rsidP="00D67B55">
      <w:pPr>
        <w:pStyle w:val="ListParagraph"/>
        <w:ind w:left="743"/>
        <w:jc w:val="both"/>
      </w:pPr>
      <w:r w:rsidRPr="0046556A">
        <w:t>One of such ideas to merge with the universe i</w:t>
      </w:r>
      <w:r w:rsidR="0006297E" w:rsidRPr="0046556A">
        <w:t>s the ultimate miniaturization and reaching the level of smallest particles which exist. One of them is smallest pieces space-time which are known as</w:t>
      </w:r>
      <w:r w:rsidR="00391FB6" w:rsidRPr="0046556A">
        <w:t xml:space="preserve"> </w:t>
      </w:r>
      <w:r w:rsidR="0006297E" w:rsidRPr="0046556A">
        <w:t>“</w:t>
      </w:r>
      <w:r w:rsidR="00391FB6" w:rsidRPr="0046556A">
        <w:t>quantum foam</w:t>
      </w:r>
      <w:r w:rsidR="0006297E" w:rsidRPr="0046556A">
        <w:t>”</w:t>
      </w:r>
      <w:r w:rsidR="00391FB6" w:rsidRPr="0046556A">
        <w:t>.</w:t>
      </w:r>
      <w:r w:rsidR="0006297E" w:rsidRPr="0046556A">
        <w:t xml:space="preserve"> Quantum foam is the idea that at the lowest scale the space itself becomes quantum and is in the state of constant fluctuations (it is also similar to the ideas of quantum loop gravity).</w:t>
      </w:r>
      <w:r w:rsidR="00C46383" w:rsidRPr="0046556A">
        <w:t xml:space="preserve"> </w:t>
      </w:r>
      <w:r w:rsidR="00CA467F" w:rsidRPr="0046556A">
        <w:t xml:space="preserve">Another idea is not to merge with </w:t>
      </w:r>
      <w:r w:rsidR="00C46383" w:rsidRPr="0046556A">
        <w:t xml:space="preserve">the </w:t>
      </w:r>
      <w:r w:rsidR="00CA467F" w:rsidRPr="0046556A">
        <w:t>“smallest particles”, but with the laws of physics themselves.</w:t>
      </w:r>
      <w:r w:rsidR="004C5E2A" w:rsidRPr="0046556A">
        <w:t xml:space="preserve"> As physical laws govern the universe and all “computations” in in, then becoming such a law is equal in some sense to becoming an eternal computer program.</w:t>
      </w:r>
    </w:p>
    <w:p w14:paraId="0019A145" w14:textId="77777777" w:rsidR="00391FB6" w:rsidRPr="0046556A" w:rsidRDefault="00391FB6" w:rsidP="0091615C">
      <w:pPr>
        <w:jc w:val="both"/>
      </w:pPr>
    </w:p>
    <w:p w14:paraId="587A0B35" w14:textId="77777777" w:rsidR="00C143FC" w:rsidRPr="0046556A" w:rsidRDefault="00C143FC" w:rsidP="00EE7BC9">
      <w:pPr>
        <w:pStyle w:val="BasicParagraph"/>
        <w:ind w:left="720"/>
        <w:rPr>
          <w:rFonts w:ascii="Times New Roman" w:hAnsi="Times New Roman" w:cs="Times New Roman"/>
        </w:rPr>
      </w:pPr>
    </w:p>
    <w:p w14:paraId="4DF414ED" w14:textId="47E3D5E9" w:rsidR="00C143FC" w:rsidRPr="0046556A" w:rsidRDefault="00203D1D" w:rsidP="00200B92">
      <w:pPr>
        <w:pStyle w:val="Heading2"/>
        <w:rPr>
          <w:rFonts w:ascii="Times New Roman" w:hAnsi="Times New Roman" w:cs="Times New Roman"/>
          <w:sz w:val="24"/>
          <w:szCs w:val="24"/>
        </w:rPr>
      </w:pPr>
      <w:bookmarkStart w:id="22" w:name="_Toc14788558"/>
      <w:bookmarkStart w:id="23" w:name="_Toc25415811"/>
      <w:r w:rsidRPr="0046556A">
        <w:rPr>
          <w:rFonts w:ascii="Times New Roman" w:hAnsi="Times New Roman" w:cs="Times New Roman"/>
          <w:sz w:val="24"/>
          <w:szCs w:val="24"/>
        </w:rPr>
        <w:t>3.2</w:t>
      </w:r>
      <w:r w:rsidR="00EF2DF1" w:rsidRPr="0046556A">
        <w:rPr>
          <w:rFonts w:ascii="Times New Roman" w:hAnsi="Times New Roman" w:cs="Times New Roman"/>
          <w:sz w:val="24"/>
          <w:szCs w:val="24"/>
        </w:rPr>
        <w:t xml:space="preserve">. </w:t>
      </w:r>
      <w:r w:rsidR="00C143FC" w:rsidRPr="0046556A">
        <w:rPr>
          <w:rFonts w:ascii="Times New Roman" w:hAnsi="Times New Roman" w:cs="Times New Roman"/>
          <w:sz w:val="24"/>
          <w:szCs w:val="24"/>
        </w:rPr>
        <w:t xml:space="preserve">Go to </w:t>
      </w:r>
      <w:r w:rsidR="007E1C3E" w:rsidRPr="0046556A">
        <w:rPr>
          <w:rFonts w:ascii="Times New Roman" w:hAnsi="Times New Roman" w:cs="Times New Roman"/>
          <w:sz w:val="24"/>
          <w:szCs w:val="24"/>
        </w:rPr>
        <w:t xml:space="preserve">a </w:t>
      </w:r>
      <w:r w:rsidR="00C143FC" w:rsidRPr="0046556A">
        <w:rPr>
          <w:rFonts w:ascii="Times New Roman" w:hAnsi="Times New Roman" w:cs="Times New Roman"/>
          <w:sz w:val="24"/>
          <w:szCs w:val="24"/>
        </w:rPr>
        <w:t>parallel world</w:t>
      </w:r>
      <w:bookmarkEnd w:id="22"/>
      <w:bookmarkEnd w:id="23"/>
    </w:p>
    <w:p w14:paraId="4E082AB7" w14:textId="77777777" w:rsidR="00606C82" w:rsidRPr="0046556A" w:rsidRDefault="00606C82" w:rsidP="00EE7BC9"/>
    <w:p w14:paraId="4A9B8818" w14:textId="07B64B91" w:rsidR="00B14B54" w:rsidRPr="0046556A" w:rsidRDefault="00606C82" w:rsidP="00B14B54">
      <w:pPr>
        <w:pStyle w:val="p1"/>
        <w:numPr>
          <w:ilvl w:val="0"/>
          <w:numId w:val="9"/>
        </w:numPr>
        <w:jc w:val="both"/>
        <w:rPr>
          <w:rFonts w:ascii="Times New Roman" w:hAnsi="Times New Roman"/>
          <w:sz w:val="24"/>
          <w:szCs w:val="24"/>
        </w:rPr>
      </w:pPr>
      <w:r w:rsidRPr="0046556A">
        <w:rPr>
          <w:rFonts w:ascii="Times New Roman" w:hAnsi="Times New Roman"/>
          <w:i/>
          <w:sz w:val="24"/>
          <w:szCs w:val="24"/>
        </w:rPr>
        <w:t xml:space="preserve">Go to </w:t>
      </w:r>
      <w:r w:rsidR="007E1C3E" w:rsidRPr="0046556A">
        <w:rPr>
          <w:rFonts w:ascii="Times New Roman" w:hAnsi="Times New Roman"/>
          <w:i/>
          <w:sz w:val="24"/>
          <w:szCs w:val="24"/>
        </w:rPr>
        <w:t xml:space="preserve">a </w:t>
      </w:r>
      <w:r w:rsidR="007E1C3E" w:rsidRPr="0046556A">
        <w:rPr>
          <w:rFonts w:ascii="Times New Roman" w:hAnsi="Times New Roman"/>
          <w:bCs/>
          <w:i/>
          <w:sz w:val="24"/>
          <w:szCs w:val="24"/>
        </w:rPr>
        <w:t xml:space="preserve">mathematical </w:t>
      </w:r>
      <w:r w:rsidRPr="0046556A">
        <w:rPr>
          <w:rFonts w:ascii="Times New Roman" w:hAnsi="Times New Roman"/>
          <w:bCs/>
          <w:i/>
          <w:sz w:val="24"/>
          <w:szCs w:val="24"/>
        </w:rPr>
        <w:t>universe</w:t>
      </w:r>
      <w:r w:rsidRPr="0046556A">
        <w:rPr>
          <w:rFonts w:ascii="Times New Roman" w:hAnsi="Times New Roman"/>
          <w:bCs/>
          <w:sz w:val="24"/>
          <w:szCs w:val="24"/>
        </w:rPr>
        <w:t xml:space="preserve"> </w:t>
      </w:r>
      <w:r w:rsidRPr="0046556A">
        <w:rPr>
          <w:rFonts w:ascii="Times New Roman" w:hAnsi="Times New Roman"/>
          <w:sz w:val="24"/>
          <w:szCs w:val="24"/>
        </w:rPr>
        <w:t>(like in Egan’s “</w:t>
      </w:r>
      <w:hyperlink w:history="1">
        <w:r w:rsidR="00FD699D" w:rsidRPr="0046556A">
          <w:rPr>
            <w:rFonts w:ascii="Times New Roman" w:hAnsi="Times New Roman"/>
            <w:bCs/>
            <w:sz w:val="24"/>
            <w:szCs w:val="24"/>
          </w:rPr>
          <w:t>P</w:t>
        </w:r>
        <w:r w:rsidRPr="0046556A">
          <w:rPr>
            <w:rFonts w:ascii="Times New Roman" w:hAnsi="Times New Roman"/>
            <w:bCs/>
            <w:sz w:val="24"/>
            <w:szCs w:val="24"/>
          </w:rPr>
          <w:t xml:space="preserve">ermutation </w:t>
        </w:r>
        <w:r w:rsidR="007E1C3E" w:rsidRPr="0046556A">
          <w:rPr>
            <w:rFonts w:ascii="Times New Roman" w:hAnsi="Times New Roman"/>
            <w:bCs/>
            <w:sz w:val="24"/>
            <w:szCs w:val="24"/>
          </w:rPr>
          <w:t>City</w:t>
        </w:r>
      </w:hyperlink>
      <w:r w:rsidRPr="0046556A">
        <w:rPr>
          <w:rFonts w:ascii="Times New Roman" w:hAnsi="Times New Roman"/>
          <w:sz w:val="24"/>
          <w:szCs w:val="24"/>
        </w:rPr>
        <w:t>”)</w:t>
      </w:r>
      <w:r w:rsidR="00E87029" w:rsidRPr="0046556A">
        <w:rPr>
          <w:rFonts w:ascii="Times New Roman" w:hAnsi="Times New Roman"/>
          <w:sz w:val="24"/>
          <w:szCs w:val="24"/>
        </w:rPr>
        <w:t>:</w:t>
      </w:r>
      <w:r w:rsidR="00FD699D" w:rsidRPr="0046556A">
        <w:rPr>
          <w:rFonts w:ascii="Times New Roman" w:hAnsi="Times New Roman"/>
          <w:sz w:val="24"/>
          <w:szCs w:val="24"/>
        </w:rPr>
        <w:t xml:space="preserve"> If the ultimate reality is mathematical</w:t>
      </w:r>
      <w:r w:rsidR="007E1C3E" w:rsidRPr="0046556A">
        <w:rPr>
          <w:rFonts w:ascii="Times New Roman" w:hAnsi="Times New Roman"/>
          <w:sz w:val="24"/>
          <w:szCs w:val="24"/>
        </w:rPr>
        <w:t>,</w:t>
      </w:r>
      <w:r w:rsidR="00FD699D" w:rsidRPr="0046556A">
        <w:rPr>
          <w:rFonts w:ascii="Times New Roman" w:hAnsi="Times New Roman"/>
          <w:sz w:val="24"/>
          <w:szCs w:val="24"/>
        </w:rPr>
        <w:t xml:space="preserve"> as assumed by </w:t>
      </w:r>
      <w:r w:rsidR="00ED5A9F" w:rsidRPr="0046556A">
        <w:rPr>
          <w:rFonts w:ascii="Times New Roman" w:hAnsi="Times New Roman"/>
          <w:sz w:val="24"/>
          <w:szCs w:val="24"/>
        </w:rPr>
        <w:fldChar w:fldCharType="begin"/>
      </w:r>
      <w:r w:rsidR="00A625A0" w:rsidRPr="0046556A">
        <w:rPr>
          <w:rFonts w:ascii="Times New Roman" w:hAnsi="Times New Roman"/>
          <w:sz w:val="24"/>
          <w:szCs w:val="24"/>
        </w:rPr>
        <w:instrText xml:space="preserve"> ADDIN ZOTERO_ITEM CSL_CITATION {"citationID":"BcDjCzzw","properties":{"formattedCitation":"(M. Tegmark, 2014)","plainCitation":"(M. Tegmark, 2014)","noteIndex":0},"citationItems":[{"id":3421,"uris":["http://zotero.org/users/3736454/items/4M446APT"],"uri":["http://zotero.org/users/3736454/items/4M446APT"],"itemData":{"id":3421,"type":"book","title":"Our Mathematical Universe: My Quest for the Ultimate Nature of Reality","publisher":"Knopf","publisher-place":"New York","number-of-pages":"432","edition":"1st edition","source":"Amazon","event-place":"New York","abstract":"Max Tegmark leads us on an astonishing journey through past, present and future, and through the physics, astronomy and mathematics that are the foundation of his work, most particularly his hypothesis that our physical reality is a mathematical structure and his theory of the ultimate multiverse. In a dazzling combination of both popular and groundbreaking science, he not only helps us grasp his often mind-boggling theories, but he also shares with us some of the often surprising triumphs and disappointments that have shaped his life as a scientist. Fascinating from first to last—this is a book that has already prompted the attention and admiration of some of the most prominent scientists and mathematicians.","ISBN":"978-0-307-59980-3","title-short":"Our Mathematical Universe","language":"English","author":[{"family":"Tegmark","given":"M."}],"issued":{"date-parts":[["2014",1,7]]}}}],"schema":"https://github.com/citation-style-language/schema/raw/master/csl-citation.json"} </w:instrText>
      </w:r>
      <w:r w:rsidR="00ED5A9F" w:rsidRPr="0046556A">
        <w:rPr>
          <w:rFonts w:ascii="Times New Roman" w:hAnsi="Times New Roman"/>
          <w:sz w:val="24"/>
          <w:szCs w:val="24"/>
        </w:rPr>
        <w:fldChar w:fldCharType="separate"/>
      </w:r>
      <w:r w:rsidR="004C5E2A" w:rsidRPr="0046556A">
        <w:rPr>
          <w:rFonts w:ascii="Times New Roman" w:hAnsi="Times New Roman"/>
          <w:noProof/>
          <w:sz w:val="24"/>
          <w:szCs w:val="24"/>
        </w:rPr>
        <w:t>(</w:t>
      </w:r>
      <w:r w:rsidR="00A625A0" w:rsidRPr="0046556A">
        <w:rPr>
          <w:rFonts w:ascii="Times New Roman" w:hAnsi="Times New Roman"/>
          <w:noProof/>
          <w:sz w:val="24"/>
          <w:szCs w:val="24"/>
        </w:rPr>
        <w:t>Tegmark, 2014)</w:t>
      </w:r>
      <w:r w:rsidR="00ED5A9F" w:rsidRPr="0046556A">
        <w:rPr>
          <w:rFonts w:ascii="Times New Roman" w:hAnsi="Times New Roman"/>
          <w:sz w:val="24"/>
          <w:szCs w:val="24"/>
        </w:rPr>
        <w:fldChar w:fldCharType="end"/>
      </w:r>
      <w:r w:rsidR="001755DF" w:rsidRPr="0046556A">
        <w:rPr>
          <w:rFonts w:ascii="Times New Roman" w:hAnsi="Times New Roman"/>
          <w:sz w:val="24"/>
          <w:szCs w:val="24"/>
        </w:rPr>
        <w:t xml:space="preserve">, creating </w:t>
      </w:r>
      <w:r w:rsidR="007E1C3E" w:rsidRPr="0046556A">
        <w:rPr>
          <w:rFonts w:ascii="Times New Roman" w:hAnsi="Times New Roman"/>
          <w:sz w:val="24"/>
          <w:szCs w:val="24"/>
        </w:rPr>
        <w:t xml:space="preserve">an </w:t>
      </w:r>
      <w:r w:rsidR="001755DF" w:rsidRPr="0046556A">
        <w:rPr>
          <w:rFonts w:ascii="Times New Roman" w:hAnsi="Times New Roman"/>
          <w:sz w:val="24"/>
          <w:szCs w:val="24"/>
        </w:rPr>
        <w:t>everlasting computer, which runs simulation</w:t>
      </w:r>
      <w:r w:rsidR="007E1C3E" w:rsidRPr="0046556A">
        <w:rPr>
          <w:rFonts w:ascii="Times New Roman" w:hAnsi="Times New Roman"/>
          <w:sz w:val="24"/>
          <w:szCs w:val="24"/>
        </w:rPr>
        <w:t>s</w:t>
      </w:r>
      <w:r w:rsidR="001755DF" w:rsidRPr="0046556A">
        <w:rPr>
          <w:rFonts w:ascii="Times New Roman" w:hAnsi="Times New Roman"/>
          <w:sz w:val="24"/>
          <w:szCs w:val="24"/>
        </w:rPr>
        <w:t xml:space="preserve"> of minds</w:t>
      </w:r>
      <w:r w:rsidR="00CC6FB5" w:rsidRPr="0046556A">
        <w:rPr>
          <w:rFonts w:ascii="Times New Roman" w:hAnsi="Times New Roman"/>
          <w:sz w:val="24"/>
          <w:szCs w:val="24"/>
        </w:rPr>
        <w:t xml:space="preserve"> would represent a way to migrate</w:t>
      </w:r>
      <w:r w:rsidR="001755DF" w:rsidRPr="0046556A">
        <w:rPr>
          <w:rFonts w:ascii="Times New Roman" w:hAnsi="Times New Roman"/>
          <w:sz w:val="24"/>
          <w:szCs w:val="24"/>
        </w:rPr>
        <w:t xml:space="preserve">. </w:t>
      </w:r>
      <w:r w:rsidR="00280892" w:rsidRPr="0046556A">
        <w:rPr>
          <w:rFonts w:ascii="Times New Roman" w:hAnsi="Times New Roman"/>
          <w:sz w:val="24"/>
          <w:szCs w:val="24"/>
        </w:rPr>
        <w:t xml:space="preserve">In this scenario, a </w:t>
      </w:r>
      <w:r w:rsidR="001755DF" w:rsidRPr="0046556A">
        <w:rPr>
          <w:rFonts w:ascii="Times New Roman" w:hAnsi="Times New Roman"/>
          <w:sz w:val="24"/>
          <w:szCs w:val="24"/>
        </w:rPr>
        <w:t xml:space="preserve">physical copy of such </w:t>
      </w:r>
      <w:r w:rsidR="007E1C3E" w:rsidRPr="0046556A">
        <w:rPr>
          <w:rFonts w:ascii="Times New Roman" w:hAnsi="Times New Roman"/>
          <w:sz w:val="24"/>
          <w:szCs w:val="24"/>
        </w:rPr>
        <w:t xml:space="preserve">a </w:t>
      </w:r>
      <w:r w:rsidR="001755DF" w:rsidRPr="0046556A">
        <w:rPr>
          <w:rFonts w:ascii="Times New Roman" w:hAnsi="Times New Roman"/>
          <w:sz w:val="24"/>
          <w:szCs w:val="24"/>
        </w:rPr>
        <w:t>computer is created and then turn</w:t>
      </w:r>
      <w:r w:rsidR="007E1C3E" w:rsidRPr="0046556A">
        <w:rPr>
          <w:rFonts w:ascii="Times New Roman" w:hAnsi="Times New Roman"/>
          <w:sz w:val="24"/>
          <w:szCs w:val="24"/>
        </w:rPr>
        <w:t>ed</w:t>
      </w:r>
      <w:r w:rsidR="001755DF" w:rsidRPr="0046556A">
        <w:rPr>
          <w:rFonts w:ascii="Times New Roman" w:hAnsi="Times New Roman"/>
          <w:sz w:val="24"/>
          <w:szCs w:val="24"/>
        </w:rPr>
        <w:t xml:space="preserve"> off, but in the mathematical universe</w:t>
      </w:r>
      <w:r w:rsidR="007E1C3E" w:rsidRPr="0046556A">
        <w:rPr>
          <w:rFonts w:ascii="Times New Roman" w:hAnsi="Times New Roman"/>
          <w:sz w:val="24"/>
          <w:szCs w:val="24"/>
        </w:rPr>
        <w:t xml:space="preserve"> an</w:t>
      </w:r>
      <w:r w:rsidR="001755DF" w:rsidRPr="0046556A">
        <w:rPr>
          <w:rFonts w:ascii="Times New Roman" w:hAnsi="Times New Roman"/>
          <w:sz w:val="24"/>
          <w:szCs w:val="24"/>
        </w:rPr>
        <w:t xml:space="preserve"> infinite chain of the next states of such </w:t>
      </w:r>
      <w:r w:rsidR="007E1C3E" w:rsidRPr="0046556A">
        <w:rPr>
          <w:rFonts w:ascii="Times New Roman" w:hAnsi="Times New Roman"/>
          <w:sz w:val="24"/>
          <w:szCs w:val="24"/>
        </w:rPr>
        <w:t xml:space="preserve">a </w:t>
      </w:r>
      <w:r w:rsidR="001755DF" w:rsidRPr="0046556A">
        <w:rPr>
          <w:rFonts w:ascii="Times New Roman" w:hAnsi="Times New Roman"/>
          <w:sz w:val="24"/>
          <w:szCs w:val="24"/>
        </w:rPr>
        <w:t>computer will be possible</w:t>
      </w:r>
      <w:r w:rsidR="007E1C3E" w:rsidRPr="0046556A">
        <w:rPr>
          <w:rFonts w:ascii="Times New Roman" w:hAnsi="Times New Roman"/>
          <w:sz w:val="24"/>
          <w:szCs w:val="24"/>
        </w:rPr>
        <w:t>,</w:t>
      </w:r>
      <w:r w:rsidR="001755DF" w:rsidRPr="0046556A">
        <w:rPr>
          <w:rFonts w:ascii="Times New Roman" w:hAnsi="Times New Roman"/>
          <w:sz w:val="24"/>
          <w:szCs w:val="24"/>
        </w:rPr>
        <w:t xml:space="preserve"> and thus actually exist. </w:t>
      </w:r>
    </w:p>
    <w:p w14:paraId="424DDD72" w14:textId="77777777" w:rsidR="00B14B54" w:rsidRPr="0046556A" w:rsidRDefault="00B14B54" w:rsidP="009B395F">
      <w:pPr>
        <w:pStyle w:val="p1"/>
        <w:ind w:left="743"/>
        <w:jc w:val="both"/>
        <w:rPr>
          <w:rFonts w:ascii="Times New Roman" w:hAnsi="Times New Roman"/>
          <w:sz w:val="24"/>
          <w:szCs w:val="24"/>
        </w:rPr>
      </w:pPr>
    </w:p>
    <w:p w14:paraId="13B1B825" w14:textId="6915DDAF" w:rsidR="00606C82" w:rsidRPr="0046556A" w:rsidRDefault="00606C82" w:rsidP="00B14B54">
      <w:pPr>
        <w:pStyle w:val="p1"/>
        <w:numPr>
          <w:ilvl w:val="0"/>
          <w:numId w:val="9"/>
        </w:numPr>
        <w:jc w:val="both"/>
        <w:rPr>
          <w:rFonts w:ascii="Times New Roman" w:hAnsi="Times New Roman"/>
          <w:sz w:val="24"/>
          <w:szCs w:val="24"/>
        </w:rPr>
      </w:pPr>
      <w:r w:rsidRPr="0046556A">
        <w:rPr>
          <w:rFonts w:ascii="Times New Roman" w:hAnsi="Times New Roman"/>
          <w:i/>
          <w:sz w:val="24"/>
          <w:szCs w:val="24"/>
        </w:rPr>
        <w:t>Use</w:t>
      </w:r>
      <w:r w:rsidRPr="0046556A">
        <w:rPr>
          <w:rFonts w:ascii="Times New Roman" w:hAnsi="Times New Roman"/>
          <w:bCs/>
          <w:i/>
          <w:sz w:val="24"/>
          <w:szCs w:val="24"/>
        </w:rPr>
        <w:t xml:space="preserve"> </w:t>
      </w:r>
      <w:hyperlink r:id="rId10" w:history="1">
        <w:r w:rsidRPr="0046556A">
          <w:rPr>
            <w:rStyle w:val="s1"/>
            <w:rFonts w:ascii="Times New Roman" w:hAnsi="Times New Roman"/>
            <w:bCs/>
            <w:i/>
            <w:sz w:val="24"/>
            <w:szCs w:val="24"/>
            <w:u w:val="single"/>
          </w:rPr>
          <w:t>quantum immortality</w:t>
        </w:r>
      </w:hyperlink>
      <w:r w:rsidR="00E87029" w:rsidRPr="0046556A">
        <w:rPr>
          <w:rStyle w:val="s1"/>
          <w:rFonts w:ascii="Times New Roman" w:hAnsi="Times New Roman"/>
          <w:bCs/>
          <w:color w:val="auto"/>
          <w:sz w:val="24"/>
          <w:szCs w:val="24"/>
        </w:rPr>
        <w:t>:</w:t>
      </w:r>
      <w:r w:rsidR="00E00134" w:rsidRPr="0046556A">
        <w:rPr>
          <w:rStyle w:val="s1"/>
          <w:rFonts w:ascii="Times New Roman" w:hAnsi="Times New Roman"/>
          <w:sz w:val="24"/>
          <w:szCs w:val="24"/>
        </w:rPr>
        <w:t xml:space="preserve"> </w:t>
      </w:r>
      <w:r w:rsidRPr="0046556A">
        <w:rPr>
          <w:rFonts w:ascii="Times New Roman" w:hAnsi="Times New Roman"/>
          <w:sz w:val="24"/>
          <w:szCs w:val="24"/>
        </w:rPr>
        <w:t>In other branches</w:t>
      </w:r>
      <w:r w:rsidR="00E55D39" w:rsidRPr="0046556A">
        <w:rPr>
          <w:rFonts w:ascii="Times New Roman" w:hAnsi="Times New Roman"/>
          <w:sz w:val="24"/>
          <w:szCs w:val="24"/>
        </w:rPr>
        <w:t>,</w:t>
      </w:r>
      <w:r w:rsidRPr="0046556A">
        <w:rPr>
          <w:rFonts w:ascii="Times New Roman" w:hAnsi="Times New Roman"/>
          <w:sz w:val="24"/>
          <w:szCs w:val="24"/>
        </w:rPr>
        <w:t xml:space="preserve"> the death of the universe will come later, so our civilization will always survive</w:t>
      </w:r>
      <w:r w:rsidR="00A16827" w:rsidRPr="0046556A">
        <w:rPr>
          <w:rFonts w:ascii="Times New Roman" w:hAnsi="Times New Roman"/>
          <w:sz w:val="24"/>
          <w:szCs w:val="24"/>
        </w:rPr>
        <w:t xml:space="preserve"> </w:t>
      </w:r>
      <w:r w:rsidR="00A16827" w:rsidRPr="0046556A">
        <w:rPr>
          <w:rFonts w:ascii="Times New Roman" w:hAnsi="Times New Roman"/>
          <w:sz w:val="24"/>
          <w:szCs w:val="24"/>
        </w:rPr>
        <w:fldChar w:fldCharType="begin"/>
      </w:r>
      <w:r w:rsidR="00C6620B" w:rsidRPr="0046556A">
        <w:rPr>
          <w:rFonts w:ascii="Times New Roman" w:hAnsi="Times New Roman"/>
          <w:sz w:val="24"/>
          <w:szCs w:val="24"/>
        </w:rPr>
        <w:instrText xml:space="preserve"> ADDIN ZOTERO_ITEM CSL_CITATION {"citationID":"mVnCa1LO","properties":{"formattedCitation":"(Turchin, 2018b)","plainCitation":"(Turchin, 2018b)","noteIndex":0},"citationItems":[{"id":6784,"uris":["http://zotero.org/users/3736454/items/JST2CW3X"],"uri":["http://zotero.org/users/3736454/items/JST2CW3X"],"itemData":{"id":6784,"type":"manuscript","title":"Forever and Again: Necessary Conditions for the “Quantum Immortality” and its Practical Implications","author":[{"family":"Turchin","given":"A."}],"issued":{"date-parts":[["2018"]]}}}],"schema":"https://github.com/citation-style-language/schema/raw/master/csl-citation.json"} </w:instrText>
      </w:r>
      <w:r w:rsidR="00A16827" w:rsidRPr="0046556A">
        <w:rPr>
          <w:rFonts w:ascii="Times New Roman" w:hAnsi="Times New Roman"/>
          <w:sz w:val="24"/>
          <w:szCs w:val="24"/>
        </w:rPr>
        <w:fldChar w:fldCharType="separate"/>
      </w:r>
      <w:r w:rsidR="00C6620B" w:rsidRPr="0046556A">
        <w:rPr>
          <w:rFonts w:ascii="Times New Roman" w:hAnsi="Times New Roman"/>
          <w:noProof/>
          <w:sz w:val="24"/>
          <w:szCs w:val="24"/>
        </w:rPr>
        <w:t>(Turchin, 2018b)</w:t>
      </w:r>
      <w:r w:rsidR="00A16827" w:rsidRPr="0046556A">
        <w:rPr>
          <w:rFonts w:ascii="Times New Roman" w:hAnsi="Times New Roman"/>
          <w:sz w:val="24"/>
          <w:szCs w:val="24"/>
        </w:rPr>
        <w:fldChar w:fldCharType="end"/>
      </w:r>
      <w:r w:rsidR="00FD699D" w:rsidRPr="0046556A">
        <w:rPr>
          <w:rFonts w:ascii="Times New Roman" w:hAnsi="Times New Roman"/>
          <w:sz w:val="24"/>
          <w:szCs w:val="24"/>
        </w:rPr>
        <w:t xml:space="preserve">. Another type of travelling to parallel worlds could be jumping between </w:t>
      </w:r>
      <w:proofErr w:type="spellStart"/>
      <w:r w:rsidR="00FD699D" w:rsidRPr="0046556A">
        <w:rPr>
          <w:rFonts w:ascii="Times New Roman" w:hAnsi="Times New Roman"/>
          <w:sz w:val="24"/>
          <w:szCs w:val="24"/>
        </w:rPr>
        <w:t>Everettian</w:t>
      </w:r>
      <w:proofErr w:type="spellEnd"/>
      <w:r w:rsidR="00FD699D" w:rsidRPr="0046556A">
        <w:rPr>
          <w:rFonts w:ascii="Times New Roman" w:hAnsi="Times New Roman"/>
          <w:sz w:val="24"/>
          <w:szCs w:val="24"/>
        </w:rPr>
        <w:t xml:space="preserve"> branches</w:t>
      </w:r>
      <w:r w:rsidR="005174A3" w:rsidRPr="0046556A">
        <w:rPr>
          <w:rFonts w:ascii="Times New Roman" w:hAnsi="Times New Roman"/>
          <w:sz w:val="24"/>
          <w:szCs w:val="24"/>
        </w:rPr>
        <w:t xml:space="preserve"> </w:t>
      </w:r>
      <w:r w:rsidR="005174A3" w:rsidRPr="0046556A">
        <w:rPr>
          <w:rFonts w:ascii="Times New Roman" w:hAnsi="Times New Roman"/>
          <w:sz w:val="24"/>
          <w:szCs w:val="24"/>
        </w:rPr>
        <w:fldChar w:fldCharType="begin"/>
      </w:r>
      <w:r w:rsidR="005174A3" w:rsidRPr="0046556A">
        <w:rPr>
          <w:rFonts w:ascii="Times New Roman" w:hAnsi="Times New Roman"/>
          <w:sz w:val="24"/>
          <w:szCs w:val="24"/>
        </w:rPr>
        <w:instrText xml:space="preserve"> ADDIN ZOTERO_ITEM CSL_CITATION {"citationID":"WT0UqLGJ","properties":{"formattedCitation":"(Deutsch, 2002)","plainCitation":"(Deutsch, 2002)","noteIndex":0},"citationItems":[{"id":3327,"uris":["http://zotero.org/users/3736454/items/4PJ28XI3"],"uri":["http://zotero.org/users/3736454/items/4PJ28XI3"],"itemData":{"id":3327,"type":"article-journal","title":"The structure of the multiverse","container-title":"Proceedings of the Royal Society of London A: Mathematical, Physical and Engineering Sciences","page":"2911-2923","volume":"458","issue":"2028","source":"rspa.royalsocietypublishing.org","abstract":"The structure of the multiverse can be understood by analysing the ways in which information can flow in it. We may distinguish between quantum and classical information processing. In any region where the latter occurs — which includes not only classical computation but also all measurements and decoherent processes — the multiverse contains an ensemble of causally autonomous systems, each of which resembles a classical physical system. However, even in those regions, the multiverse has additional structure.","URL":"http://rspa.royalsocietypublishing.org/content/458/2028/2911","DOI":"10.1098/rspa.2002.1015","ISSN":"1364-5021, 1471-2946","language":"en","author":[{"family":"Deutsch","given":"David"}],"issued":{"date-parts":[["2002",12,8]]},"accessed":{"date-parts":[["2017",10,6]]}}}],"schema":"https://github.com/citation-style-language/schema/raw/master/csl-citation.json"} </w:instrText>
      </w:r>
      <w:r w:rsidR="005174A3" w:rsidRPr="0046556A">
        <w:rPr>
          <w:rFonts w:ascii="Times New Roman" w:hAnsi="Times New Roman"/>
          <w:sz w:val="24"/>
          <w:szCs w:val="24"/>
        </w:rPr>
        <w:fldChar w:fldCharType="separate"/>
      </w:r>
      <w:r w:rsidR="005174A3" w:rsidRPr="0046556A">
        <w:rPr>
          <w:rFonts w:ascii="Times New Roman" w:hAnsi="Times New Roman"/>
          <w:noProof/>
          <w:sz w:val="24"/>
          <w:szCs w:val="24"/>
        </w:rPr>
        <w:t>(Deutsch, 2002)</w:t>
      </w:r>
      <w:r w:rsidR="005174A3" w:rsidRPr="0046556A">
        <w:rPr>
          <w:rFonts w:ascii="Times New Roman" w:hAnsi="Times New Roman"/>
          <w:sz w:val="24"/>
          <w:szCs w:val="24"/>
        </w:rPr>
        <w:fldChar w:fldCharType="end"/>
      </w:r>
      <w:r w:rsidR="00FD699D" w:rsidRPr="0046556A">
        <w:rPr>
          <w:rFonts w:ascii="Times New Roman" w:hAnsi="Times New Roman"/>
          <w:sz w:val="24"/>
          <w:szCs w:val="24"/>
        </w:rPr>
        <w:t xml:space="preserve">. Some of branches could exist longer than another, while all will have eventually similar ends. Moreover, at least some very improbable branches will always survive, and if </w:t>
      </w:r>
      <w:r w:rsidR="00E55D39" w:rsidRPr="0046556A">
        <w:rPr>
          <w:rFonts w:ascii="Times New Roman" w:hAnsi="Times New Roman"/>
          <w:sz w:val="24"/>
          <w:szCs w:val="24"/>
        </w:rPr>
        <w:t xml:space="preserve">an </w:t>
      </w:r>
      <w:r w:rsidR="00FD699D" w:rsidRPr="0046556A">
        <w:rPr>
          <w:rFonts w:ascii="Times New Roman" w:hAnsi="Times New Roman"/>
          <w:sz w:val="24"/>
          <w:szCs w:val="24"/>
        </w:rPr>
        <w:t xml:space="preserve">idea like quantum </w:t>
      </w:r>
      <w:r w:rsidR="00FD699D" w:rsidRPr="0046556A">
        <w:rPr>
          <w:rFonts w:ascii="Times New Roman" w:hAnsi="Times New Roman"/>
          <w:sz w:val="24"/>
          <w:szCs w:val="24"/>
        </w:rPr>
        <w:lastRenderedPageBreak/>
        <w:t xml:space="preserve">immortality is true, there is no need to jump to other </w:t>
      </w:r>
      <w:proofErr w:type="spellStart"/>
      <w:r w:rsidR="00FD699D" w:rsidRPr="0046556A">
        <w:rPr>
          <w:rFonts w:ascii="Times New Roman" w:hAnsi="Times New Roman"/>
          <w:sz w:val="24"/>
          <w:szCs w:val="24"/>
        </w:rPr>
        <w:t>Everettian</w:t>
      </w:r>
      <w:proofErr w:type="spellEnd"/>
      <w:r w:rsidR="00FD699D" w:rsidRPr="0046556A">
        <w:rPr>
          <w:rFonts w:ascii="Times New Roman" w:hAnsi="Times New Roman"/>
          <w:sz w:val="24"/>
          <w:szCs w:val="24"/>
        </w:rPr>
        <w:t xml:space="preserve"> branches</w:t>
      </w:r>
      <w:r w:rsidR="00E55D39" w:rsidRPr="0046556A">
        <w:rPr>
          <w:rFonts w:ascii="Times New Roman" w:hAnsi="Times New Roman"/>
          <w:sz w:val="24"/>
          <w:szCs w:val="24"/>
        </w:rPr>
        <w:t xml:space="preserve">; </w:t>
      </w:r>
      <w:r w:rsidR="00FD699D" w:rsidRPr="0046556A">
        <w:rPr>
          <w:rFonts w:ascii="Times New Roman" w:hAnsi="Times New Roman"/>
          <w:sz w:val="24"/>
          <w:szCs w:val="24"/>
        </w:rPr>
        <w:t xml:space="preserve">we will </w:t>
      </w:r>
      <w:r w:rsidR="00E55D39" w:rsidRPr="0046556A">
        <w:rPr>
          <w:rFonts w:ascii="Times New Roman" w:hAnsi="Times New Roman"/>
          <w:sz w:val="24"/>
          <w:szCs w:val="24"/>
        </w:rPr>
        <w:t xml:space="preserve">(eventually) </w:t>
      </w:r>
      <w:r w:rsidR="00FD699D" w:rsidRPr="0046556A">
        <w:rPr>
          <w:rFonts w:ascii="Times New Roman" w:hAnsi="Times New Roman"/>
          <w:sz w:val="24"/>
          <w:szCs w:val="24"/>
        </w:rPr>
        <w:t xml:space="preserve">find ourselves only </w:t>
      </w:r>
      <w:r w:rsidR="00E55D39" w:rsidRPr="0046556A">
        <w:rPr>
          <w:rFonts w:ascii="Times New Roman" w:hAnsi="Times New Roman"/>
          <w:sz w:val="24"/>
          <w:szCs w:val="24"/>
        </w:rPr>
        <w:t xml:space="preserve">in </w:t>
      </w:r>
      <w:r w:rsidR="00FD699D" w:rsidRPr="0046556A">
        <w:rPr>
          <w:rFonts w:ascii="Times New Roman" w:hAnsi="Times New Roman"/>
          <w:sz w:val="24"/>
          <w:szCs w:val="24"/>
        </w:rPr>
        <w:t>those branche</w:t>
      </w:r>
      <w:r w:rsidR="005B69CA">
        <w:rPr>
          <w:rFonts w:ascii="Times New Roman" w:hAnsi="Times New Roman"/>
          <w:sz w:val="24"/>
          <w:szCs w:val="24"/>
        </w:rPr>
        <w:t>s which continue to survive, no</w:t>
      </w:r>
      <w:r w:rsidR="00FD699D" w:rsidRPr="0046556A">
        <w:rPr>
          <w:rFonts w:ascii="Times New Roman" w:hAnsi="Times New Roman"/>
          <w:sz w:val="24"/>
          <w:szCs w:val="24"/>
        </w:rPr>
        <w:t xml:space="preserve"> matter how improbable </w:t>
      </w:r>
      <w:r w:rsidR="00E55D39" w:rsidRPr="0046556A">
        <w:rPr>
          <w:rFonts w:ascii="Times New Roman" w:hAnsi="Times New Roman"/>
          <w:sz w:val="24"/>
          <w:szCs w:val="24"/>
        </w:rPr>
        <w:t>that survival may be</w:t>
      </w:r>
      <w:r w:rsidR="00FD699D" w:rsidRPr="0046556A">
        <w:rPr>
          <w:rFonts w:ascii="Times New Roman" w:hAnsi="Times New Roman"/>
          <w:sz w:val="24"/>
          <w:szCs w:val="24"/>
        </w:rPr>
        <w:t xml:space="preserve">. There is nothing problematic in surviving in improbable situations: think about </w:t>
      </w:r>
      <w:r w:rsidR="00E55D39" w:rsidRPr="0046556A">
        <w:rPr>
          <w:rFonts w:ascii="Times New Roman" w:hAnsi="Times New Roman"/>
          <w:sz w:val="24"/>
          <w:szCs w:val="24"/>
        </w:rPr>
        <w:t xml:space="preserve">the </w:t>
      </w:r>
      <w:r w:rsidR="00FD699D" w:rsidRPr="0046556A">
        <w:rPr>
          <w:rFonts w:ascii="Times New Roman" w:hAnsi="Times New Roman"/>
          <w:sz w:val="24"/>
          <w:szCs w:val="24"/>
        </w:rPr>
        <w:t xml:space="preserve">very small chance of </w:t>
      </w:r>
      <w:r w:rsidR="00E55D39" w:rsidRPr="0046556A">
        <w:rPr>
          <w:rFonts w:ascii="Times New Roman" w:hAnsi="Times New Roman"/>
          <w:sz w:val="24"/>
          <w:szCs w:val="24"/>
        </w:rPr>
        <w:t xml:space="preserve">life arising </w:t>
      </w:r>
      <w:r w:rsidR="00FD699D" w:rsidRPr="0046556A">
        <w:rPr>
          <w:rFonts w:ascii="Times New Roman" w:hAnsi="Times New Roman"/>
          <w:sz w:val="24"/>
          <w:szCs w:val="24"/>
        </w:rPr>
        <w:t xml:space="preserve">on </w:t>
      </w:r>
      <w:r w:rsidR="00E55D39" w:rsidRPr="0046556A">
        <w:rPr>
          <w:rFonts w:ascii="Times New Roman" w:hAnsi="Times New Roman"/>
          <w:sz w:val="24"/>
          <w:szCs w:val="24"/>
        </w:rPr>
        <w:t xml:space="preserve">Earth </w:t>
      </w:r>
      <w:r w:rsidR="00FD699D" w:rsidRPr="0046556A">
        <w:rPr>
          <w:rFonts w:ascii="Times New Roman" w:hAnsi="Times New Roman"/>
          <w:sz w:val="24"/>
          <w:szCs w:val="24"/>
        </w:rPr>
        <w:t xml:space="preserve">or </w:t>
      </w:r>
      <w:r w:rsidR="00E55D39" w:rsidRPr="0046556A">
        <w:rPr>
          <w:rFonts w:ascii="Times New Roman" w:hAnsi="Times New Roman"/>
          <w:sz w:val="24"/>
          <w:szCs w:val="24"/>
        </w:rPr>
        <w:t xml:space="preserve">of </w:t>
      </w:r>
      <w:r w:rsidR="00FD699D" w:rsidRPr="0046556A">
        <w:rPr>
          <w:rFonts w:ascii="Times New Roman" w:hAnsi="Times New Roman"/>
          <w:sz w:val="24"/>
          <w:szCs w:val="24"/>
        </w:rPr>
        <w:t>your birth.</w:t>
      </w:r>
    </w:p>
    <w:p w14:paraId="23F212F3" w14:textId="77777777" w:rsidR="00606C82" w:rsidRPr="0046556A" w:rsidRDefault="00606C82" w:rsidP="00EE7BC9">
      <w:pPr>
        <w:pStyle w:val="p2"/>
        <w:rPr>
          <w:rFonts w:ascii="Times New Roman" w:hAnsi="Times New Roman"/>
          <w:sz w:val="24"/>
          <w:szCs w:val="24"/>
        </w:rPr>
      </w:pPr>
    </w:p>
    <w:p w14:paraId="18CDADE6" w14:textId="1CEE6D67" w:rsidR="00606C82" w:rsidRPr="0046556A" w:rsidRDefault="00606C82" w:rsidP="00B14B54">
      <w:pPr>
        <w:pStyle w:val="p1"/>
        <w:numPr>
          <w:ilvl w:val="0"/>
          <w:numId w:val="9"/>
        </w:numPr>
        <w:jc w:val="both"/>
        <w:rPr>
          <w:rFonts w:ascii="Times New Roman" w:hAnsi="Times New Roman"/>
          <w:sz w:val="24"/>
          <w:szCs w:val="24"/>
        </w:rPr>
      </w:pPr>
      <w:r w:rsidRPr="0046556A">
        <w:rPr>
          <w:rFonts w:ascii="Times New Roman" w:hAnsi="Times New Roman"/>
          <w:sz w:val="24"/>
          <w:szCs w:val="24"/>
        </w:rPr>
        <w:t xml:space="preserve">Use other </w:t>
      </w:r>
      <w:r w:rsidRPr="0046556A">
        <w:rPr>
          <w:rFonts w:ascii="Times New Roman" w:hAnsi="Times New Roman"/>
          <w:bCs/>
          <w:sz w:val="24"/>
          <w:szCs w:val="24"/>
        </w:rPr>
        <w:t xml:space="preserve">quantum properties: </w:t>
      </w:r>
      <w:r w:rsidR="00E00134" w:rsidRPr="0046556A">
        <w:rPr>
          <w:rFonts w:ascii="Times New Roman" w:hAnsi="Times New Roman"/>
          <w:bCs/>
          <w:sz w:val="24"/>
          <w:szCs w:val="24"/>
        </w:rPr>
        <w:t xml:space="preserve">i.e. use </w:t>
      </w:r>
      <w:r w:rsidRPr="0046556A">
        <w:rPr>
          <w:rFonts w:ascii="Times New Roman" w:hAnsi="Times New Roman"/>
          <w:sz w:val="24"/>
          <w:szCs w:val="24"/>
        </w:rPr>
        <w:t>non-locality</w:t>
      </w:r>
      <w:r w:rsidR="005174A3" w:rsidRPr="0046556A">
        <w:rPr>
          <w:rFonts w:ascii="Times New Roman" w:hAnsi="Times New Roman"/>
          <w:sz w:val="24"/>
          <w:szCs w:val="24"/>
        </w:rPr>
        <w:t xml:space="preserve"> </w:t>
      </w:r>
      <w:r w:rsidR="005174A3" w:rsidRPr="0046556A">
        <w:rPr>
          <w:rFonts w:ascii="Times New Roman" w:hAnsi="Times New Roman"/>
          <w:sz w:val="24"/>
          <w:szCs w:val="24"/>
        </w:rPr>
        <w:fldChar w:fldCharType="begin"/>
      </w:r>
      <w:r w:rsidR="000B1455" w:rsidRPr="0046556A">
        <w:rPr>
          <w:rFonts w:ascii="Times New Roman" w:hAnsi="Times New Roman"/>
          <w:sz w:val="24"/>
          <w:szCs w:val="24"/>
        </w:rPr>
        <w:instrText xml:space="preserve"> ADDIN ZOTERO_ITEM CSL_CITATION {"citationID":"s5grYudu","properties":{"formattedCitation":"(Einstein, Podolsky, &amp; Rosen, 1935)","plainCitation":"(Einstein, Podolsky, &amp; Rosen, 1935)","noteIndex":0},"citationItems":[{"id":9943,"uris":["http://zotero.org/users/3736454/items/GE2IMQ6U"],"uri":["http://zotero.org/users/3736454/items/GE2IMQ6U"],"itemData":{"id":9943,"type":"article-journal","title":"Can quantum-mechanical description of physical reality be considered complete?","container-title":"Physical review","page":"777","volume":"47","issue":"10","source":"Google Scholar","author":[{"family":"Einstein","given":"Albert"},{"family":"Podolsky","given":"Boris"},{"family":"Rosen","given":"Nathan"}],"issued":{"date-parts":[["1935"]]}}}],"schema":"https://github.com/citation-style-language/schema/raw/master/csl-citation.json"} </w:instrText>
      </w:r>
      <w:r w:rsidR="005174A3" w:rsidRPr="0046556A">
        <w:rPr>
          <w:rFonts w:ascii="Times New Roman" w:hAnsi="Times New Roman"/>
          <w:sz w:val="24"/>
          <w:szCs w:val="24"/>
        </w:rPr>
        <w:fldChar w:fldCharType="separate"/>
      </w:r>
      <w:r w:rsidR="000B1455" w:rsidRPr="0046556A">
        <w:rPr>
          <w:rFonts w:ascii="Times New Roman" w:hAnsi="Times New Roman"/>
          <w:noProof/>
          <w:sz w:val="24"/>
          <w:szCs w:val="24"/>
        </w:rPr>
        <w:t>(Einstein, Podolsky, &amp; Rosen, 1935)</w:t>
      </w:r>
      <w:r w:rsidR="005174A3" w:rsidRPr="0046556A">
        <w:rPr>
          <w:rFonts w:ascii="Times New Roman" w:hAnsi="Times New Roman"/>
          <w:sz w:val="24"/>
          <w:szCs w:val="24"/>
        </w:rPr>
        <w:fldChar w:fldCharType="end"/>
      </w:r>
      <w:r w:rsidRPr="0046556A">
        <w:rPr>
          <w:rFonts w:ascii="Times New Roman" w:hAnsi="Times New Roman"/>
          <w:sz w:val="24"/>
          <w:szCs w:val="24"/>
        </w:rPr>
        <w:t xml:space="preserve"> or quantum branch</w:t>
      </w:r>
      <w:r w:rsidR="005174A3" w:rsidRPr="0046556A">
        <w:rPr>
          <w:rFonts w:ascii="Times New Roman" w:hAnsi="Times New Roman"/>
          <w:sz w:val="24"/>
          <w:szCs w:val="24"/>
        </w:rPr>
        <w:t>es</w:t>
      </w:r>
      <w:r w:rsidRPr="0046556A">
        <w:rPr>
          <w:rFonts w:ascii="Times New Roman" w:hAnsi="Times New Roman"/>
          <w:sz w:val="24"/>
          <w:szCs w:val="24"/>
        </w:rPr>
        <w:t xml:space="preserve"> interaction</w:t>
      </w:r>
      <w:r w:rsidR="005174A3" w:rsidRPr="0046556A">
        <w:rPr>
          <w:rFonts w:ascii="Times New Roman" w:hAnsi="Times New Roman"/>
          <w:sz w:val="24"/>
          <w:szCs w:val="24"/>
        </w:rPr>
        <w:t xml:space="preserve"> (interference)</w:t>
      </w:r>
      <w:r w:rsidR="00282CBF" w:rsidRPr="0046556A">
        <w:rPr>
          <w:rFonts w:ascii="Times New Roman" w:hAnsi="Times New Roman"/>
          <w:sz w:val="24"/>
          <w:szCs w:val="24"/>
        </w:rPr>
        <w:t xml:space="preserve"> for computations</w:t>
      </w:r>
      <w:r w:rsidR="00B14B54" w:rsidRPr="0046556A">
        <w:rPr>
          <w:rFonts w:ascii="Times New Roman" w:hAnsi="Times New Roman"/>
          <w:sz w:val="24"/>
          <w:szCs w:val="24"/>
        </w:rPr>
        <w:t>.</w:t>
      </w:r>
    </w:p>
    <w:p w14:paraId="25951E2F" w14:textId="77777777" w:rsidR="00606C82" w:rsidRPr="0046556A" w:rsidRDefault="00606C82" w:rsidP="00EE7BC9">
      <w:pPr>
        <w:pStyle w:val="p2"/>
        <w:rPr>
          <w:rFonts w:ascii="Times New Roman" w:hAnsi="Times New Roman"/>
          <w:sz w:val="24"/>
          <w:szCs w:val="24"/>
        </w:rPr>
      </w:pPr>
    </w:p>
    <w:p w14:paraId="5BC4FAFF" w14:textId="521A3876" w:rsidR="00606C82" w:rsidRPr="0046556A" w:rsidRDefault="00606C82" w:rsidP="00CC7086">
      <w:pPr>
        <w:pStyle w:val="p1"/>
        <w:numPr>
          <w:ilvl w:val="0"/>
          <w:numId w:val="9"/>
        </w:numPr>
        <w:jc w:val="both"/>
        <w:rPr>
          <w:rFonts w:ascii="Times New Roman" w:hAnsi="Times New Roman"/>
          <w:sz w:val="24"/>
          <w:szCs w:val="24"/>
        </w:rPr>
      </w:pPr>
      <w:r w:rsidRPr="0046556A">
        <w:rPr>
          <w:rFonts w:ascii="Times New Roman" w:hAnsi="Times New Roman"/>
          <w:bCs/>
          <w:i/>
          <w:sz w:val="24"/>
          <w:szCs w:val="24"/>
        </w:rPr>
        <w:t>Create new universes</w:t>
      </w:r>
      <w:r w:rsidRPr="0046556A">
        <w:rPr>
          <w:rFonts w:ascii="Times New Roman" w:hAnsi="Times New Roman"/>
          <w:bCs/>
          <w:sz w:val="24"/>
          <w:szCs w:val="24"/>
        </w:rPr>
        <w:t xml:space="preserve"> </w:t>
      </w:r>
      <w:r w:rsidRPr="0046556A">
        <w:rPr>
          <w:rFonts w:ascii="Times New Roman" w:hAnsi="Times New Roman"/>
          <w:sz w:val="24"/>
          <w:szCs w:val="24"/>
        </w:rPr>
        <w:t>(maybe in black holes or colliders)</w:t>
      </w:r>
      <w:r w:rsidR="007E1C3E" w:rsidRPr="0046556A">
        <w:rPr>
          <w:rFonts w:ascii="Times New Roman" w:hAnsi="Times New Roman"/>
          <w:sz w:val="24"/>
          <w:szCs w:val="24"/>
        </w:rPr>
        <w:t>:</w:t>
      </w:r>
      <w:r w:rsidRPr="0046556A">
        <w:rPr>
          <w:rFonts w:ascii="Times New Roman" w:hAnsi="Times New Roman"/>
          <w:sz w:val="24"/>
          <w:szCs w:val="24"/>
        </w:rPr>
        <w:t xml:space="preserve"> migrate </w:t>
      </w:r>
      <w:r w:rsidR="007E1C3E" w:rsidRPr="0046556A">
        <w:rPr>
          <w:rFonts w:ascii="Times New Roman" w:hAnsi="Times New Roman"/>
          <w:sz w:val="24"/>
          <w:szCs w:val="24"/>
        </w:rPr>
        <w:t xml:space="preserve">to </w:t>
      </w:r>
      <w:r w:rsidRPr="0046556A">
        <w:rPr>
          <w:rFonts w:ascii="Times New Roman" w:hAnsi="Times New Roman"/>
          <w:sz w:val="24"/>
          <w:szCs w:val="24"/>
        </w:rPr>
        <w:t>them or define their properties</w:t>
      </w:r>
      <w:r w:rsidR="00447D5B" w:rsidRPr="0046556A">
        <w:rPr>
          <w:rFonts w:ascii="Times New Roman" w:hAnsi="Times New Roman"/>
          <w:sz w:val="24"/>
          <w:szCs w:val="24"/>
        </w:rPr>
        <w:t>, so our copies are likely to appear in them</w:t>
      </w:r>
      <w:r w:rsidR="001755DF" w:rsidRPr="0046556A">
        <w:rPr>
          <w:rFonts w:ascii="Times New Roman" w:hAnsi="Times New Roman"/>
          <w:sz w:val="24"/>
          <w:szCs w:val="24"/>
        </w:rPr>
        <w:t xml:space="preserve">. This is the idea behind </w:t>
      </w:r>
      <w:r w:rsidR="009C36C4" w:rsidRPr="0046556A">
        <w:rPr>
          <w:rFonts w:ascii="Times New Roman" w:hAnsi="Times New Roman"/>
          <w:sz w:val="24"/>
          <w:szCs w:val="24"/>
        </w:rPr>
        <w:t xml:space="preserve">the </w:t>
      </w:r>
      <w:proofErr w:type="spellStart"/>
      <w:r w:rsidR="001755DF" w:rsidRPr="0046556A">
        <w:rPr>
          <w:rFonts w:ascii="Times New Roman" w:hAnsi="Times New Roman"/>
          <w:sz w:val="24"/>
          <w:szCs w:val="24"/>
        </w:rPr>
        <w:t>evo</w:t>
      </w:r>
      <w:proofErr w:type="spellEnd"/>
      <w:r w:rsidR="001755DF" w:rsidRPr="0046556A">
        <w:rPr>
          <w:rFonts w:ascii="Times New Roman" w:hAnsi="Times New Roman"/>
          <w:sz w:val="24"/>
          <w:szCs w:val="24"/>
        </w:rPr>
        <w:t xml:space="preserve">-devo fecund universes </w:t>
      </w:r>
      <w:r w:rsidR="009C36C4" w:rsidRPr="0046556A">
        <w:rPr>
          <w:rFonts w:ascii="Times New Roman" w:hAnsi="Times New Roman"/>
          <w:sz w:val="24"/>
          <w:szCs w:val="24"/>
        </w:rPr>
        <w:t xml:space="preserve">described </w:t>
      </w:r>
      <w:r w:rsidR="001755DF" w:rsidRPr="0046556A">
        <w:rPr>
          <w:rFonts w:ascii="Times New Roman" w:hAnsi="Times New Roman"/>
          <w:sz w:val="24"/>
          <w:szCs w:val="24"/>
        </w:rPr>
        <w:t xml:space="preserve">by Lee </w:t>
      </w:r>
      <w:proofErr w:type="spellStart"/>
      <w:r w:rsidR="001755DF" w:rsidRPr="0046556A">
        <w:rPr>
          <w:rFonts w:ascii="Times New Roman" w:hAnsi="Times New Roman"/>
          <w:sz w:val="24"/>
          <w:szCs w:val="24"/>
        </w:rPr>
        <w:t>Smolin</w:t>
      </w:r>
      <w:proofErr w:type="spellEnd"/>
      <w:r w:rsidR="001755DF" w:rsidRPr="0046556A">
        <w:rPr>
          <w:rFonts w:ascii="Times New Roman" w:hAnsi="Times New Roman"/>
          <w:sz w:val="24"/>
          <w:szCs w:val="24"/>
        </w:rPr>
        <w:t xml:space="preserve">, that our universe is optimized via </w:t>
      </w:r>
      <w:r w:rsidR="009C36C4" w:rsidRPr="0046556A">
        <w:rPr>
          <w:rFonts w:ascii="Times New Roman" w:hAnsi="Times New Roman"/>
          <w:sz w:val="24"/>
          <w:szCs w:val="24"/>
        </w:rPr>
        <w:t xml:space="preserve">a </w:t>
      </w:r>
      <w:r w:rsidR="001755DF" w:rsidRPr="0046556A">
        <w:rPr>
          <w:rFonts w:ascii="Times New Roman" w:hAnsi="Times New Roman"/>
          <w:sz w:val="24"/>
          <w:szCs w:val="24"/>
        </w:rPr>
        <w:t>process similar to natural selection to create new universes via black holes</w:t>
      </w:r>
      <w:r w:rsidR="009B395F" w:rsidRPr="0046556A">
        <w:rPr>
          <w:rFonts w:ascii="Times New Roman" w:hAnsi="Times New Roman"/>
          <w:sz w:val="24"/>
          <w:szCs w:val="24"/>
        </w:rPr>
        <w:t xml:space="preserve"> </w:t>
      </w:r>
      <w:r w:rsidR="009B395F" w:rsidRPr="0046556A">
        <w:rPr>
          <w:rFonts w:ascii="Times New Roman" w:hAnsi="Times New Roman"/>
          <w:sz w:val="24"/>
          <w:szCs w:val="24"/>
        </w:rPr>
        <w:fldChar w:fldCharType="begin"/>
      </w:r>
      <w:r w:rsidR="009B395F" w:rsidRPr="0046556A">
        <w:rPr>
          <w:rFonts w:ascii="Times New Roman" w:hAnsi="Times New Roman"/>
          <w:sz w:val="24"/>
          <w:szCs w:val="24"/>
        </w:rPr>
        <w:instrText xml:space="preserve"> ADDIN ZOTERO_ITEM CSL_CITATION {"citationID":"G3h3GjE7","properties":{"formattedCitation":"(Smolin, 1992)","plainCitation":"(Smolin, 1992)","noteIndex":0},"citationItems":[{"id":6503,"uris":["http://zotero.org/users/3736454/items/SQGJAVLP"],"uri":["http://zotero.org/users/3736454/items/SQGJAVLP"],"itemData":{"id":6503,"type":"article-journal","title":"Did the universe evolve?","container-title":"Classical and Quantum Gravity","page":"173","volume":"9","issue":"1","source":"Google Scholar","author":[{"family":"Smolin","given":"Lee"}],"issued":{"date-parts":[["1992"]]}}}],"schema":"https://github.com/citation-style-language/schema/raw/master/csl-citation.json"} </w:instrText>
      </w:r>
      <w:r w:rsidR="009B395F" w:rsidRPr="0046556A">
        <w:rPr>
          <w:rFonts w:ascii="Times New Roman" w:hAnsi="Times New Roman"/>
          <w:sz w:val="24"/>
          <w:szCs w:val="24"/>
        </w:rPr>
        <w:fldChar w:fldCharType="separate"/>
      </w:r>
      <w:r w:rsidR="009B395F" w:rsidRPr="0046556A">
        <w:rPr>
          <w:rFonts w:ascii="Times New Roman" w:hAnsi="Times New Roman"/>
          <w:noProof/>
          <w:sz w:val="24"/>
          <w:szCs w:val="24"/>
        </w:rPr>
        <w:t>(Smolin, 1992)</w:t>
      </w:r>
      <w:r w:rsidR="009B395F" w:rsidRPr="0046556A">
        <w:rPr>
          <w:rFonts w:ascii="Times New Roman" w:hAnsi="Times New Roman"/>
          <w:sz w:val="24"/>
          <w:szCs w:val="24"/>
        </w:rPr>
        <w:fldChar w:fldCharType="end"/>
      </w:r>
      <w:r w:rsidR="001755DF" w:rsidRPr="0046556A">
        <w:rPr>
          <w:rFonts w:ascii="Times New Roman" w:hAnsi="Times New Roman"/>
          <w:sz w:val="24"/>
          <w:szCs w:val="24"/>
        </w:rPr>
        <w:t xml:space="preserve">. As our universe is </w:t>
      </w:r>
      <w:r w:rsidR="001755DF" w:rsidRPr="0046556A">
        <w:rPr>
          <w:rFonts w:ascii="Times New Roman" w:hAnsi="Times New Roman"/>
          <w:i/>
          <w:sz w:val="24"/>
          <w:szCs w:val="24"/>
        </w:rPr>
        <w:t>also</w:t>
      </w:r>
      <w:r w:rsidR="001755DF" w:rsidRPr="0046556A">
        <w:rPr>
          <w:rFonts w:ascii="Times New Roman" w:hAnsi="Times New Roman"/>
          <w:sz w:val="24"/>
          <w:szCs w:val="24"/>
        </w:rPr>
        <w:t xml:space="preserve"> optimized to create intelligent life</w:t>
      </w:r>
      <w:r w:rsidR="009B395F" w:rsidRPr="0046556A">
        <w:rPr>
          <w:rFonts w:ascii="Times New Roman" w:hAnsi="Times New Roman"/>
          <w:sz w:val="24"/>
          <w:szCs w:val="24"/>
        </w:rPr>
        <w:t>,</w:t>
      </w:r>
      <w:r w:rsidR="001755DF" w:rsidRPr="0046556A">
        <w:rPr>
          <w:rFonts w:ascii="Times New Roman" w:hAnsi="Times New Roman"/>
          <w:sz w:val="24"/>
          <w:szCs w:val="24"/>
        </w:rPr>
        <w:t xml:space="preserve"> we could assume that civilization</w:t>
      </w:r>
      <w:r w:rsidR="005976CB" w:rsidRPr="0046556A">
        <w:rPr>
          <w:rFonts w:ascii="Times New Roman" w:hAnsi="Times New Roman"/>
          <w:sz w:val="24"/>
          <w:szCs w:val="24"/>
        </w:rPr>
        <w:t>s are needed to fine-tune</w:t>
      </w:r>
      <w:r w:rsidR="001755DF" w:rsidRPr="0046556A">
        <w:rPr>
          <w:rFonts w:ascii="Times New Roman" w:hAnsi="Times New Roman"/>
          <w:sz w:val="24"/>
          <w:szCs w:val="24"/>
        </w:rPr>
        <w:t xml:space="preserve"> this process, </w:t>
      </w:r>
      <w:r w:rsidR="009C36C4" w:rsidRPr="0046556A">
        <w:rPr>
          <w:rFonts w:ascii="Times New Roman" w:hAnsi="Times New Roman"/>
          <w:sz w:val="24"/>
          <w:szCs w:val="24"/>
        </w:rPr>
        <w:t>perhaps via</w:t>
      </w:r>
      <w:r w:rsidR="001755DF" w:rsidRPr="0046556A">
        <w:rPr>
          <w:rFonts w:ascii="Times New Roman" w:hAnsi="Times New Roman"/>
          <w:sz w:val="24"/>
          <w:szCs w:val="24"/>
        </w:rPr>
        <w:t xml:space="preserve"> </w:t>
      </w:r>
      <w:r w:rsidR="0025181F" w:rsidRPr="0046556A">
        <w:rPr>
          <w:rFonts w:ascii="Times New Roman" w:hAnsi="Times New Roman"/>
          <w:sz w:val="24"/>
          <w:szCs w:val="24"/>
        </w:rPr>
        <w:t xml:space="preserve">the </w:t>
      </w:r>
      <w:r w:rsidR="005976CB" w:rsidRPr="0046556A">
        <w:rPr>
          <w:rFonts w:ascii="Times New Roman" w:hAnsi="Times New Roman"/>
          <w:sz w:val="24"/>
          <w:szCs w:val="24"/>
        </w:rPr>
        <w:t>accidental</w:t>
      </w:r>
      <w:r w:rsidR="001755DF" w:rsidRPr="0046556A">
        <w:rPr>
          <w:rFonts w:ascii="Times New Roman" w:hAnsi="Times New Roman"/>
          <w:sz w:val="24"/>
          <w:szCs w:val="24"/>
        </w:rPr>
        <w:t xml:space="preserve"> (and deadly) creation of black holes in colliders. </w:t>
      </w:r>
    </w:p>
    <w:p w14:paraId="762132C3" w14:textId="77777777" w:rsidR="00426AEC" w:rsidRPr="0046556A" w:rsidRDefault="00426AEC" w:rsidP="00426AEC">
      <w:pPr>
        <w:pStyle w:val="p1"/>
        <w:ind w:left="743"/>
        <w:jc w:val="both"/>
        <w:rPr>
          <w:rFonts w:ascii="Times New Roman" w:hAnsi="Times New Roman"/>
          <w:sz w:val="24"/>
          <w:szCs w:val="24"/>
        </w:rPr>
      </w:pPr>
    </w:p>
    <w:p w14:paraId="3FF85744" w14:textId="06E665DC" w:rsidR="00B14B54" w:rsidRPr="0046556A" w:rsidRDefault="00606C82" w:rsidP="009042DC">
      <w:pPr>
        <w:pStyle w:val="p1"/>
        <w:numPr>
          <w:ilvl w:val="0"/>
          <w:numId w:val="9"/>
        </w:numPr>
        <w:jc w:val="both"/>
        <w:rPr>
          <w:rFonts w:ascii="Times New Roman" w:hAnsi="Times New Roman"/>
          <w:sz w:val="24"/>
          <w:szCs w:val="24"/>
        </w:rPr>
      </w:pPr>
      <w:r w:rsidRPr="0046556A">
        <w:rPr>
          <w:rFonts w:ascii="Times New Roman" w:hAnsi="Times New Roman"/>
          <w:i/>
          <w:sz w:val="24"/>
          <w:szCs w:val="24"/>
        </w:rPr>
        <w:t xml:space="preserve">Find that </w:t>
      </w:r>
      <w:r w:rsidRPr="0046556A">
        <w:rPr>
          <w:rFonts w:ascii="Times New Roman" w:hAnsi="Times New Roman"/>
          <w:bCs/>
          <w:i/>
          <w:sz w:val="24"/>
          <w:szCs w:val="24"/>
        </w:rPr>
        <w:t>we already live</w:t>
      </w:r>
      <w:r w:rsidRPr="0046556A">
        <w:rPr>
          <w:rStyle w:val="s1"/>
          <w:rFonts w:ascii="Times New Roman" w:hAnsi="Times New Roman"/>
          <w:bCs/>
          <w:i/>
          <w:sz w:val="24"/>
          <w:szCs w:val="24"/>
        </w:rPr>
        <w:t xml:space="preserve"> </w:t>
      </w:r>
      <w:hyperlink r:id="rId11" w:history="1">
        <w:r w:rsidRPr="0046556A">
          <w:rPr>
            <w:rStyle w:val="Hyperlink"/>
            <w:rFonts w:ascii="Times New Roman" w:hAnsi="Times New Roman"/>
            <w:bCs/>
            <w:i/>
            <w:sz w:val="24"/>
            <w:szCs w:val="24"/>
          </w:rPr>
          <w:t xml:space="preserve">in </w:t>
        </w:r>
        <w:r w:rsidR="007E1C3E" w:rsidRPr="0046556A">
          <w:rPr>
            <w:rStyle w:val="Hyperlink"/>
            <w:rFonts w:ascii="Times New Roman" w:hAnsi="Times New Roman"/>
            <w:bCs/>
            <w:i/>
            <w:sz w:val="24"/>
            <w:szCs w:val="24"/>
          </w:rPr>
          <w:t xml:space="preserve">a </w:t>
        </w:r>
        <w:r w:rsidRPr="0046556A">
          <w:rPr>
            <w:rStyle w:val="Hyperlink"/>
            <w:rFonts w:ascii="Times New Roman" w:hAnsi="Times New Roman"/>
            <w:bCs/>
            <w:i/>
            <w:sz w:val="24"/>
            <w:szCs w:val="24"/>
          </w:rPr>
          <w:t>designed universe</w:t>
        </w:r>
      </w:hyperlink>
      <w:r w:rsidR="007E1C3E" w:rsidRPr="0046556A">
        <w:rPr>
          <w:rFonts w:ascii="Times New Roman" w:hAnsi="Times New Roman"/>
          <w:iCs/>
          <w:sz w:val="24"/>
          <w:szCs w:val="24"/>
        </w:rPr>
        <w:t>:</w:t>
      </w:r>
      <w:r w:rsidR="007E1C3E" w:rsidRPr="0046556A">
        <w:rPr>
          <w:rFonts w:ascii="Times New Roman" w:hAnsi="Times New Roman"/>
          <w:sz w:val="24"/>
          <w:szCs w:val="24"/>
        </w:rPr>
        <w:t xml:space="preserve"> </w:t>
      </w:r>
      <w:proofErr w:type="spellStart"/>
      <w:r w:rsidR="00426AEC" w:rsidRPr="0046556A">
        <w:rPr>
          <w:rFonts w:ascii="Times New Roman" w:hAnsi="Times New Roman"/>
          <w:sz w:val="24"/>
          <w:szCs w:val="24"/>
        </w:rPr>
        <w:t>Gribbin</w:t>
      </w:r>
      <w:proofErr w:type="spellEnd"/>
      <w:r w:rsidR="00426AEC" w:rsidRPr="0046556A">
        <w:rPr>
          <w:rFonts w:ascii="Times New Roman" w:hAnsi="Times New Roman"/>
          <w:sz w:val="24"/>
          <w:szCs w:val="24"/>
        </w:rPr>
        <w:t xml:space="preserve"> suggests that we could create small universes even now in our colliders, as they are just interiors of small black</w:t>
      </w:r>
      <w:r w:rsidR="00D35D75" w:rsidRPr="0046556A">
        <w:rPr>
          <w:rFonts w:ascii="Times New Roman" w:hAnsi="Times New Roman"/>
          <w:sz w:val="24"/>
          <w:szCs w:val="24"/>
        </w:rPr>
        <w:t xml:space="preserve"> </w:t>
      </w:r>
      <w:r w:rsidR="00426AEC" w:rsidRPr="0046556A">
        <w:rPr>
          <w:rFonts w:ascii="Times New Roman" w:hAnsi="Times New Roman"/>
          <w:sz w:val="24"/>
          <w:szCs w:val="24"/>
        </w:rPr>
        <w:t xml:space="preserve">holes </w:t>
      </w:r>
      <w:r w:rsidR="00426AEC" w:rsidRPr="0046556A">
        <w:rPr>
          <w:rFonts w:ascii="Times New Roman" w:hAnsi="Times New Roman"/>
          <w:sz w:val="24"/>
          <w:szCs w:val="24"/>
        </w:rPr>
        <w:fldChar w:fldCharType="begin"/>
      </w:r>
      <w:r w:rsidR="00426AEC" w:rsidRPr="0046556A">
        <w:rPr>
          <w:rFonts w:ascii="Times New Roman" w:hAnsi="Times New Roman"/>
          <w:sz w:val="24"/>
          <w:szCs w:val="24"/>
        </w:rPr>
        <w:instrText xml:space="preserve"> ADDIN ZOTERO_ITEM CSL_CITATION {"citationID":"43dKMMns","properties":{"formattedCitation":"(Gribbin, 2010)","plainCitation":"(Gribbin, 2010)","noteIndex":0},"citationItems":[{"id":9829,"uris":["http://zotero.org/users/3736454/items/XR28PDVJ"],"uri":["http://zotero.org/users/3736454/items/XR28PDVJ"],"itemData":{"id":9829,"type":"article-newspaper","title":"Are we living in a designer universe?","section":"News","source":"www.telegraph.co.uk","abstract":"The creators of the world were closer to men than to gods, argues John Gribbin.","URL":"https://www.telegraph.co.uk/news/science/space/7972538/Are-we-living-in-a-designer-universe.html","ISSN":"0307-1235","language":"en-GB","author":[{"family":"Gribbin","given":"John"}],"issued":{"date-parts":[["2010",8,31]]},"accessed":{"date-parts":[["2019",7,20]]}}}],"schema":"https://github.com/citation-style-language/schema/raw/master/csl-citation.json"} </w:instrText>
      </w:r>
      <w:r w:rsidR="00426AEC" w:rsidRPr="0046556A">
        <w:rPr>
          <w:rFonts w:ascii="Times New Roman" w:hAnsi="Times New Roman"/>
          <w:sz w:val="24"/>
          <w:szCs w:val="24"/>
        </w:rPr>
        <w:fldChar w:fldCharType="separate"/>
      </w:r>
      <w:r w:rsidR="00426AEC" w:rsidRPr="0046556A">
        <w:rPr>
          <w:rFonts w:ascii="Times New Roman" w:hAnsi="Times New Roman"/>
          <w:noProof/>
          <w:sz w:val="24"/>
          <w:szCs w:val="24"/>
        </w:rPr>
        <w:t>(Gribbin, 2010)</w:t>
      </w:r>
      <w:r w:rsidR="00426AEC" w:rsidRPr="0046556A">
        <w:rPr>
          <w:rFonts w:ascii="Times New Roman" w:hAnsi="Times New Roman"/>
          <w:sz w:val="24"/>
          <w:szCs w:val="24"/>
        </w:rPr>
        <w:fldChar w:fldCharType="end"/>
      </w:r>
      <w:r w:rsidR="00426AEC" w:rsidRPr="0046556A">
        <w:rPr>
          <w:rFonts w:ascii="Times New Roman" w:hAnsi="Times New Roman"/>
          <w:sz w:val="24"/>
          <w:szCs w:val="24"/>
        </w:rPr>
        <w:t xml:space="preserve">, but in </w:t>
      </w:r>
      <w:r w:rsidR="00D2500E" w:rsidRPr="0046556A">
        <w:rPr>
          <w:rFonts w:ascii="Times New Roman" w:hAnsi="Times New Roman"/>
          <w:sz w:val="24"/>
          <w:szCs w:val="24"/>
        </w:rPr>
        <w:t xml:space="preserve">the </w:t>
      </w:r>
      <w:r w:rsidR="00426AEC" w:rsidRPr="0046556A">
        <w:rPr>
          <w:rFonts w:ascii="Times New Roman" w:hAnsi="Times New Roman"/>
          <w:sz w:val="24"/>
          <w:szCs w:val="24"/>
        </w:rPr>
        <w:t>future</w:t>
      </w:r>
      <w:r w:rsidR="005B69CA">
        <w:rPr>
          <w:rFonts w:ascii="Times New Roman" w:hAnsi="Times New Roman"/>
          <w:sz w:val="24"/>
          <w:szCs w:val="24"/>
        </w:rPr>
        <w:t>,</w:t>
      </w:r>
      <w:r w:rsidR="00426AEC" w:rsidRPr="0046556A">
        <w:rPr>
          <w:rFonts w:ascii="Times New Roman" w:hAnsi="Times New Roman"/>
          <w:sz w:val="24"/>
          <w:szCs w:val="24"/>
        </w:rPr>
        <w:t xml:space="preserve"> we could regulate their laws</w:t>
      </w:r>
      <w:r w:rsidR="00D2500E" w:rsidRPr="0046556A">
        <w:rPr>
          <w:rFonts w:ascii="Times New Roman" w:hAnsi="Times New Roman"/>
          <w:sz w:val="24"/>
          <w:szCs w:val="24"/>
        </w:rPr>
        <w:t>,</w:t>
      </w:r>
      <w:r w:rsidR="00426AEC" w:rsidRPr="0046556A">
        <w:rPr>
          <w:rFonts w:ascii="Times New Roman" w:hAnsi="Times New Roman"/>
          <w:sz w:val="24"/>
          <w:szCs w:val="24"/>
        </w:rPr>
        <w:t xml:space="preserve"> or even send data inside them. In other words, there are creators of the universe, who more human th</w:t>
      </w:r>
      <w:r w:rsidR="00D2500E" w:rsidRPr="0046556A">
        <w:rPr>
          <w:rFonts w:ascii="Times New Roman" w:hAnsi="Times New Roman"/>
          <w:sz w:val="24"/>
          <w:szCs w:val="24"/>
        </w:rPr>
        <w:t>a</w:t>
      </w:r>
      <w:r w:rsidR="00426AEC" w:rsidRPr="0046556A">
        <w:rPr>
          <w:rFonts w:ascii="Times New Roman" w:hAnsi="Times New Roman"/>
          <w:sz w:val="24"/>
          <w:szCs w:val="24"/>
        </w:rPr>
        <w:t xml:space="preserve">n gods (and </w:t>
      </w:r>
      <w:r w:rsidR="00D2500E" w:rsidRPr="0046556A">
        <w:rPr>
          <w:rFonts w:ascii="Times New Roman" w:hAnsi="Times New Roman"/>
          <w:sz w:val="24"/>
          <w:szCs w:val="24"/>
        </w:rPr>
        <w:t xml:space="preserve">the universe </w:t>
      </w:r>
      <w:r w:rsidR="00426AEC" w:rsidRPr="0046556A">
        <w:rPr>
          <w:rFonts w:ascii="Times New Roman" w:hAnsi="Times New Roman"/>
          <w:sz w:val="24"/>
          <w:szCs w:val="24"/>
        </w:rPr>
        <w:t xml:space="preserve">is not a simulation). </w:t>
      </w:r>
      <w:proofErr w:type="spellStart"/>
      <w:r w:rsidR="00165F30" w:rsidRPr="0046556A">
        <w:rPr>
          <w:rFonts w:ascii="Times New Roman" w:hAnsi="Times New Roman"/>
          <w:sz w:val="24"/>
          <w:szCs w:val="24"/>
        </w:rPr>
        <w:t>Lem</w:t>
      </w:r>
      <w:proofErr w:type="spellEnd"/>
      <w:r w:rsidR="00165F30" w:rsidRPr="0046556A">
        <w:rPr>
          <w:rFonts w:ascii="Times New Roman" w:hAnsi="Times New Roman"/>
          <w:sz w:val="24"/>
          <w:szCs w:val="24"/>
        </w:rPr>
        <w:t xml:space="preserve"> wrote a short story</w:t>
      </w:r>
      <w:r w:rsidR="00D2500E" w:rsidRPr="0046556A">
        <w:rPr>
          <w:rFonts w:ascii="Times New Roman" w:hAnsi="Times New Roman"/>
          <w:sz w:val="24"/>
          <w:szCs w:val="24"/>
        </w:rPr>
        <w:t>,</w:t>
      </w:r>
      <w:r w:rsidR="00165F30" w:rsidRPr="0046556A">
        <w:rPr>
          <w:rFonts w:ascii="Times New Roman" w:hAnsi="Times New Roman"/>
          <w:sz w:val="24"/>
          <w:szCs w:val="24"/>
        </w:rPr>
        <w:t xml:space="preserve"> “New </w:t>
      </w:r>
      <w:r w:rsidR="00D2500E" w:rsidRPr="0046556A">
        <w:rPr>
          <w:rFonts w:ascii="Times New Roman" w:hAnsi="Times New Roman"/>
          <w:sz w:val="24"/>
          <w:szCs w:val="24"/>
        </w:rPr>
        <w:t>Cosmogony</w:t>
      </w:r>
      <w:r w:rsidR="00165F30" w:rsidRPr="0046556A">
        <w:rPr>
          <w:rFonts w:ascii="Times New Roman" w:hAnsi="Times New Roman"/>
          <w:sz w:val="24"/>
          <w:szCs w:val="24"/>
        </w:rPr>
        <w:t>”</w:t>
      </w:r>
      <w:r w:rsidR="00D2500E" w:rsidRPr="0046556A">
        <w:rPr>
          <w:rFonts w:ascii="Times New Roman" w:hAnsi="Times New Roman"/>
          <w:sz w:val="24"/>
          <w:szCs w:val="24"/>
        </w:rPr>
        <w:t>,</w:t>
      </w:r>
      <w:r w:rsidR="00165F30" w:rsidRPr="0046556A">
        <w:rPr>
          <w:rFonts w:ascii="Times New Roman" w:hAnsi="Times New Roman"/>
          <w:sz w:val="24"/>
          <w:szCs w:val="24"/>
        </w:rPr>
        <w:t xml:space="preserve"> where changes </w:t>
      </w:r>
      <w:r w:rsidR="00D2500E" w:rsidRPr="0046556A">
        <w:rPr>
          <w:rFonts w:ascii="Times New Roman" w:hAnsi="Times New Roman"/>
          <w:sz w:val="24"/>
          <w:szCs w:val="24"/>
        </w:rPr>
        <w:t xml:space="preserve">in </w:t>
      </w:r>
      <w:r w:rsidR="00165F30" w:rsidRPr="0046556A">
        <w:rPr>
          <w:rFonts w:ascii="Times New Roman" w:hAnsi="Times New Roman"/>
          <w:sz w:val="24"/>
          <w:szCs w:val="24"/>
        </w:rPr>
        <w:t xml:space="preserve">physical constants could be explained by </w:t>
      </w:r>
      <w:r w:rsidR="00D2500E" w:rsidRPr="0046556A">
        <w:rPr>
          <w:rFonts w:ascii="Times New Roman" w:hAnsi="Times New Roman"/>
          <w:sz w:val="24"/>
          <w:szCs w:val="24"/>
        </w:rPr>
        <w:t xml:space="preserve">the </w:t>
      </w:r>
      <w:r w:rsidR="00165F30" w:rsidRPr="0046556A">
        <w:rPr>
          <w:rFonts w:ascii="Times New Roman" w:hAnsi="Times New Roman"/>
          <w:sz w:val="24"/>
          <w:szCs w:val="24"/>
        </w:rPr>
        <w:t xml:space="preserve">wars of invisible civilizations </w:t>
      </w:r>
      <w:r w:rsidR="00546070" w:rsidRPr="0046556A">
        <w:rPr>
          <w:rFonts w:ascii="Times New Roman" w:hAnsi="Times New Roman"/>
          <w:sz w:val="24"/>
          <w:szCs w:val="24"/>
        </w:rPr>
        <w:fldChar w:fldCharType="begin"/>
      </w:r>
      <w:r w:rsidR="00546070" w:rsidRPr="0046556A">
        <w:rPr>
          <w:rFonts w:ascii="Times New Roman" w:hAnsi="Times New Roman"/>
          <w:sz w:val="24"/>
          <w:szCs w:val="24"/>
        </w:rPr>
        <w:instrText xml:space="preserve"> ADDIN ZOTERO_ITEM CSL_CITATION {"citationID":"791YKPeD","properties":{"formattedCitation":"(Lem, 1999)","plainCitation":"(Lem, 1999)","noteIndex":0},"citationItems":[{"id":8864,"uris":["http://zotero.org/users/3736454/items/6EMI4TA8"],"uri":["http://zotero.org/users/3736454/items/6EMI4TA8"],"itemData":{"id":8864,"type":"book","title":"A perfect vacuum","publisher":"Northwestern University Press","source":"Google Scholar","author":[{"family":"Lem","given":"Stanis\\law"}],"issued":{"date-parts":[["1999"]]}}}],"schema":"https://github.com/citation-style-language/schema/raw/master/csl-citation.json"} </w:instrText>
      </w:r>
      <w:r w:rsidR="00546070" w:rsidRPr="0046556A">
        <w:rPr>
          <w:rFonts w:ascii="Times New Roman" w:hAnsi="Times New Roman"/>
          <w:sz w:val="24"/>
          <w:szCs w:val="24"/>
        </w:rPr>
        <w:fldChar w:fldCharType="separate"/>
      </w:r>
      <w:r w:rsidR="00546070" w:rsidRPr="0046556A">
        <w:rPr>
          <w:rFonts w:ascii="Times New Roman" w:hAnsi="Times New Roman"/>
          <w:noProof/>
          <w:sz w:val="24"/>
          <w:szCs w:val="24"/>
        </w:rPr>
        <w:t>(Lem, 1999)</w:t>
      </w:r>
      <w:r w:rsidR="00546070" w:rsidRPr="0046556A">
        <w:rPr>
          <w:rFonts w:ascii="Times New Roman" w:hAnsi="Times New Roman"/>
          <w:sz w:val="24"/>
          <w:szCs w:val="24"/>
        </w:rPr>
        <w:fldChar w:fldCharType="end"/>
      </w:r>
      <w:r w:rsidR="00165F30" w:rsidRPr="0046556A">
        <w:rPr>
          <w:rFonts w:ascii="Times New Roman" w:hAnsi="Times New Roman"/>
          <w:sz w:val="24"/>
          <w:szCs w:val="24"/>
        </w:rPr>
        <w:t>.</w:t>
      </w:r>
    </w:p>
    <w:p w14:paraId="561A3ADC" w14:textId="77777777" w:rsidR="00B14B54" w:rsidRPr="0046556A" w:rsidRDefault="00B14B54" w:rsidP="00B14B54">
      <w:pPr>
        <w:pStyle w:val="p1"/>
        <w:ind w:left="0"/>
        <w:rPr>
          <w:rFonts w:ascii="Times New Roman" w:hAnsi="Times New Roman"/>
          <w:sz w:val="24"/>
          <w:szCs w:val="24"/>
        </w:rPr>
      </w:pPr>
    </w:p>
    <w:p w14:paraId="373B0D4B" w14:textId="18E3730B" w:rsidR="00282CBF" w:rsidRPr="0046556A" w:rsidRDefault="00606C82" w:rsidP="00546070">
      <w:pPr>
        <w:pStyle w:val="p1"/>
        <w:numPr>
          <w:ilvl w:val="0"/>
          <w:numId w:val="9"/>
        </w:numPr>
        <w:jc w:val="both"/>
        <w:rPr>
          <w:rFonts w:ascii="Times New Roman" w:hAnsi="Times New Roman"/>
          <w:sz w:val="24"/>
          <w:szCs w:val="24"/>
        </w:rPr>
      </w:pPr>
      <w:r w:rsidRPr="0046556A">
        <w:rPr>
          <w:rFonts w:ascii="Times New Roman" w:hAnsi="Times New Roman"/>
          <w:i/>
          <w:sz w:val="24"/>
          <w:szCs w:val="24"/>
        </w:rPr>
        <w:t xml:space="preserve">Go to </w:t>
      </w:r>
      <w:r w:rsidR="00D82E78" w:rsidRPr="0046556A">
        <w:rPr>
          <w:rFonts w:ascii="Times New Roman" w:hAnsi="Times New Roman"/>
          <w:i/>
          <w:sz w:val="24"/>
          <w:szCs w:val="24"/>
        </w:rPr>
        <w:t xml:space="preserve">a </w:t>
      </w:r>
      <w:r w:rsidRPr="0046556A">
        <w:rPr>
          <w:rFonts w:ascii="Times New Roman" w:hAnsi="Times New Roman"/>
          <w:bCs/>
          <w:i/>
          <w:sz w:val="24"/>
          <w:szCs w:val="24"/>
        </w:rPr>
        <w:t>higher dimensional reality</w:t>
      </w:r>
      <w:r w:rsidRPr="0046556A">
        <w:rPr>
          <w:rFonts w:ascii="Times New Roman" w:hAnsi="Times New Roman"/>
          <w:bCs/>
          <w:sz w:val="24"/>
          <w:szCs w:val="24"/>
        </w:rPr>
        <w:t xml:space="preserve"> </w:t>
      </w:r>
      <w:r w:rsidRPr="0046556A">
        <w:rPr>
          <w:rFonts w:ascii="Times New Roman" w:hAnsi="Times New Roman"/>
          <w:sz w:val="24"/>
          <w:szCs w:val="24"/>
        </w:rPr>
        <w:t xml:space="preserve">(if our world has 5 or more dimensions as string theory </w:t>
      </w:r>
      <w:r w:rsidR="009000C6" w:rsidRPr="0046556A">
        <w:rPr>
          <w:rFonts w:ascii="Times New Roman" w:hAnsi="Times New Roman"/>
          <w:sz w:val="24"/>
          <w:szCs w:val="24"/>
        </w:rPr>
        <w:t>sugges</w:t>
      </w:r>
      <w:r w:rsidR="00E00134" w:rsidRPr="0046556A">
        <w:rPr>
          <w:rFonts w:ascii="Times New Roman" w:hAnsi="Times New Roman"/>
          <w:sz w:val="24"/>
          <w:szCs w:val="24"/>
        </w:rPr>
        <w:t>t</w:t>
      </w:r>
      <w:r w:rsidR="009000C6" w:rsidRPr="0046556A">
        <w:rPr>
          <w:rFonts w:ascii="Times New Roman" w:hAnsi="Times New Roman"/>
          <w:sz w:val="24"/>
          <w:szCs w:val="24"/>
        </w:rPr>
        <w:t>s</w:t>
      </w:r>
      <w:r w:rsidR="00D82E78" w:rsidRPr="0046556A">
        <w:rPr>
          <w:rFonts w:ascii="Times New Roman" w:hAnsi="Times New Roman"/>
          <w:sz w:val="24"/>
          <w:szCs w:val="24"/>
        </w:rPr>
        <w:t>):</w:t>
      </w:r>
      <w:r w:rsidR="00D82E78" w:rsidRPr="0046556A">
        <w:rPr>
          <w:rFonts w:ascii="Times New Roman" w:hAnsi="Times New Roman"/>
          <w:i/>
          <w:sz w:val="24"/>
          <w:szCs w:val="24"/>
        </w:rPr>
        <w:t xml:space="preserve"> </w:t>
      </w:r>
      <w:r w:rsidR="00FD699D" w:rsidRPr="0046556A">
        <w:rPr>
          <w:rFonts w:ascii="Times New Roman" w:hAnsi="Times New Roman"/>
          <w:sz w:val="24"/>
          <w:szCs w:val="24"/>
        </w:rPr>
        <w:t>If the universe has more dimension</w:t>
      </w:r>
      <w:r w:rsidR="00D82E78" w:rsidRPr="0046556A">
        <w:rPr>
          <w:rFonts w:ascii="Times New Roman" w:hAnsi="Times New Roman"/>
          <w:sz w:val="24"/>
          <w:szCs w:val="24"/>
        </w:rPr>
        <w:t>s</w:t>
      </w:r>
      <w:r w:rsidR="00FD699D" w:rsidRPr="0046556A">
        <w:rPr>
          <w:rFonts w:ascii="Times New Roman" w:hAnsi="Times New Roman"/>
          <w:sz w:val="24"/>
          <w:szCs w:val="24"/>
        </w:rPr>
        <w:t xml:space="preserve"> than </w:t>
      </w:r>
      <w:r w:rsidR="00D82E78" w:rsidRPr="0046556A">
        <w:rPr>
          <w:rFonts w:ascii="Times New Roman" w:hAnsi="Times New Roman"/>
          <w:sz w:val="24"/>
          <w:szCs w:val="24"/>
        </w:rPr>
        <w:t xml:space="preserve">the three </w:t>
      </w:r>
      <w:r w:rsidR="00FD699D" w:rsidRPr="0046556A">
        <w:rPr>
          <w:rFonts w:ascii="Times New Roman" w:hAnsi="Times New Roman"/>
          <w:sz w:val="24"/>
          <w:szCs w:val="24"/>
        </w:rPr>
        <w:t>spatial ones</w:t>
      </w:r>
      <w:r w:rsidR="00D82E78" w:rsidRPr="0046556A">
        <w:rPr>
          <w:rFonts w:ascii="Times New Roman" w:hAnsi="Times New Roman"/>
          <w:sz w:val="24"/>
          <w:szCs w:val="24"/>
        </w:rPr>
        <w:t xml:space="preserve"> we observe</w:t>
      </w:r>
      <w:r w:rsidR="00FD699D" w:rsidRPr="0046556A">
        <w:rPr>
          <w:rFonts w:ascii="Times New Roman" w:hAnsi="Times New Roman"/>
          <w:sz w:val="24"/>
          <w:szCs w:val="24"/>
        </w:rPr>
        <w:t xml:space="preserve">, </w:t>
      </w:r>
      <w:r w:rsidR="00D82E78" w:rsidRPr="0046556A">
        <w:rPr>
          <w:rFonts w:ascii="Times New Roman" w:hAnsi="Times New Roman"/>
          <w:sz w:val="24"/>
          <w:szCs w:val="24"/>
        </w:rPr>
        <w:t xml:space="preserve">then </w:t>
      </w:r>
      <w:r w:rsidR="00FD699D" w:rsidRPr="0046556A">
        <w:rPr>
          <w:rFonts w:ascii="Times New Roman" w:hAnsi="Times New Roman"/>
          <w:sz w:val="24"/>
          <w:szCs w:val="24"/>
        </w:rPr>
        <w:t xml:space="preserve">travel between dimensions is conceivable. </w:t>
      </w:r>
      <w:r w:rsidR="00D82E78" w:rsidRPr="0046556A">
        <w:rPr>
          <w:rFonts w:ascii="Times New Roman" w:hAnsi="Times New Roman"/>
          <w:sz w:val="24"/>
          <w:szCs w:val="24"/>
        </w:rPr>
        <w:t>The s</w:t>
      </w:r>
      <w:r w:rsidR="00FD699D" w:rsidRPr="0046556A">
        <w:rPr>
          <w:rFonts w:ascii="Times New Roman" w:hAnsi="Times New Roman"/>
          <w:sz w:val="24"/>
          <w:szCs w:val="24"/>
        </w:rPr>
        <w:t xml:space="preserve">tring theory landscape and M-theory assume that there </w:t>
      </w:r>
      <w:r w:rsidR="00D82E78" w:rsidRPr="0046556A">
        <w:rPr>
          <w:rFonts w:ascii="Times New Roman" w:hAnsi="Times New Roman"/>
          <w:sz w:val="24"/>
          <w:szCs w:val="24"/>
        </w:rPr>
        <w:t xml:space="preserve">are </w:t>
      </w:r>
      <w:r w:rsidR="00FD699D" w:rsidRPr="0046556A">
        <w:rPr>
          <w:rFonts w:ascii="Times New Roman" w:hAnsi="Times New Roman"/>
          <w:sz w:val="24"/>
          <w:szCs w:val="24"/>
        </w:rPr>
        <w:t xml:space="preserve">11 dimensions, but other dimensions are hidden. In </w:t>
      </w:r>
      <w:r w:rsidR="00D82E78" w:rsidRPr="0046556A">
        <w:rPr>
          <w:rFonts w:ascii="Times New Roman" w:hAnsi="Times New Roman"/>
          <w:sz w:val="24"/>
          <w:szCs w:val="24"/>
        </w:rPr>
        <w:t xml:space="preserve">the </w:t>
      </w:r>
      <w:r w:rsidR="00FD699D" w:rsidRPr="0046556A">
        <w:rPr>
          <w:rFonts w:ascii="Times New Roman" w:hAnsi="Times New Roman"/>
          <w:sz w:val="24"/>
          <w:szCs w:val="24"/>
        </w:rPr>
        <w:t>string landscape</w:t>
      </w:r>
      <w:r w:rsidR="00546070" w:rsidRPr="0046556A">
        <w:rPr>
          <w:rFonts w:ascii="Times New Roman" w:hAnsi="Times New Roman"/>
          <w:sz w:val="24"/>
          <w:szCs w:val="24"/>
        </w:rPr>
        <w:t>,</w:t>
      </w:r>
      <w:r w:rsidR="00FD699D" w:rsidRPr="0046556A">
        <w:rPr>
          <w:rFonts w:ascii="Times New Roman" w:hAnsi="Times New Roman"/>
          <w:sz w:val="24"/>
          <w:szCs w:val="24"/>
        </w:rPr>
        <w:t xml:space="preserve"> there are could be 10</w:t>
      </w:r>
      <w:r w:rsidR="00FD699D" w:rsidRPr="0046556A">
        <w:rPr>
          <w:rFonts w:ascii="Times New Roman" w:hAnsi="Times New Roman"/>
          <w:sz w:val="24"/>
          <w:szCs w:val="24"/>
          <w:vertAlign w:val="superscript"/>
        </w:rPr>
        <w:t>500</w:t>
      </w:r>
      <w:r w:rsidR="00FD699D" w:rsidRPr="0046556A">
        <w:rPr>
          <w:rFonts w:ascii="Times New Roman" w:hAnsi="Times New Roman"/>
          <w:sz w:val="24"/>
          <w:szCs w:val="24"/>
        </w:rPr>
        <w:t xml:space="preserve"> </w:t>
      </w:r>
      <w:r w:rsidR="0003278F" w:rsidRPr="0046556A">
        <w:rPr>
          <w:rFonts w:ascii="Times New Roman" w:hAnsi="Times New Roman"/>
          <w:sz w:val="24"/>
          <w:szCs w:val="24"/>
        </w:rPr>
        <w:t>or even 10</w:t>
      </w:r>
      <w:r w:rsidR="0003278F" w:rsidRPr="0046556A">
        <w:rPr>
          <w:rFonts w:ascii="Times New Roman" w:hAnsi="Times New Roman"/>
          <w:sz w:val="24"/>
          <w:szCs w:val="24"/>
          <w:vertAlign w:val="superscript"/>
        </w:rPr>
        <w:t xml:space="preserve">272000 </w:t>
      </w:r>
      <w:r w:rsidR="00FD699D" w:rsidRPr="0046556A">
        <w:rPr>
          <w:rFonts w:ascii="Times New Roman" w:hAnsi="Times New Roman"/>
          <w:sz w:val="24"/>
          <w:szCs w:val="24"/>
        </w:rPr>
        <w:t>possible types of universe</w:t>
      </w:r>
      <w:r w:rsidR="0003278F" w:rsidRPr="0046556A">
        <w:rPr>
          <w:rFonts w:ascii="Times New Roman" w:hAnsi="Times New Roman"/>
          <w:sz w:val="24"/>
          <w:szCs w:val="24"/>
        </w:rPr>
        <w:t xml:space="preserve"> </w:t>
      </w:r>
      <w:r w:rsidR="00A03C6E" w:rsidRPr="0046556A">
        <w:rPr>
          <w:rFonts w:ascii="Times New Roman" w:hAnsi="Times New Roman"/>
          <w:sz w:val="24"/>
          <w:szCs w:val="24"/>
        </w:rPr>
        <w:fldChar w:fldCharType="begin"/>
      </w:r>
      <w:r w:rsidR="00A03C6E" w:rsidRPr="0046556A">
        <w:rPr>
          <w:rFonts w:ascii="Times New Roman" w:hAnsi="Times New Roman"/>
          <w:sz w:val="24"/>
          <w:szCs w:val="24"/>
        </w:rPr>
        <w:instrText xml:space="preserve"> ADDIN ZOTERO_ITEM CSL_CITATION {"citationID":"HUMsOqXM","properties":{"formattedCitation":"(Susskind, 2003)","plainCitation":"(Susskind, 2003)","noteIndex":0},"citationItems":[{"id":9830,"uris":["http://zotero.org/users/3736454/items/ZIXIT8D2"],"uri":["http://zotero.org/users/3736454/items/ZIXIT8D2"],"itemData":{"id":9830,"type":"article-journal","title":"The Anthropic Landscape of String Theory","container-title":"arXiv:hep-th/0302219","source":"arXiv.org","abstract":"In this lecture I make some educated guesses, about the landscape of string theory vacua. Based on the recent work of a number of authors, it seems plausible that the lanscape is unimaginably large and diverse. Whether we like it or not, this is the kind of behavior that gives credence to the Anthropic Principle. I discuss the theoretical and conceptual issues that arise in developing a cosmology based on the diversity of environments implicit in string theory.","URL":"http://arxiv.org/abs/hep-th/0302219","note":"arXiv: hep-th/0302219","author":[{"family":"Susskind","given":"Leonard"}],"issued":{"date-parts":[["2003",2,27]]},"accessed":{"date-parts":[["2019",7,21]]}}}],"schema":"https://github.com/citation-style-language/schema/raw/master/csl-citation.json"} </w:instrText>
      </w:r>
      <w:r w:rsidR="00A03C6E" w:rsidRPr="0046556A">
        <w:rPr>
          <w:rFonts w:ascii="Times New Roman" w:hAnsi="Times New Roman"/>
          <w:sz w:val="24"/>
          <w:szCs w:val="24"/>
        </w:rPr>
        <w:fldChar w:fldCharType="separate"/>
      </w:r>
      <w:r w:rsidR="00A03C6E" w:rsidRPr="0046556A">
        <w:rPr>
          <w:rFonts w:ascii="Times New Roman" w:hAnsi="Times New Roman"/>
          <w:noProof/>
          <w:sz w:val="24"/>
          <w:szCs w:val="24"/>
        </w:rPr>
        <w:t>(Susskind, 2003)</w:t>
      </w:r>
      <w:r w:rsidR="00A03C6E" w:rsidRPr="0046556A">
        <w:rPr>
          <w:rFonts w:ascii="Times New Roman" w:hAnsi="Times New Roman"/>
          <w:sz w:val="24"/>
          <w:szCs w:val="24"/>
        </w:rPr>
        <w:fldChar w:fldCharType="end"/>
      </w:r>
      <w:r w:rsidR="00FD699D" w:rsidRPr="0046556A">
        <w:rPr>
          <w:rFonts w:ascii="Times New Roman" w:hAnsi="Times New Roman"/>
          <w:sz w:val="24"/>
          <w:szCs w:val="24"/>
        </w:rPr>
        <w:t xml:space="preserve">, and many of universes </w:t>
      </w:r>
      <w:r w:rsidR="00D82E78" w:rsidRPr="0046556A">
        <w:rPr>
          <w:rFonts w:ascii="Times New Roman" w:hAnsi="Times New Roman"/>
          <w:sz w:val="24"/>
          <w:szCs w:val="24"/>
        </w:rPr>
        <w:t xml:space="preserve">that actually exist </w:t>
      </w:r>
      <w:r w:rsidR="00FD699D" w:rsidRPr="0046556A">
        <w:rPr>
          <w:rFonts w:ascii="Times New Roman" w:hAnsi="Times New Roman"/>
          <w:sz w:val="24"/>
          <w:szCs w:val="24"/>
        </w:rPr>
        <w:t xml:space="preserve">could be close to each other in the many dimensional space. While most of the universes may be not suitable for </w:t>
      </w:r>
      <w:r w:rsidR="007170F1" w:rsidRPr="0046556A">
        <w:rPr>
          <w:rFonts w:ascii="Times New Roman" w:hAnsi="Times New Roman"/>
          <w:sz w:val="24"/>
          <w:szCs w:val="24"/>
        </w:rPr>
        <w:t xml:space="preserve">the </w:t>
      </w:r>
      <w:r w:rsidR="00FD699D" w:rsidRPr="0046556A">
        <w:rPr>
          <w:rFonts w:ascii="Times New Roman" w:hAnsi="Times New Roman"/>
          <w:sz w:val="24"/>
          <w:szCs w:val="24"/>
        </w:rPr>
        <w:t>origin of intelligent life</w:t>
      </w:r>
      <w:r w:rsidR="007170F1" w:rsidRPr="0046556A">
        <w:rPr>
          <w:rFonts w:ascii="Times New Roman" w:hAnsi="Times New Roman"/>
          <w:sz w:val="24"/>
          <w:szCs w:val="24"/>
        </w:rPr>
        <w:t>,</w:t>
      </w:r>
      <w:r w:rsidR="00FD699D" w:rsidRPr="0046556A">
        <w:rPr>
          <w:rFonts w:ascii="Times New Roman" w:hAnsi="Times New Roman"/>
          <w:sz w:val="24"/>
          <w:szCs w:val="24"/>
        </w:rPr>
        <w:t xml:space="preserve"> as they could have different </w:t>
      </w:r>
      <w:r w:rsidR="007170F1" w:rsidRPr="0046556A">
        <w:rPr>
          <w:rFonts w:ascii="Times New Roman" w:hAnsi="Times New Roman"/>
          <w:sz w:val="24"/>
          <w:szCs w:val="24"/>
        </w:rPr>
        <w:t>physical laws</w:t>
      </w:r>
      <w:r w:rsidR="00FD699D" w:rsidRPr="0046556A">
        <w:rPr>
          <w:rFonts w:ascii="Times New Roman" w:hAnsi="Times New Roman"/>
          <w:sz w:val="24"/>
          <w:szCs w:val="24"/>
        </w:rPr>
        <w:t>, they could support</w:t>
      </w:r>
      <w:r w:rsidR="00326DD3" w:rsidRPr="0046556A">
        <w:rPr>
          <w:rFonts w:ascii="Times New Roman" w:hAnsi="Times New Roman"/>
          <w:sz w:val="24"/>
          <w:szCs w:val="24"/>
        </w:rPr>
        <w:t xml:space="preserve"> existing</w:t>
      </w:r>
      <w:r w:rsidR="00FD699D" w:rsidRPr="0046556A">
        <w:rPr>
          <w:rFonts w:ascii="Times New Roman" w:hAnsi="Times New Roman"/>
          <w:sz w:val="24"/>
          <w:szCs w:val="24"/>
        </w:rPr>
        <w:t xml:space="preserve"> “</w:t>
      </w:r>
      <w:proofErr w:type="spellStart"/>
      <w:r w:rsidR="00FD699D" w:rsidRPr="0046556A">
        <w:rPr>
          <w:rFonts w:ascii="Times New Roman" w:hAnsi="Times New Roman"/>
          <w:sz w:val="24"/>
          <w:szCs w:val="24"/>
        </w:rPr>
        <w:t>technolife</w:t>
      </w:r>
      <w:proofErr w:type="spellEnd"/>
      <w:r w:rsidR="00FD699D" w:rsidRPr="0046556A">
        <w:rPr>
          <w:rFonts w:ascii="Times New Roman" w:hAnsi="Times New Roman"/>
          <w:sz w:val="24"/>
          <w:szCs w:val="24"/>
        </w:rPr>
        <w:t>”</w:t>
      </w:r>
      <w:r w:rsidR="007170F1" w:rsidRPr="0046556A">
        <w:rPr>
          <w:rFonts w:ascii="Times New Roman" w:hAnsi="Times New Roman"/>
          <w:sz w:val="24"/>
          <w:szCs w:val="24"/>
        </w:rPr>
        <w:t>,</w:t>
      </w:r>
      <w:r w:rsidR="00FD699D" w:rsidRPr="0046556A">
        <w:rPr>
          <w:rFonts w:ascii="Times New Roman" w:hAnsi="Times New Roman"/>
          <w:sz w:val="24"/>
          <w:szCs w:val="24"/>
        </w:rPr>
        <w:t xml:space="preserve"> providing it </w:t>
      </w:r>
      <w:r w:rsidR="00326DD3" w:rsidRPr="0046556A">
        <w:rPr>
          <w:rFonts w:ascii="Times New Roman" w:hAnsi="Times New Roman"/>
          <w:sz w:val="24"/>
          <w:szCs w:val="24"/>
        </w:rPr>
        <w:t xml:space="preserve">with </w:t>
      </w:r>
      <w:r w:rsidR="00FD699D" w:rsidRPr="0046556A">
        <w:rPr>
          <w:rFonts w:ascii="Times New Roman" w:hAnsi="Times New Roman"/>
          <w:sz w:val="24"/>
          <w:szCs w:val="24"/>
        </w:rPr>
        <w:t>new sources of energy and computational medi</w:t>
      </w:r>
      <w:r w:rsidR="007170F1" w:rsidRPr="0046556A">
        <w:rPr>
          <w:rFonts w:ascii="Times New Roman" w:hAnsi="Times New Roman"/>
          <w:sz w:val="24"/>
          <w:szCs w:val="24"/>
        </w:rPr>
        <w:t>a</w:t>
      </w:r>
      <w:r w:rsidR="00FD699D" w:rsidRPr="0046556A">
        <w:rPr>
          <w:rFonts w:ascii="Times New Roman" w:hAnsi="Times New Roman"/>
          <w:sz w:val="24"/>
          <w:szCs w:val="24"/>
        </w:rPr>
        <w:t xml:space="preserve">. Each parallel universe could have its own end eventually, but some may have </w:t>
      </w:r>
      <w:r w:rsidR="007170F1" w:rsidRPr="0046556A">
        <w:rPr>
          <w:rFonts w:ascii="Times New Roman" w:hAnsi="Times New Roman"/>
          <w:sz w:val="24"/>
          <w:szCs w:val="24"/>
        </w:rPr>
        <w:t xml:space="preserve">a </w:t>
      </w:r>
      <w:r w:rsidR="00FD699D" w:rsidRPr="0046556A">
        <w:rPr>
          <w:rFonts w:ascii="Times New Roman" w:hAnsi="Times New Roman"/>
          <w:sz w:val="24"/>
          <w:szCs w:val="24"/>
        </w:rPr>
        <w:t xml:space="preserve">much longer </w:t>
      </w:r>
      <w:r w:rsidR="00546070" w:rsidRPr="0046556A">
        <w:rPr>
          <w:rFonts w:ascii="Times New Roman" w:hAnsi="Times New Roman"/>
          <w:sz w:val="24"/>
          <w:szCs w:val="24"/>
        </w:rPr>
        <w:t>existence</w:t>
      </w:r>
      <w:r w:rsidR="00FD699D" w:rsidRPr="0046556A">
        <w:rPr>
          <w:rFonts w:ascii="Times New Roman" w:hAnsi="Times New Roman"/>
          <w:sz w:val="24"/>
          <w:szCs w:val="24"/>
        </w:rPr>
        <w:t xml:space="preserve"> than our universe</w:t>
      </w:r>
      <w:r w:rsidR="00FD0A06" w:rsidRPr="0046556A">
        <w:rPr>
          <w:rFonts w:ascii="Times New Roman" w:hAnsi="Times New Roman"/>
          <w:sz w:val="24"/>
          <w:szCs w:val="24"/>
        </w:rPr>
        <w:t>;</w:t>
      </w:r>
      <w:r w:rsidR="00FD699D" w:rsidRPr="0046556A">
        <w:rPr>
          <w:rFonts w:ascii="Times New Roman" w:hAnsi="Times New Roman"/>
          <w:sz w:val="24"/>
          <w:szCs w:val="24"/>
        </w:rPr>
        <w:t xml:space="preserve"> travelling between universes could help </w:t>
      </w:r>
      <w:r w:rsidR="007170F1" w:rsidRPr="0046556A">
        <w:rPr>
          <w:rFonts w:ascii="Times New Roman" w:hAnsi="Times New Roman"/>
          <w:sz w:val="24"/>
          <w:szCs w:val="24"/>
        </w:rPr>
        <w:t xml:space="preserve">us </w:t>
      </w:r>
      <w:r w:rsidR="00FD699D" w:rsidRPr="0046556A">
        <w:rPr>
          <w:rFonts w:ascii="Times New Roman" w:hAnsi="Times New Roman"/>
          <w:sz w:val="24"/>
          <w:szCs w:val="24"/>
        </w:rPr>
        <w:t xml:space="preserve">to find one </w:t>
      </w:r>
      <w:r w:rsidR="007170F1" w:rsidRPr="0046556A">
        <w:rPr>
          <w:rFonts w:ascii="Times New Roman" w:hAnsi="Times New Roman"/>
          <w:sz w:val="24"/>
          <w:szCs w:val="24"/>
        </w:rPr>
        <w:t xml:space="preserve">that </w:t>
      </w:r>
      <w:r w:rsidR="00FD699D" w:rsidRPr="0046556A">
        <w:rPr>
          <w:rFonts w:ascii="Times New Roman" w:hAnsi="Times New Roman"/>
          <w:sz w:val="24"/>
          <w:szCs w:val="24"/>
        </w:rPr>
        <w:t>will continue to exist</w:t>
      </w:r>
      <w:r w:rsidR="007170F1" w:rsidRPr="0046556A">
        <w:rPr>
          <w:rFonts w:ascii="Times New Roman" w:hAnsi="Times New Roman"/>
          <w:sz w:val="24"/>
          <w:szCs w:val="24"/>
        </w:rPr>
        <w:t xml:space="preserve"> after ours ends</w:t>
      </w:r>
      <w:r w:rsidR="00FD699D" w:rsidRPr="0046556A">
        <w:rPr>
          <w:rFonts w:ascii="Times New Roman" w:hAnsi="Times New Roman"/>
          <w:sz w:val="24"/>
          <w:szCs w:val="24"/>
        </w:rPr>
        <w:t>. The law</w:t>
      </w:r>
      <w:r w:rsidR="00326DD3" w:rsidRPr="0046556A">
        <w:rPr>
          <w:rFonts w:ascii="Times New Roman" w:hAnsi="Times New Roman"/>
          <w:sz w:val="24"/>
          <w:szCs w:val="24"/>
        </w:rPr>
        <w:t xml:space="preserve"> of</w:t>
      </w:r>
      <w:r w:rsidR="00FD699D" w:rsidRPr="0046556A">
        <w:rPr>
          <w:rFonts w:ascii="Times New Roman" w:hAnsi="Times New Roman"/>
          <w:sz w:val="24"/>
          <w:szCs w:val="24"/>
        </w:rPr>
        <w:t xml:space="preserve"> conservation of energy seems to be evidence against </w:t>
      </w:r>
      <w:r w:rsidR="00FD0A06" w:rsidRPr="0046556A">
        <w:rPr>
          <w:rFonts w:ascii="Times New Roman" w:hAnsi="Times New Roman"/>
          <w:sz w:val="24"/>
          <w:szCs w:val="24"/>
        </w:rPr>
        <w:t xml:space="preserve">the possibility of </w:t>
      </w:r>
      <w:r w:rsidR="00FD699D" w:rsidRPr="0046556A">
        <w:rPr>
          <w:rFonts w:ascii="Times New Roman" w:hAnsi="Times New Roman"/>
          <w:sz w:val="24"/>
          <w:szCs w:val="24"/>
        </w:rPr>
        <w:t xml:space="preserve">travel between universes, </w:t>
      </w:r>
      <w:r w:rsidR="00326DD3" w:rsidRPr="0046556A">
        <w:rPr>
          <w:rFonts w:ascii="Times New Roman" w:hAnsi="Times New Roman"/>
          <w:sz w:val="24"/>
          <w:szCs w:val="24"/>
        </w:rPr>
        <w:t>because if one</w:t>
      </w:r>
      <w:r w:rsidR="00FD699D" w:rsidRPr="0046556A">
        <w:rPr>
          <w:rFonts w:ascii="Times New Roman" w:hAnsi="Times New Roman"/>
          <w:sz w:val="24"/>
          <w:szCs w:val="24"/>
        </w:rPr>
        <w:t xml:space="preserve"> send</w:t>
      </w:r>
      <w:r w:rsidR="00326DD3" w:rsidRPr="0046556A">
        <w:rPr>
          <w:rFonts w:ascii="Times New Roman" w:hAnsi="Times New Roman"/>
          <w:sz w:val="24"/>
          <w:szCs w:val="24"/>
        </w:rPr>
        <w:t>s</w:t>
      </w:r>
      <w:r w:rsidR="00FD699D" w:rsidRPr="0046556A">
        <w:rPr>
          <w:rFonts w:ascii="Times New Roman" w:hAnsi="Times New Roman"/>
          <w:sz w:val="24"/>
          <w:szCs w:val="24"/>
        </w:rPr>
        <w:t xml:space="preserve"> some matter to another universe, it would contradict local laws of conservation. However, we may not need to send matter (in </w:t>
      </w:r>
      <w:r w:rsidR="00891FB8">
        <w:rPr>
          <w:rFonts w:ascii="Times New Roman" w:hAnsi="Times New Roman"/>
          <w:sz w:val="24"/>
          <w:szCs w:val="24"/>
        </w:rPr>
        <w:t xml:space="preserve">the </w:t>
      </w:r>
      <w:r w:rsidR="00FD699D" w:rsidRPr="0046556A">
        <w:rPr>
          <w:rFonts w:ascii="Times New Roman" w:hAnsi="Times New Roman"/>
          <w:sz w:val="24"/>
          <w:szCs w:val="24"/>
        </w:rPr>
        <w:t xml:space="preserve">form of large starships), but only data. Even sending an equivalent of a </w:t>
      </w:r>
      <w:proofErr w:type="spellStart"/>
      <w:r w:rsidR="00FD699D" w:rsidRPr="0046556A">
        <w:rPr>
          <w:rFonts w:ascii="Times New Roman" w:hAnsi="Times New Roman"/>
          <w:sz w:val="24"/>
          <w:szCs w:val="24"/>
        </w:rPr>
        <w:t>nanobot</w:t>
      </w:r>
      <w:proofErr w:type="spellEnd"/>
      <w:r w:rsidR="00FD699D" w:rsidRPr="0046556A">
        <w:rPr>
          <w:rFonts w:ascii="Times New Roman" w:hAnsi="Times New Roman"/>
          <w:sz w:val="24"/>
          <w:szCs w:val="24"/>
        </w:rPr>
        <w:t xml:space="preserve"> or SETI message</w:t>
      </w:r>
      <w:r w:rsidR="00546070" w:rsidRPr="0046556A">
        <w:rPr>
          <w:rFonts w:ascii="Times New Roman" w:hAnsi="Times New Roman"/>
          <w:sz w:val="24"/>
          <w:szCs w:val="24"/>
        </w:rPr>
        <w:t xml:space="preserve"> </w:t>
      </w:r>
      <w:r w:rsidR="00546070" w:rsidRPr="0046556A">
        <w:rPr>
          <w:rFonts w:ascii="Times New Roman" w:hAnsi="Times New Roman"/>
          <w:sz w:val="24"/>
          <w:szCs w:val="24"/>
        </w:rPr>
        <w:fldChar w:fldCharType="begin"/>
      </w:r>
      <w:r w:rsidR="00C6620B" w:rsidRPr="0046556A">
        <w:rPr>
          <w:rFonts w:ascii="Times New Roman" w:hAnsi="Times New Roman"/>
          <w:sz w:val="24"/>
          <w:szCs w:val="24"/>
        </w:rPr>
        <w:instrText xml:space="preserve"> ADDIN ZOTERO_ITEM CSL_CITATION {"citationID":"BvG5ZVRJ","properties":{"formattedCitation":"(Turchin, 2018c)","plainCitation":"(Turchin, 2018c)","noteIndex":0},"citationItems":[{"id":2830,"uris":["http://zotero.org/users/3736454/items/Q4VW8STK"],"uri":["http://zotero.org/users/3736454/items/Q4VW8STK"],"itemData":{"id":2830,"type":"article-journal","title":"The Risks Connected with Possibility of Finding Alien AI Code During SETI","container-title":"Journal of  British Interplanetary Society","volume":"70","author":[{"family":"Turchin","given":"A."}],"issued":{"date-parts":[["2018"]]}}}],"schema":"https://github.com/citation-style-language/schema/raw/master/csl-citation.json"} </w:instrText>
      </w:r>
      <w:r w:rsidR="00546070" w:rsidRPr="0046556A">
        <w:rPr>
          <w:rFonts w:ascii="Times New Roman" w:hAnsi="Times New Roman"/>
          <w:sz w:val="24"/>
          <w:szCs w:val="24"/>
        </w:rPr>
        <w:fldChar w:fldCharType="separate"/>
      </w:r>
      <w:r w:rsidR="00C6620B" w:rsidRPr="0046556A">
        <w:rPr>
          <w:rFonts w:ascii="Times New Roman" w:hAnsi="Times New Roman"/>
          <w:noProof/>
          <w:sz w:val="24"/>
          <w:szCs w:val="24"/>
        </w:rPr>
        <w:t>(Turchin, 2018c)</w:t>
      </w:r>
      <w:r w:rsidR="00546070" w:rsidRPr="0046556A">
        <w:rPr>
          <w:rFonts w:ascii="Times New Roman" w:hAnsi="Times New Roman"/>
          <w:sz w:val="24"/>
          <w:szCs w:val="24"/>
        </w:rPr>
        <w:fldChar w:fldCharType="end"/>
      </w:r>
      <w:r w:rsidR="00FD699D" w:rsidRPr="0046556A">
        <w:rPr>
          <w:rFonts w:ascii="Times New Roman" w:hAnsi="Times New Roman"/>
          <w:sz w:val="24"/>
          <w:szCs w:val="24"/>
        </w:rPr>
        <w:t xml:space="preserve"> to a parallel universe could be enough to preserve our civilization. </w:t>
      </w:r>
    </w:p>
    <w:p w14:paraId="2C8D2C0F" w14:textId="77777777" w:rsidR="00282CBF" w:rsidRPr="0046556A" w:rsidRDefault="00282CBF" w:rsidP="00282CBF">
      <w:pPr>
        <w:pStyle w:val="BasicParagraph"/>
        <w:ind w:left="720"/>
        <w:jc w:val="both"/>
        <w:rPr>
          <w:rFonts w:ascii="Times New Roman" w:hAnsi="Times New Roman" w:cs="Times New Roman"/>
          <w:color w:val="auto"/>
          <w:lang w:val="en-US"/>
        </w:rPr>
      </w:pPr>
    </w:p>
    <w:p w14:paraId="5F43CE80" w14:textId="76E50DF9" w:rsidR="00606C82" w:rsidRPr="0046556A" w:rsidRDefault="00606C82" w:rsidP="00282CBF">
      <w:pPr>
        <w:pStyle w:val="BasicParagraph"/>
        <w:numPr>
          <w:ilvl w:val="0"/>
          <w:numId w:val="18"/>
        </w:numPr>
        <w:jc w:val="both"/>
        <w:rPr>
          <w:rFonts w:ascii="Times New Roman" w:hAnsi="Times New Roman" w:cs="Times New Roman"/>
          <w:color w:val="auto"/>
          <w:lang w:val="en-US"/>
        </w:rPr>
      </w:pPr>
      <w:r w:rsidRPr="0046556A">
        <w:rPr>
          <w:rFonts w:ascii="Times New Roman" w:hAnsi="Times New Roman" w:cs="Times New Roman"/>
          <w:bCs/>
          <w:i/>
        </w:rPr>
        <w:t>Go to another brane</w:t>
      </w:r>
      <w:r w:rsidRPr="0046556A">
        <w:rPr>
          <w:rFonts w:ascii="Times New Roman" w:hAnsi="Times New Roman" w:cs="Times New Roman"/>
          <w:bCs/>
        </w:rPr>
        <w:t xml:space="preserve"> </w:t>
      </w:r>
      <w:r w:rsidRPr="0046556A">
        <w:rPr>
          <w:rFonts w:ascii="Times New Roman" w:hAnsi="Times New Roman" w:cs="Times New Roman"/>
        </w:rPr>
        <w:t xml:space="preserve">(if many 3-dimensional branes float in higher dimensional space, </w:t>
      </w:r>
      <w:r w:rsidR="00E00134" w:rsidRPr="0046556A">
        <w:rPr>
          <w:rFonts w:ascii="Times New Roman" w:hAnsi="Times New Roman" w:cs="Times New Roman"/>
        </w:rPr>
        <w:t>like</w:t>
      </w:r>
      <w:r w:rsidR="00E00134" w:rsidRPr="0046556A">
        <w:rPr>
          <w:rStyle w:val="apple-converted-space"/>
          <w:rFonts w:ascii="Times New Roman" w:hAnsi="Times New Roman" w:cs="Times New Roman"/>
        </w:rPr>
        <w:t xml:space="preserve"> </w:t>
      </w:r>
      <w:r w:rsidRPr="0046556A">
        <w:rPr>
          <w:rFonts w:ascii="Times New Roman" w:hAnsi="Times New Roman" w:cs="Times New Roman"/>
        </w:rPr>
        <w:t>in Egan</w:t>
      </w:r>
      <w:r w:rsidR="00E00134" w:rsidRPr="0046556A">
        <w:rPr>
          <w:rFonts w:ascii="Times New Roman" w:hAnsi="Times New Roman" w:cs="Times New Roman"/>
        </w:rPr>
        <w:t>’s</w:t>
      </w:r>
      <w:r w:rsidRPr="0046556A">
        <w:rPr>
          <w:rFonts w:ascii="Times New Roman" w:hAnsi="Times New Roman" w:cs="Times New Roman"/>
        </w:rPr>
        <w:t xml:space="preserve"> “</w:t>
      </w:r>
      <w:r w:rsidRPr="0046556A">
        <w:rPr>
          <w:rStyle w:val="s1"/>
          <w:rFonts w:ascii="Times New Roman" w:hAnsi="Times New Roman" w:cs="Times New Roman"/>
          <w:u w:val="single"/>
        </w:rPr>
        <w:t>Diaspora</w:t>
      </w:r>
      <w:r w:rsidRPr="0046556A">
        <w:rPr>
          <w:rFonts w:ascii="Times New Roman" w:hAnsi="Times New Roman" w:cs="Times New Roman"/>
        </w:rPr>
        <w:t>”</w:t>
      </w:r>
      <w:r w:rsidR="00B76D01" w:rsidRPr="0046556A">
        <w:rPr>
          <w:rFonts w:ascii="Times New Roman" w:hAnsi="Times New Roman" w:cs="Times New Roman"/>
        </w:rPr>
        <w:t xml:space="preserve"> </w:t>
      </w:r>
      <w:r w:rsidR="009276C6" w:rsidRPr="0046556A">
        <w:rPr>
          <w:rFonts w:ascii="Times New Roman" w:hAnsi="Times New Roman" w:cs="Times New Roman"/>
        </w:rPr>
        <w:fldChar w:fldCharType="begin"/>
      </w:r>
      <w:r w:rsidR="009276C6" w:rsidRPr="0046556A">
        <w:rPr>
          <w:rFonts w:ascii="Times New Roman" w:hAnsi="Times New Roman" w:cs="Times New Roman"/>
        </w:rPr>
        <w:instrText xml:space="preserve"> ADDIN ZOTERO_ITEM CSL_CITATION {"citationID":"5704A0o5","properties":{"formattedCitation":"(Egan, 1997)","plainCitation":"(Egan, 1997)","noteIndex":0},"citationItems":[{"id":9834,"uris":["http://zotero.org/users/3736454/items/JZWKPQ8G"],"uri":["http://zotero.org/users/3736454/items/JZWKPQ8G"],"itemData":{"id":9834,"type":"book","title":"Diaspora","publisher":"Le Bélial","source":"Google Scholar","author":[{"family":"Egan","given":"Greg"}],"issued":{"date-parts":[["1997"]]}}}],"schema":"https://github.com/citation-style-language/schema/raw/master/csl-citation.json"} </w:instrText>
      </w:r>
      <w:r w:rsidR="009276C6" w:rsidRPr="0046556A">
        <w:rPr>
          <w:rFonts w:ascii="Times New Roman" w:hAnsi="Times New Roman" w:cs="Times New Roman"/>
        </w:rPr>
        <w:fldChar w:fldCharType="separate"/>
      </w:r>
      <w:r w:rsidR="009276C6" w:rsidRPr="0046556A">
        <w:rPr>
          <w:rFonts w:ascii="Times New Roman" w:hAnsi="Times New Roman" w:cs="Times New Roman"/>
          <w:noProof/>
        </w:rPr>
        <w:t>(Egan, 1997)</w:t>
      </w:r>
      <w:r w:rsidR="009276C6" w:rsidRPr="0046556A">
        <w:rPr>
          <w:rFonts w:ascii="Times New Roman" w:hAnsi="Times New Roman" w:cs="Times New Roman"/>
        </w:rPr>
        <w:fldChar w:fldCharType="end"/>
      </w:r>
      <w:r w:rsidR="009276C6" w:rsidRPr="0046556A">
        <w:rPr>
          <w:rFonts w:ascii="Times New Roman" w:hAnsi="Times New Roman" w:cs="Times New Roman"/>
        </w:rPr>
        <w:t xml:space="preserve">): This might be accomplished </w:t>
      </w:r>
      <w:r w:rsidR="00E00134" w:rsidRPr="0046556A">
        <w:rPr>
          <w:rFonts w:ascii="Times New Roman" w:hAnsi="Times New Roman" w:cs="Times New Roman"/>
        </w:rPr>
        <w:t xml:space="preserve">by </w:t>
      </w:r>
      <w:r w:rsidR="0005622E" w:rsidRPr="0046556A">
        <w:rPr>
          <w:rFonts w:ascii="Times New Roman" w:hAnsi="Times New Roman" w:cs="Times New Roman"/>
        </w:rPr>
        <w:t>using wormholes</w:t>
      </w:r>
      <w:r w:rsidR="009B2056" w:rsidRPr="0046556A">
        <w:rPr>
          <w:rFonts w:ascii="Times New Roman" w:hAnsi="Times New Roman" w:cs="Times New Roman"/>
        </w:rPr>
        <w:t xml:space="preserve"> to send data</w:t>
      </w:r>
      <w:r w:rsidR="000022FE" w:rsidRPr="0046556A">
        <w:rPr>
          <w:rFonts w:ascii="Times New Roman" w:hAnsi="Times New Roman" w:cs="Times New Roman"/>
        </w:rPr>
        <w:t xml:space="preserve"> </w:t>
      </w:r>
      <w:r w:rsidR="000022FE" w:rsidRPr="0046556A">
        <w:rPr>
          <w:rFonts w:ascii="Times New Roman" w:hAnsi="Times New Roman" w:cs="Times New Roman"/>
        </w:rPr>
        <w:fldChar w:fldCharType="begin"/>
      </w:r>
      <w:r w:rsidR="009B2056" w:rsidRPr="0046556A">
        <w:rPr>
          <w:rFonts w:ascii="Times New Roman" w:hAnsi="Times New Roman" w:cs="Times New Roman"/>
        </w:rPr>
        <w:instrText xml:space="preserve"> ADDIN ZOTERO_ITEM CSL_CITATION {"citationID":"9hOmAS5j","properties":{"formattedCitation":"(Maccone, 2000)","plainCitation":"(Maccone, 2000)","noteIndex":0},"citationItems":[{"id":9835,"uris":["http://zotero.org/users/3736454/items/SYUI9G3X"],"uri":["http://zotero.org/users/3736454/items/SYUI9G3X"],"itemData":{"id":9835,"type":"article-journal","title":"SETI via wormholes","container-title":"Acta Astronautica","page":"633–639","volume":"46","issue":"10-12","source":"Google Scholar","author":[{"family":"Maccone","given":"Claudio"}],"issued":{"date-parts":[["2000"]]}}}],"schema":"https://github.com/citation-style-language/schema/raw/master/csl-citation.json"} </w:instrText>
      </w:r>
      <w:r w:rsidR="000022FE" w:rsidRPr="0046556A">
        <w:rPr>
          <w:rFonts w:ascii="Times New Roman" w:hAnsi="Times New Roman" w:cs="Times New Roman"/>
        </w:rPr>
        <w:fldChar w:fldCharType="separate"/>
      </w:r>
      <w:r w:rsidR="009B2056" w:rsidRPr="0046556A">
        <w:rPr>
          <w:rFonts w:ascii="Times New Roman" w:hAnsi="Times New Roman" w:cs="Times New Roman"/>
          <w:noProof/>
        </w:rPr>
        <w:t>(Maccone, 2000)</w:t>
      </w:r>
      <w:r w:rsidR="000022FE" w:rsidRPr="0046556A">
        <w:rPr>
          <w:rFonts w:ascii="Times New Roman" w:hAnsi="Times New Roman" w:cs="Times New Roman"/>
        </w:rPr>
        <w:fldChar w:fldCharType="end"/>
      </w:r>
      <w:r w:rsidR="00733974" w:rsidRPr="0046556A">
        <w:rPr>
          <w:rFonts w:ascii="Times New Roman" w:hAnsi="Times New Roman" w:cs="Times New Roman"/>
        </w:rPr>
        <w:t>.</w:t>
      </w:r>
    </w:p>
    <w:p w14:paraId="4755E143" w14:textId="77777777" w:rsidR="00606C82" w:rsidRPr="0046556A" w:rsidRDefault="00606C82" w:rsidP="00EE7BC9">
      <w:pPr>
        <w:pStyle w:val="p3"/>
        <w:rPr>
          <w:rFonts w:ascii="Times New Roman" w:hAnsi="Times New Roman"/>
          <w:sz w:val="24"/>
          <w:szCs w:val="24"/>
        </w:rPr>
      </w:pPr>
    </w:p>
    <w:p w14:paraId="0BCE8F77" w14:textId="1E6F506D" w:rsidR="00B24420" w:rsidRPr="0046556A" w:rsidRDefault="00E00134" w:rsidP="00733974">
      <w:pPr>
        <w:pStyle w:val="p1"/>
        <w:numPr>
          <w:ilvl w:val="0"/>
          <w:numId w:val="9"/>
        </w:numPr>
        <w:jc w:val="both"/>
        <w:rPr>
          <w:rFonts w:ascii="Times New Roman" w:hAnsi="Times New Roman"/>
          <w:sz w:val="24"/>
          <w:szCs w:val="24"/>
        </w:rPr>
      </w:pPr>
      <w:r w:rsidRPr="0046556A">
        <w:rPr>
          <w:rFonts w:ascii="Times New Roman" w:hAnsi="Times New Roman"/>
          <w:bCs/>
          <w:i/>
          <w:sz w:val="24"/>
          <w:szCs w:val="24"/>
        </w:rPr>
        <w:t xml:space="preserve">Leverage acausal </w:t>
      </w:r>
      <w:r w:rsidR="00606C82" w:rsidRPr="0046556A">
        <w:rPr>
          <w:rFonts w:ascii="Times New Roman" w:hAnsi="Times New Roman"/>
          <w:bCs/>
          <w:i/>
          <w:sz w:val="24"/>
          <w:szCs w:val="24"/>
        </w:rPr>
        <w:t>connection</w:t>
      </w:r>
      <w:r w:rsidR="00733974" w:rsidRPr="0046556A">
        <w:rPr>
          <w:rFonts w:ascii="Times New Roman" w:hAnsi="Times New Roman"/>
          <w:bCs/>
          <w:i/>
          <w:sz w:val="24"/>
          <w:szCs w:val="24"/>
        </w:rPr>
        <w:t xml:space="preserve"> with other universes</w:t>
      </w:r>
      <w:r w:rsidR="00007A94" w:rsidRPr="0046556A">
        <w:rPr>
          <w:rFonts w:ascii="Times New Roman" w:hAnsi="Times New Roman"/>
          <w:sz w:val="24"/>
          <w:szCs w:val="24"/>
        </w:rPr>
        <w:t xml:space="preserve">: </w:t>
      </w:r>
      <w:r w:rsidR="00282CBF" w:rsidRPr="0046556A">
        <w:rPr>
          <w:rFonts w:ascii="Times New Roman" w:hAnsi="Times New Roman"/>
          <w:sz w:val="24"/>
          <w:szCs w:val="24"/>
        </w:rPr>
        <w:t>In some sense</w:t>
      </w:r>
      <w:r w:rsidR="009B2056" w:rsidRPr="0046556A">
        <w:rPr>
          <w:rFonts w:ascii="Times New Roman" w:hAnsi="Times New Roman"/>
          <w:sz w:val="24"/>
          <w:szCs w:val="24"/>
        </w:rPr>
        <w:t>,</w:t>
      </w:r>
      <w:r w:rsidR="00282CBF" w:rsidRPr="0046556A">
        <w:rPr>
          <w:rFonts w:ascii="Times New Roman" w:hAnsi="Times New Roman"/>
          <w:sz w:val="24"/>
          <w:szCs w:val="24"/>
        </w:rPr>
        <w:t xml:space="preserve"> </w:t>
      </w:r>
      <w:r w:rsidR="00007A94" w:rsidRPr="0046556A">
        <w:rPr>
          <w:rFonts w:ascii="Times New Roman" w:hAnsi="Times New Roman"/>
          <w:sz w:val="24"/>
          <w:szCs w:val="24"/>
        </w:rPr>
        <w:t xml:space="preserve">this </w:t>
      </w:r>
      <w:r w:rsidR="00282CBF" w:rsidRPr="0046556A">
        <w:rPr>
          <w:rFonts w:ascii="Times New Roman" w:hAnsi="Times New Roman"/>
          <w:sz w:val="24"/>
          <w:szCs w:val="24"/>
        </w:rPr>
        <w:t>is an a</w:t>
      </w:r>
      <w:r w:rsidR="00606C82" w:rsidRPr="0046556A">
        <w:rPr>
          <w:rFonts w:ascii="Times New Roman" w:hAnsi="Times New Roman"/>
          <w:sz w:val="24"/>
          <w:szCs w:val="24"/>
        </w:rPr>
        <w:t xml:space="preserve">nalogue </w:t>
      </w:r>
      <w:r w:rsidR="00007A94" w:rsidRPr="0046556A">
        <w:rPr>
          <w:rFonts w:ascii="Times New Roman" w:hAnsi="Times New Roman"/>
          <w:sz w:val="24"/>
          <w:szCs w:val="24"/>
        </w:rPr>
        <w:t xml:space="preserve">of </w:t>
      </w:r>
      <w:r w:rsidR="00606C82" w:rsidRPr="0046556A">
        <w:rPr>
          <w:rFonts w:ascii="Times New Roman" w:hAnsi="Times New Roman"/>
          <w:sz w:val="24"/>
          <w:szCs w:val="24"/>
        </w:rPr>
        <w:t>quantum immortality</w:t>
      </w:r>
      <w:r w:rsidR="00007A94" w:rsidRPr="0046556A">
        <w:rPr>
          <w:rFonts w:ascii="Times New Roman" w:hAnsi="Times New Roman"/>
          <w:sz w:val="24"/>
          <w:szCs w:val="24"/>
        </w:rPr>
        <w:t xml:space="preserve">; </w:t>
      </w:r>
      <w:r w:rsidR="00606C82" w:rsidRPr="0046556A">
        <w:rPr>
          <w:rFonts w:ascii="Times New Roman" w:hAnsi="Times New Roman"/>
          <w:sz w:val="24"/>
          <w:szCs w:val="24"/>
        </w:rPr>
        <w:t xml:space="preserve">copies </w:t>
      </w:r>
      <w:r w:rsidR="00007A94" w:rsidRPr="0046556A">
        <w:rPr>
          <w:rFonts w:ascii="Times New Roman" w:hAnsi="Times New Roman"/>
          <w:sz w:val="24"/>
          <w:szCs w:val="24"/>
        </w:rPr>
        <w:t xml:space="preserve">of us </w:t>
      </w:r>
      <w:r w:rsidR="00606C82" w:rsidRPr="0046556A">
        <w:rPr>
          <w:rFonts w:ascii="Times New Roman" w:hAnsi="Times New Roman"/>
          <w:sz w:val="24"/>
          <w:szCs w:val="24"/>
        </w:rPr>
        <w:t xml:space="preserve">may exist in other universes (which are not </w:t>
      </w:r>
      <w:proofErr w:type="spellStart"/>
      <w:r w:rsidR="00891FB8" w:rsidRPr="00891FB8">
        <w:rPr>
          <w:rFonts w:ascii="Times New Roman" w:hAnsi="Times New Roman"/>
          <w:sz w:val="24"/>
          <w:szCs w:val="24"/>
        </w:rPr>
        <w:t>causally</w:t>
      </w:r>
      <w:r w:rsidR="00606C82" w:rsidRPr="0046556A">
        <w:rPr>
          <w:rFonts w:ascii="Times New Roman" w:hAnsi="Times New Roman"/>
          <w:sz w:val="24"/>
          <w:szCs w:val="24"/>
        </w:rPr>
        <w:t>connected</w:t>
      </w:r>
      <w:proofErr w:type="spellEnd"/>
      <w:r w:rsidR="00606C82" w:rsidRPr="0046556A">
        <w:rPr>
          <w:rFonts w:ascii="Times New Roman" w:hAnsi="Times New Roman"/>
          <w:sz w:val="24"/>
          <w:szCs w:val="24"/>
        </w:rPr>
        <w:t xml:space="preserve">) in which </w:t>
      </w:r>
      <w:r w:rsidR="00007A94" w:rsidRPr="0046556A">
        <w:rPr>
          <w:rFonts w:ascii="Times New Roman" w:hAnsi="Times New Roman"/>
          <w:sz w:val="24"/>
          <w:szCs w:val="24"/>
        </w:rPr>
        <w:t xml:space="preserve">the </w:t>
      </w:r>
      <w:r w:rsidR="009B2056" w:rsidRPr="0046556A">
        <w:rPr>
          <w:rFonts w:ascii="Times New Roman" w:hAnsi="Times New Roman"/>
          <w:sz w:val="24"/>
          <w:szCs w:val="24"/>
        </w:rPr>
        <w:t>Big Rip will not happen</w:t>
      </w:r>
      <w:r w:rsidR="00606C82" w:rsidRPr="0046556A">
        <w:rPr>
          <w:rFonts w:ascii="Times New Roman" w:hAnsi="Times New Roman"/>
          <w:sz w:val="24"/>
          <w:szCs w:val="24"/>
        </w:rPr>
        <w:t xml:space="preserve">. We could deliberately </w:t>
      </w:r>
      <w:r w:rsidR="00007A94" w:rsidRPr="0046556A">
        <w:rPr>
          <w:rFonts w:ascii="Times New Roman" w:hAnsi="Times New Roman"/>
          <w:sz w:val="24"/>
          <w:szCs w:val="24"/>
        </w:rPr>
        <w:t>create</w:t>
      </w:r>
      <w:r w:rsidR="00007A94" w:rsidRPr="0046556A">
        <w:rPr>
          <w:rStyle w:val="apple-converted-space"/>
          <w:rFonts w:ascii="Times New Roman" w:hAnsi="Times New Roman"/>
          <w:sz w:val="24"/>
          <w:szCs w:val="24"/>
        </w:rPr>
        <w:t xml:space="preserve"> </w:t>
      </w:r>
      <w:r w:rsidR="00007A94" w:rsidRPr="0046556A">
        <w:rPr>
          <w:rFonts w:ascii="Times New Roman" w:hAnsi="Times New Roman"/>
          <w:sz w:val="24"/>
          <w:szCs w:val="24"/>
        </w:rPr>
        <w:t xml:space="preserve">variants of ourselves </w:t>
      </w:r>
      <w:r w:rsidR="00606C82" w:rsidRPr="0046556A">
        <w:rPr>
          <w:rFonts w:ascii="Times New Roman" w:hAnsi="Times New Roman"/>
          <w:sz w:val="24"/>
          <w:szCs w:val="24"/>
        </w:rPr>
        <w:t>smaller and more ignorant about our fate</w:t>
      </w:r>
      <w:r w:rsidR="00007A94" w:rsidRPr="0046556A">
        <w:rPr>
          <w:rFonts w:ascii="Times New Roman" w:hAnsi="Times New Roman"/>
          <w:sz w:val="24"/>
          <w:szCs w:val="24"/>
        </w:rPr>
        <w:t>,</w:t>
      </w:r>
      <w:r w:rsidR="00733974" w:rsidRPr="0046556A">
        <w:rPr>
          <w:rFonts w:ascii="Times New Roman" w:hAnsi="Times New Roman"/>
          <w:sz w:val="24"/>
          <w:szCs w:val="24"/>
        </w:rPr>
        <w:t xml:space="preserve"> </w:t>
      </w:r>
      <w:r w:rsidR="00606C82" w:rsidRPr="0046556A">
        <w:rPr>
          <w:rFonts w:ascii="Times New Roman" w:hAnsi="Times New Roman"/>
          <w:sz w:val="24"/>
          <w:szCs w:val="24"/>
        </w:rPr>
        <w:t xml:space="preserve">which will </w:t>
      </w:r>
      <w:r w:rsidR="00007A94" w:rsidRPr="0046556A">
        <w:rPr>
          <w:rFonts w:ascii="Times New Roman" w:hAnsi="Times New Roman"/>
          <w:sz w:val="24"/>
          <w:szCs w:val="24"/>
        </w:rPr>
        <w:t xml:space="preserve">themselves </w:t>
      </w:r>
      <w:r w:rsidR="00606C82" w:rsidRPr="0046556A">
        <w:rPr>
          <w:rFonts w:ascii="Times New Roman" w:hAnsi="Times New Roman"/>
          <w:sz w:val="24"/>
          <w:szCs w:val="24"/>
        </w:rPr>
        <w:t xml:space="preserve">have </w:t>
      </w:r>
      <w:r w:rsidR="00606C82" w:rsidRPr="0046556A">
        <w:rPr>
          <w:rFonts w:ascii="Times New Roman" w:hAnsi="Times New Roman"/>
          <w:sz w:val="24"/>
          <w:szCs w:val="24"/>
        </w:rPr>
        <w:lastRenderedPageBreak/>
        <w:t>more copies in different worlds</w:t>
      </w:r>
      <w:r w:rsidR="00B24420" w:rsidRPr="0046556A">
        <w:rPr>
          <w:rFonts w:ascii="Times New Roman" w:hAnsi="Times New Roman"/>
          <w:sz w:val="24"/>
          <w:szCs w:val="24"/>
        </w:rPr>
        <w:t>.</w:t>
      </w:r>
      <w:r w:rsidR="00282CBF" w:rsidRPr="0046556A">
        <w:rPr>
          <w:rFonts w:ascii="Times New Roman" w:hAnsi="Times New Roman"/>
          <w:sz w:val="24"/>
          <w:szCs w:val="24"/>
        </w:rPr>
        <w:t xml:space="preserve"> The simpl</w:t>
      </w:r>
      <w:r w:rsidR="00733974" w:rsidRPr="0046556A">
        <w:rPr>
          <w:rFonts w:ascii="Times New Roman" w:hAnsi="Times New Roman"/>
          <w:sz w:val="24"/>
          <w:szCs w:val="24"/>
        </w:rPr>
        <w:t>er the mind</w:t>
      </w:r>
      <w:r w:rsidR="00007A94" w:rsidRPr="0046556A">
        <w:rPr>
          <w:rFonts w:ascii="Times New Roman" w:hAnsi="Times New Roman"/>
          <w:sz w:val="24"/>
          <w:szCs w:val="24"/>
        </w:rPr>
        <w:t>,</w:t>
      </w:r>
      <w:r w:rsidR="00733974" w:rsidRPr="0046556A">
        <w:rPr>
          <w:rFonts w:ascii="Times New Roman" w:hAnsi="Times New Roman"/>
          <w:sz w:val="24"/>
          <w:szCs w:val="24"/>
        </w:rPr>
        <w:t xml:space="preserve"> and the more ignorant </w:t>
      </w:r>
      <w:r w:rsidR="00007A94" w:rsidRPr="0046556A">
        <w:rPr>
          <w:rFonts w:ascii="Times New Roman" w:hAnsi="Times New Roman"/>
          <w:sz w:val="24"/>
          <w:szCs w:val="24"/>
        </w:rPr>
        <w:t xml:space="preserve">it is </w:t>
      </w:r>
      <w:r w:rsidR="00733974" w:rsidRPr="0046556A">
        <w:rPr>
          <w:rFonts w:ascii="Times New Roman" w:hAnsi="Times New Roman"/>
          <w:sz w:val="24"/>
          <w:szCs w:val="24"/>
        </w:rPr>
        <w:t xml:space="preserve">about its location, the more exact copies </w:t>
      </w:r>
      <w:r w:rsidR="00007A94" w:rsidRPr="0046556A">
        <w:rPr>
          <w:rFonts w:ascii="Times New Roman" w:hAnsi="Times New Roman"/>
          <w:sz w:val="24"/>
          <w:szCs w:val="24"/>
        </w:rPr>
        <w:t xml:space="preserve">of it </w:t>
      </w:r>
      <w:r w:rsidR="00BF65EF" w:rsidRPr="0046556A">
        <w:rPr>
          <w:rFonts w:ascii="Times New Roman" w:hAnsi="Times New Roman"/>
          <w:sz w:val="24"/>
          <w:szCs w:val="24"/>
        </w:rPr>
        <w:t xml:space="preserve">may </w:t>
      </w:r>
      <w:r w:rsidR="00733974" w:rsidRPr="0046556A">
        <w:rPr>
          <w:rFonts w:ascii="Times New Roman" w:hAnsi="Times New Roman"/>
          <w:sz w:val="24"/>
          <w:szCs w:val="24"/>
        </w:rPr>
        <w:t>exist in the universe.</w:t>
      </w:r>
    </w:p>
    <w:p w14:paraId="50571282" w14:textId="77777777" w:rsidR="00B24420" w:rsidRPr="0046556A" w:rsidRDefault="00B24420" w:rsidP="00B24420">
      <w:pPr>
        <w:pStyle w:val="p1"/>
        <w:ind w:left="743"/>
        <w:rPr>
          <w:rFonts w:ascii="Times New Roman" w:hAnsi="Times New Roman"/>
          <w:sz w:val="24"/>
          <w:szCs w:val="24"/>
        </w:rPr>
      </w:pPr>
    </w:p>
    <w:p w14:paraId="0AC4A41F" w14:textId="2F6D3553" w:rsidR="00606C82" w:rsidRPr="0046556A" w:rsidRDefault="00606C82" w:rsidP="00733974">
      <w:pPr>
        <w:pStyle w:val="p1"/>
        <w:numPr>
          <w:ilvl w:val="0"/>
          <w:numId w:val="9"/>
        </w:numPr>
        <w:jc w:val="both"/>
        <w:rPr>
          <w:rFonts w:ascii="Times New Roman" w:hAnsi="Times New Roman"/>
          <w:sz w:val="24"/>
          <w:szCs w:val="24"/>
        </w:rPr>
      </w:pPr>
      <w:r w:rsidRPr="0046556A">
        <w:rPr>
          <w:rFonts w:ascii="Times New Roman" w:hAnsi="Times New Roman"/>
          <w:bCs/>
          <w:i/>
          <w:sz w:val="24"/>
          <w:szCs w:val="24"/>
        </w:rPr>
        <w:t xml:space="preserve">Contact </w:t>
      </w:r>
      <w:r w:rsidR="00282CBF" w:rsidRPr="0046556A">
        <w:rPr>
          <w:rFonts w:ascii="Times New Roman" w:hAnsi="Times New Roman"/>
          <w:bCs/>
          <w:i/>
          <w:sz w:val="24"/>
          <w:szCs w:val="24"/>
        </w:rPr>
        <w:t>“</w:t>
      </w:r>
      <w:r w:rsidRPr="0046556A">
        <w:rPr>
          <w:rFonts w:ascii="Times New Roman" w:hAnsi="Times New Roman"/>
          <w:bCs/>
          <w:i/>
          <w:sz w:val="24"/>
          <w:szCs w:val="24"/>
        </w:rPr>
        <w:t>aliens</w:t>
      </w:r>
      <w:r w:rsidR="00282CBF" w:rsidRPr="0046556A">
        <w:rPr>
          <w:rFonts w:ascii="Times New Roman" w:hAnsi="Times New Roman"/>
          <w:bCs/>
          <w:i/>
          <w:sz w:val="24"/>
          <w:szCs w:val="24"/>
        </w:rPr>
        <w:t>”</w:t>
      </w:r>
      <w:r w:rsidRPr="0046556A">
        <w:rPr>
          <w:rFonts w:ascii="Times New Roman" w:hAnsi="Times New Roman"/>
          <w:i/>
          <w:sz w:val="24"/>
          <w:szCs w:val="24"/>
        </w:rPr>
        <w:t xml:space="preserve"> from</w:t>
      </w:r>
      <w:r w:rsidR="00282CBF" w:rsidRPr="0046556A">
        <w:rPr>
          <w:rFonts w:ascii="Times New Roman" w:hAnsi="Times New Roman"/>
          <w:i/>
          <w:sz w:val="24"/>
          <w:szCs w:val="24"/>
        </w:rPr>
        <w:t xml:space="preserve"> the</w:t>
      </w:r>
      <w:r w:rsidRPr="0046556A">
        <w:rPr>
          <w:rFonts w:ascii="Times New Roman" w:hAnsi="Times New Roman"/>
          <w:i/>
          <w:sz w:val="24"/>
          <w:szCs w:val="24"/>
        </w:rPr>
        <w:t xml:space="preserve"> parallel worlds</w:t>
      </w:r>
      <w:r w:rsidRPr="0046556A">
        <w:rPr>
          <w:rFonts w:ascii="Times New Roman" w:hAnsi="Times New Roman"/>
          <w:sz w:val="24"/>
          <w:szCs w:val="24"/>
        </w:rPr>
        <w:t xml:space="preserve"> and send them information about us</w:t>
      </w:r>
      <w:r w:rsidR="00BF65EF" w:rsidRPr="0046556A">
        <w:rPr>
          <w:rFonts w:ascii="Times New Roman" w:hAnsi="Times New Roman"/>
          <w:sz w:val="24"/>
          <w:szCs w:val="24"/>
        </w:rPr>
        <w:t xml:space="preserve">, as </w:t>
      </w:r>
      <w:r w:rsidR="00733974" w:rsidRPr="0046556A">
        <w:rPr>
          <w:rFonts w:ascii="Times New Roman" w:hAnsi="Times New Roman"/>
          <w:sz w:val="24"/>
          <w:szCs w:val="24"/>
        </w:rPr>
        <w:t xml:space="preserve">explored in </w:t>
      </w:r>
      <w:r w:rsidR="00BF65EF" w:rsidRPr="0046556A">
        <w:rPr>
          <w:rFonts w:ascii="Times New Roman" w:hAnsi="Times New Roman"/>
          <w:sz w:val="24"/>
          <w:szCs w:val="24"/>
        </w:rPr>
        <w:t xml:space="preserve">Asimov’s </w:t>
      </w:r>
      <w:r w:rsidR="00733974" w:rsidRPr="0046556A">
        <w:rPr>
          <w:rFonts w:ascii="Times New Roman" w:hAnsi="Times New Roman"/>
          <w:sz w:val="24"/>
          <w:szCs w:val="24"/>
        </w:rPr>
        <w:t xml:space="preserve">novel </w:t>
      </w:r>
      <w:hyperlink r:id="rId12" w:history="1">
        <w:r w:rsidR="00BF65EF" w:rsidRPr="0046556A">
          <w:rPr>
            <w:rStyle w:val="s1"/>
            <w:rFonts w:ascii="Times New Roman" w:hAnsi="Times New Roman"/>
            <w:sz w:val="24"/>
            <w:szCs w:val="24"/>
            <w:u w:val="single"/>
          </w:rPr>
          <w:t>The Gods Themselves</w:t>
        </w:r>
      </w:hyperlink>
      <w:r w:rsidR="00BF65EF" w:rsidRPr="0046556A">
        <w:rPr>
          <w:rStyle w:val="apple-converted-space"/>
          <w:rFonts w:ascii="Times New Roman" w:hAnsi="Times New Roman"/>
          <w:color w:val="0000FF"/>
          <w:sz w:val="24"/>
          <w:szCs w:val="24"/>
        </w:rPr>
        <w:t xml:space="preserve"> </w:t>
      </w:r>
      <w:r w:rsidR="00BF65EF" w:rsidRPr="0046556A">
        <w:rPr>
          <w:rFonts w:ascii="Times New Roman" w:hAnsi="Times New Roman"/>
          <w:sz w:val="24"/>
          <w:szCs w:val="24"/>
        </w:rPr>
        <w:fldChar w:fldCharType="begin"/>
      </w:r>
      <w:r w:rsidR="00BF65EF" w:rsidRPr="0046556A">
        <w:rPr>
          <w:rFonts w:ascii="Times New Roman" w:hAnsi="Times New Roman"/>
          <w:sz w:val="24"/>
          <w:szCs w:val="24"/>
        </w:rPr>
        <w:instrText xml:space="preserve"> ADDIN ZOTERO_ITEM CSL_CITATION {"citationID":"MaiLdNYs","properties":{"formattedCitation":"(Asimov, 1972)","plainCitation":"(Asimov, 1972)","noteIndex":0},"citationItems":[{"id":9837,"uris":["http://zotero.org/users/3736454/items/IXAGNJXS"],"uri":["http://zotero.org/users/3736454/items/IXAGNJXS"],"itemData":{"id":9837,"type":"book","title":"The Gods Themselves","publisher":"Spectra","source":"Google Scholar","author":[{"family":"Asimov","given":"Isaac"}],"issued":{"date-parts":[["1972"]]}}}],"schema":"https://github.com/citation-style-language/schema/raw/master/csl-citation.json"} </w:instrText>
      </w:r>
      <w:r w:rsidR="00BF65EF" w:rsidRPr="0046556A">
        <w:rPr>
          <w:rFonts w:ascii="Times New Roman" w:hAnsi="Times New Roman"/>
          <w:sz w:val="24"/>
          <w:szCs w:val="24"/>
        </w:rPr>
        <w:fldChar w:fldCharType="separate"/>
      </w:r>
      <w:r w:rsidR="00BF65EF" w:rsidRPr="0046556A">
        <w:rPr>
          <w:rFonts w:ascii="Times New Roman" w:hAnsi="Times New Roman"/>
          <w:noProof/>
          <w:sz w:val="24"/>
          <w:szCs w:val="24"/>
        </w:rPr>
        <w:t>(Asimov, 1972)</w:t>
      </w:r>
      <w:r w:rsidR="00BF65EF" w:rsidRPr="0046556A">
        <w:rPr>
          <w:rFonts w:ascii="Times New Roman" w:hAnsi="Times New Roman"/>
          <w:sz w:val="24"/>
          <w:szCs w:val="24"/>
        </w:rPr>
        <w:fldChar w:fldCharType="end"/>
      </w:r>
      <w:r w:rsidR="00BF65EF" w:rsidRPr="0046556A">
        <w:rPr>
          <w:rFonts w:ascii="Times New Roman" w:hAnsi="Times New Roman"/>
          <w:sz w:val="24"/>
          <w:szCs w:val="24"/>
        </w:rPr>
        <w:t xml:space="preserve">: </w:t>
      </w:r>
      <w:r w:rsidR="00733974" w:rsidRPr="0046556A">
        <w:rPr>
          <w:rFonts w:ascii="Times New Roman" w:hAnsi="Times New Roman"/>
          <w:sz w:val="24"/>
          <w:szCs w:val="24"/>
        </w:rPr>
        <w:t>Even sending</w:t>
      </w:r>
      <w:r w:rsidR="00891FB8">
        <w:rPr>
          <w:rFonts w:ascii="Times New Roman" w:hAnsi="Times New Roman"/>
          <w:sz w:val="24"/>
          <w:szCs w:val="24"/>
        </w:rPr>
        <w:t xml:space="preserve"> a</w:t>
      </w:r>
      <w:r w:rsidR="00733974" w:rsidRPr="0046556A">
        <w:rPr>
          <w:rFonts w:ascii="Times New Roman" w:hAnsi="Times New Roman"/>
          <w:sz w:val="24"/>
          <w:szCs w:val="24"/>
        </w:rPr>
        <w:t xml:space="preserve"> relatively small amount of information, like human DNA, could be </w:t>
      </w:r>
      <w:r w:rsidR="00BF65EF" w:rsidRPr="0046556A">
        <w:rPr>
          <w:rFonts w:ascii="Times New Roman" w:hAnsi="Times New Roman"/>
          <w:sz w:val="24"/>
          <w:szCs w:val="24"/>
        </w:rPr>
        <w:t xml:space="preserve">the </w:t>
      </w:r>
      <w:r w:rsidR="00733974" w:rsidRPr="0046556A">
        <w:rPr>
          <w:rFonts w:ascii="Times New Roman" w:hAnsi="Times New Roman"/>
          <w:sz w:val="24"/>
          <w:szCs w:val="24"/>
        </w:rPr>
        <w:t xml:space="preserve">equivalent of </w:t>
      </w:r>
      <w:r w:rsidR="00BF65EF" w:rsidRPr="0046556A">
        <w:rPr>
          <w:rFonts w:ascii="Times New Roman" w:hAnsi="Times New Roman"/>
          <w:sz w:val="24"/>
          <w:szCs w:val="24"/>
        </w:rPr>
        <w:t xml:space="preserve">survival for </w:t>
      </w:r>
      <w:r w:rsidR="00733974" w:rsidRPr="0046556A">
        <w:rPr>
          <w:rFonts w:ascii="Times New Roman" w:hAnsi="Times New Roman"/>
          <w:i/>
          <w:iCs/>
          <w:sz w:val="24"/>
          <w:szCs w:val="24"/>
        </w:rPr>
        <w:t xml:space="preserve">Homo </w:t>
      </w:r>
      <w:r w:rsidR="00BF65EF" w:rsidRPr="0046556A">
        <w:rPr>
          <w:rFonts w:ascii="Times New Roman" w:hAnsi="Times New Roman"/>
          <w:i/>
          <w:iCs/>
          <w:sz w:val="24"/>
          <w:szCs w:val="24"/>
        </w:rPr>
        <w:t>sapiens</w:t>
      </w:r>
      <w:r w:rsidR="00733974" w:rsidRPr="0046556A">
        <w:rPr>
          <w:rFonts w:ascii="Times New Roman" w:hAnsi="Times New Roman"/>
          <w:sz w:val="24"/>
          <w:szCs w:val="24"/>
        </w:rPr>
        <w:t>.</w:t>
      </w:r>
    </w:p>
    <w:p w14:paraId="0E628094" w14:textId="77777777" w:rsidR="00B24420" w:rsidRPr="0046556A" w:rsidRDefault="00B24420" w:rsidP="00B24420">
      <w:pPr>
        <w:pStyle w:val="p1"/>
        <w:ind w:left="743"/>
        <w:rPr>
          <w:rFonts w:ascii="Times New Roman" w:hAnsi="Times New Roman"/>
          <w:sz w:val="24"/>
          <w:szCs w:val="24"/>
        </w:rPr>
      </w:pPr>
    </w:p>
    <w:p w14:paraId="2CFA665D" w14:textId="68F0AD69" w:rsidR="00606C82" w:rsidRPr="0046556A" w:rsidRDefault="00606C82" w:rsidP="00606C82">
      <w:pPr>
        <w:pStyle w:val="p1"/>
        <w:numPr>
          <w:ilvl w:val="0"/>
          <w:numId w:val="9"/>
        </w:numPr>
        <w:jc w:val="both"/>
        <w:rPr>
          <w:rFonts w:ascii="Times New Roman" w:hAnsi="Times New Roman"/>
          <w:sz w:val="24"/>
          <w:szCs w:val="24"/>
        </w:rPr>
      </w:pPr>
      <w:r w:rsidRPr="0046556A">
        <w:rPr>
          <w:rFonts w:ascii="Times New Roman" w:hAnsi="Times New Roman"/>
          <w:i/>
          <w:sz w:val="24"/>
          <w:szCs w:val="24"/>
        </w:rPr>
        <w:t xml:space="preserve">Use </w:t>
      </w:r>
      <w:r w:rsidRPr="0046556A">
        <w:rPr>
          <w:rFonts w:ascii="Times New Roman" w:hAnsi="Times New Roman"/>
          <w:bCs/>
          <w:i/>
          <w:sz w:val="24"/>
          <w:szCs w:val="24"/>
        </w:rPr>
        <w:t>interactions between different universes</w:t>
      </w:r>
      <w:r w:rsidR="0075777D" w:rsidRPr="0046556A">
        <w:rPr>
          <w:rFonts w:ascii="Times New Roman" w:hAnsi="Times New Roman"/>
          <w:bCs/>
          <w:i/>
          <w:sz w:val="24"/>
          <w:szCs w:val="24"/>
        </w:rPr>
        <w:t xml:space="preserve"> for computation</w:t>
      </w:r>
      <w:r w:rsidR="00AF0908" w:rsidRPr="0046556A">
        <w:rPr>
          <w:rFonts w:ascii="Times New Roman" w:hAnsi="Times New Roman"/>
          <w:bCs/>
          <w:i/>
          <w:sz w:val="24"/>
          <w:szCs w:val="24"/>
        </w:rPr>
        <w:t xml:space="preserve">. </w:t>
      </w:r>
      <w:r w:rsidR="00AF0908" w:rsidRPr="0046556A">
        <w:rPr>
          <w:rFonts w:ascii="Times New Roman" w:hAnsi="Times New Roman"/>
          <w:bCs/>
          <w:sz w:val="24"/>
          <w:szCs w:val="24"/>
        </w:rPr>
        <w:t xml:space="preserve">It was assumed that gravitation could leak from universe into another, which could explain dark matter </w:t>
      </w:r>
      <w:r w:rsidR="00891FB8" w:rsidRPr="0046556A">
        <w:rPr>
          <w:rFonts w:ascii="Times New Roman" w:hAnsi="Times New Roman"/>
          <w:bCs/>
          <w:sz w:val="24"/>
          <w:szCs w:val="24"/>
        </w:rPr>
        <w:t>observations</w:t>
      </w:r>
      <w:r w:rsidR="00AF0908" w:rsidRPr="0046556A">
        <w:rPr>
          <w:rFonts w:ascii="Times New Roman" w:hAnsi="Times New Roman"/>
          <w:bCs/>
          <w:sz w:val="24"/>
          <w:szCs w:val="24"/>
        </w:rPr>
        <w:t>.</w:t>
      </w:r>
      <w:r w:rsidR="00AF0908" w:rsidRPr="0046556A">
        <w:rPr>
          <w:rFonts w:ascii="Times New Roman" w:hAnsi="Times New Roman"/>
        </w:rPr>
        <w:t xml:space="preserve"> </w:t>
      </w:r>
      <w:r w:rsidR="00733974" w:rsidRPr="0046556A">
        <w:rPr>
          <w:rFonts w:ascii="Times New Roman" w:hAnsi="Times New Roman"/>
          <w:sz w:val="24"/>
          <w:szCs w:val="24"/>
        </w:rPr>
        <w:t>While each universe could be finite in time, their interaction</w:t>
      </w:r>
      <w:r w:rsidR="00AF0908" w:rsidRPr="0046556A">
        <w:rPr>
          <w:rFonts w:ascii="Times New Roman" w:hAnsi="Times New Roman"/>
          <w:sz w:val="24"/>
          <w:szCs w:val="24"/>
        </w:rPr>
        <w:t>s</w:t>
      </w:r>
      <w:r w:rsidR="00733974" w:rsidRPr="0046556A">
        <w:rPr>
          <w:rFonts w:ascii="Times New Roman" w:hAnsi="Times New Roman"/>
          <w:sz w:val="24"/>
          <w:szCs w:val="24"/>
        </w:rPr>
        <w:t xml:space="preserve"> could be infinite (or at least much longer).</w:t>
      </w:r>
    </w:p>
    <w:p w14:paraId="169D6DF1" w14:textId="77777777" w:rsidR="00C143FC" w:rsidRPr="0046556A" w:rsidRDefault="00C143FC" w:rsidP="00C143FC">
      <w:pPr>
        <w:pStyle w:val="BasicParagraph"/>
        <w:ind w:left="720"/>
        <w:rPr>
          <w:rFonts w:ascii="Times New Roman" w:hAnsi="Times New Roman" w:cs="Times New Roman"/>
          <w:i/>
          <w:color w:val="auto"/>
          <w:lang w:val="en-US"/>
        </w:rPr>
      </w:pPr>
    </w:p>
    <w:p w14:paraId="308F6D79" w14:textId="631A50F1" w:rsidR="00C143FC" w:rsidRPr="0046556A" w:rsidRDefault="00203D1D" w:rsidP="00200B92">
      <w:pPr>
        <w:pStyle w:val="Heading2"/>
        <w:rPr>
          <w:rFonts w:ascii="Times New Roman" w:hAnsi="Times New Roman" w:cs="Times New Roman"/>
          <w:sz w:val="24"/>
          <w:szCs w:val="24"/>
        </w:rPr>
      </w:pPr>
      <w:bookmarkStart w:id="24" w:name="_Toc14788559"/>
      <w:bookmarkStart w:id="25" w:name="_Toc25415812"/>
      <w:r w:rsidRPr="0046556A">
        <w:rPr>
          <w:rFonts w:ascii="Times New Roman" w:hAnsi="Times New Roman" w:cs="Times New Roman"/>
          <w:sz w:val="24"/>
          <w:szCs w:val="24"/>
        </w:rPr>
        <w:t>3.3</w:t>
      </w:r>
      <w:r w:rsidR="00EF2DF1" w:rsidRPr="0046556A">
        <w:rPr>
          <w:rFonts w:ascii="Times New Roman" w:hAnsi="Times New Roman" w:cs="Times New Roman"/>
          <w:sz w:val="24"/>
          <w:szCs w:val="24"/>
        </w:rPr>
        <w:t xml:space="preserve">. </w:t>
      </w:r>
      <w:r w:rsidR="00C143FC" w:rsidRPr="0046556A">
        <w:rPr>
          <w:rFonts w:ascii="Times New Roman" w:hAnsi="Times New Roman" w:cs="Times New Roman"/>
          <w:sz w:val="24"/>
          <w:szCs w:val="24"/>
        </w:rPr>
        <w:t xml:space="preserve">Prevent the end of the </w:t>
      </w:r>
      <w:bookmarkEnd w:id="24"/>
      <w:r w:rsidR="001368B4" w:rsidRPr="0046556A">
        <w:rPr>
          <w:rFonts w:ascii="Times New Roman" w:hAnsi="Times New Roman" w:cs="Times New Roman"/>
          <w:sz w:val="24"/>
          <w:szCs w:val="24"/>
        </w:rPr>
        <w:t>universe</w:t>
      </w:r>
      <w:bookmarkEnd w:id="25"/>
    </w:p>
    <w:p w14:paraId="7E20472E" w14:textId="77777777" w:rsidR="00C143FC" w:rsidRPr="0046556A" w:rsidRDefault="00C143FC" w:rsidP="00C143FC">
      <w:pPr>
        <w:pStyle w:val="BasicParagraph"/>
        <w:ind w:left="720"/>
        <w:rPr>
          <w:rFonts w:ascii="Times New Roman" w:hAnsi="Times New Roman" w:cs="Times New Roman"/>
          <w:color w:val="auto"/>
          <w:lang w:val="en-US"/>
        </w:rPr>
      </w:pPr>
    </w:p>
    <w:p w14:paraId="29E2960A" w14:textId="7F948696" w:rsidR="00606C82" w:rsidRPr="0046556A" w:rsidRDefault="00335883" w:rsidP="00606C82">
      <w:pPr>
        <w:pStyle w:val="Heading3"/>
        <w:rPr>
          <w:rFonts w:ascii="Times New Roman" w:hAnsi="Times New Roman" w:cs="Times New Roman"/>
        </w:rPr>
      </w:pPr>
      <w:bookmarkStart w:id="26" w:name="_Toc14788560"/>
      <w:bookmarkStart w:id="27" w:name="_Toc25415813"/>
      <w:r w:rsidRPr="0046556A">
        <w:rPr>
          <w:rFonts w:ascii="Times New Roman" w:hAnsi="Times New Roman" w:cs="Times New Roman"/>
        </w:rPr>
        <w:t>Prevent</w:t>
      </w:r>
      <w:r w:rsidR="0003278F" w:rsidRPr="0046556A">
        <w:rPr>
          <w:rFonts w:ascii="Times New Roman" w:hAnsi="Times New Roman" w:cs="Times New Roman"/>
        </w:rPr>
        <w:t xml:space="preserve"> </w:t>
      </w:r>
      <w:r w:rsidR="009D4014" w:rsidRPr="0046556A">
        <w:rPr>
          <w:rFonts w:ascii="Times New Roman" w:hAnsi="Times New Roman" w:cs="Times New Roman"/>
        </w:rPr>
        <w:t xml:space="preserve">a </w:t>
      </w:r>
      <w:r w:rsidR="00E114F3" w:rsidRPr="0046556A">
        <w:rPr>
          <w:rFonts w:ascii="Times New Roman" w:hAnsi="Times New Roman" w:cs="Times New Roman"/>
        </w:rPr>
        <w:t>q</w:t>
      </w:r>
      <w:r w:rsidR="00606C82" w:rsidRPr="0046556A">
        <w:rPr>
          <w:rFonts w:ascii="Times New Roman" w:hAnsi="Times New Roman" w:cs="Times New Roman"/>
        </w:rPr>
        <w:t>uick end</w:t>
      </w:r>
      <w:r w:rsidRPr="0046556A">
        <w:rPr>
          <w:rFonts w:ascii="Times New Roman" w:hAnsi="Times New Roman" w:cs="Times New Roman"/>
        </w:rPr>
        <w:t xml:space="preserve"> </w:t>
      </w:r>
      <w:r w:rsidR="009D4014" w:rsidRPr="0046556A">
        <w:rPr>
          <w:rFonts w:ascii="Times New Roman" w:hAnsi="Times New Roman" w:cs="Times New Roman"/>
        </w:rPr>
        <w:t xml:space="preserve">to </w:t>
      </w:r>
      <w:r w:rsidRPr="0046556A">
        <w:rPr>
          <w:rFonts w:ascii="Times New Roman" w:hAnsi="Times New Roman" w:cs="Times New Roman"/>
        </w:rPr>
        <w:t>the universe</w:t>
      </w:r>
      <w:bookmarkEnd w:id="26"/>
      <w:bookmarkEnd w:id="27"/>
    </w:p>
    <w:p w14:paraId="3D309974" w14:textId="77777777" w:rsidR="00D23C44" w:rsidRPr="0046556A" w:rsidRDefault="00D23C44" w:rsidP="00D23C44"/>
    <w:p w14:paraId="0FB09D03" w14:textId="788D385F" w:rsidR="00606C82" w:rsidRPr="0046556A" w:rsidRDefault="00606C82" w:rsidP="00BA051C">
      <w:pPr>
        <w:pStyle w:val="ListParagraph"/>
        <w:numPr>
          <w:ilvl w:val="0"/>
          <w:numId w:val="9"/>
        </w:numPr>
        <w:jc w:val="both"/>
      </w:pPr>
      <w:r w:rsidRPr="0046556A">
        <w:rPr>
          <w:i/>
        </w:rPr>
        <w:t xml:space="preserve">Choose </w:t>
      </w:r>
      <w:r w:rsidR="009B56FE">
        <w:rPr>
          <w:i/>
        </w:rPr>
        <w:t xml:space="preserve">a </w:t>
      </w:r>
      <w:r w:rsidRPr="0046556A">
        <w:rPr>
          <w:i/>
        </w:rPr>
        <w:t>different way of the end of the Universe</w:t>
      </w:r>
      <w:r w:rsidR="00282CBF" w:rsidRPr="0046556A">
        <w:t>. If the end</w:t>
      </w:r>
      <w:r w:rsidR="009F5500" w:rsidRPr="0046556A">
        <w:t xml:space="preserve"> is inevitable, may</w:t>
      </w:r>
      <w:r w:rsidR="00282CBF" w:rsidRPr="0046556A">
        <w:t>be</w:t>
      </w:r>
      <w:r w:rsidR="00D7591D" w:rsidRPr="0046556A">
        <w:t xml:space="preserve"> we</w:t>
      </w:r>
      <w:r w:rsidR="00282CBF" w:rsidRPr="0046556A">
        <w:t xml:space="preserve"> could choose the most preferable one. Maybe we could start </w:t>
      </w:r>
      <w:r w:rsidR="00D34E49" w:rsidRPr="0046556A">
        <w:t>f</w:t>
      </w:r>
      <w:r w:rsidR="00282CBF" w:rsidRPr="0046556A">
        <w:t>alse vacuum decay if we have an idea</w:t>
      </w:r>
      <w:r w:rsidR="009B56FE">
        <w:t xml:space="preserve"> of</w:t>
      </w:r>
      <w:r w:rsidR="00282CBF" w:rsidRPr="0046556A">
        <w:t xml:space="preserve"> how to us</w:t>
      </w:r>
      <w:r w:rsidR="00D34E49" w:rsidRPr="0046556A">
        <w:t>e</w:t>
      </w:r>
      <w:r w:rsidR="00282CBF" w:rsidRPr="0046556A">
        <w:t xml:space="preserve"> its energy for computation</w:t>
      </w:r>
      <w:r w:rsidR="00D34E49" w:rsidRPr="0046556A">
        <w:t xml:space="preserve">—or </w:t>
      </w:r>
      <w:r w:rsidR="00282CBF" w:rsidRPr="0046556A">
        <w:t>we could mimic Tipler’</w:t>
      </w:r>
      <w:r w:rsidR="00D34E49" w:rsidRPr="0046556A">
        <w:t>s</w:t>
      </w:r>
      <w:r w:rsidR="00282CBF" w:rsidRPr="0046556A">
        <w:t xml:space="preserve"> Omega </w:t>
      </w:r>
      <w:r w:rsidR="00D34E49" w:rsidRPr="0046556A">
        <w:t xml:space="preserve">Point </w:t>
      </w:r>
      <w:r w:rsidR="00282CBF" w:rsidRPr="0046556A">
        <w:t xml:space="preserve">by jumping inside </w:t>
      </w:r>
      <w:r w:rsidR="00D34E49" w:rsidRPr="0046556A">
        <w:t xml:space="preserve">a </w:t>
      </w:r>
      <w:r w:rsidR="00282CBF" w:rsidRPr="0046556A">
        <w:t>black hole</w:t>
      </w:r>
      <w:r w:rsidR="00D34E49" w:rsidRPr="0046556A">
        <w:t>.</w:t>
      </w:r>
      <w:r w:rsidR="009F5500" w:rsidRPr="0046556A">
        <w:t xml:space="preserve"> </w:t>
      </w:r>
      <w:r w:rsidR="00D34E49" w:rsidRPr="0046556A">
        <w:t>(</w:t>
      </w:r>
      <w:r w:rsidR="009F5500" w:rsidRPr="0046556A">
        <w:t xml:space="preserve">Actually, we can’t jump inside already existing black holes as we would forever be stuck on </w:t>
      </w:r>
      <w:r w:rsidR="00D34E49" w:rsidRPr="0046556A">
        <w:t xml:space="preserve">the </w:t>
      </w:r>
      <w:r w:rsidR="009F5500" w:rsidRPr="0046556A">
        <w:t>horizon</w:t>
      </w:r>
      <w:r w:rsidR="00D34E49" w:rsidRPr="0046556A">
        <w:t>; however</w:t>
      </w:r>
      <w:r w:rsidR="009F5500" w:rsidRPr="0046556A">
        <w:t xml:space="preserve">, we if aggregate </w:t>
      </w:r>
      <w:r w:rsidR="00D34E49" w:rsidRPr="0046556A">
        <w:t xml:space="preserve">a </w:t>
      </w:r>
      <w:r w:rsidR="009F5500" w:rsidRPr="0046556A">
        <w:t xml:space="preserve">large amount of matter around </w:t>
      </w:r>
      <w:r w:rsidR="00D34E49" w:rsidRPr="0046556A">
        <w:t xml:space="preserve">ourselves </w:t>
      </w:r>
      <w:r w:rsidR="009F5500" w:rsidRPr="0046556A">
        <w:t>and it start</w:t>
      </w:r>
      <w:r w:rsidR="00D34E49" w:rsidRPr="0046556A">
        <w:t>s</w:t>
      </w:r>
      <w:r w:rsidR="009F5500" w:rsidRPr="0046556A">
        <w:t xml:space="preserve"> collapsing, we will find ourselves inside </w:t>
      </w:r>
      <w:r w:rsidR="00D34E49" w:rsidRPr="0046556A">
        <w:t xml:space="preserve">a </w:t>
      </w:r>
      <w:r w:rsidR="009F5500" w:rsidRPr="0046556A">
        <w:t>black hole.</w:t>
      </w:r>
      <w:r w:rsidR="00D34E49" w:rsidRPr="0046556A">
        <w:t>)</w:t>
      </w:r>
    </w:p>
    <w:p w14:paraId="04567AE5" w14:textId="77777777" w:rsidR="00606C82" w:rsidRPr="0046556A" w:rsidRDefault="00606C82" w:rsidP="00606C82"/>
    <w:p w14:paraId="04B54E94" w14:textId="7BD288B5" w:rsidR="00606C82" w:rsidRPr="0046556A" w:rsidRDefault="00606C82" w:rsidP="009115F7">
      <w:pPr>
        <w:pStyle w:val="ListParagraph"/>
        <w:numPr>
          <w:ilvl w:val="0"/>
          <w:numId w:val="9"/>
        </w:numPr>
        <w:jc w:val="both"/>
      </w:pPr>
      <w:r w:rsidRPr="0046556A">
        <w:rPr>
          <w:i/>
        </w:rPr>
        <w:t>Control matter and dark energy</w:t>
      </w:r>
      <w:r w:rsidRPr="0046556A">
        <w:t xml:space="preserve"> </w:t>
      </w:r>
      <w:r w:rsidRPr="0046556A">
        <w:rPr>
          <w:i/>
          <w:iCs/>
        </w:rPr>
        <w:t>and change the fate of the universe</w:t>
      </w:r>
      <w:r w:rsidR="00487DDF" w:rsidRPr="0046556A">
        <w:t xml:space="preserve">: </w:t>
      </w:r>
      <w:r w:rsidR="00064D87" w:rsidRPr="0046556A">
        <w:t>The fate of the universe mostly depends on the future evolution of the cosmological constant, or dark energy. If we could manipulate</w:t>
      </w:r>
      <w:r w:rsidR="00487DDF" w:rsidRPr="0046556A">
        <w:t xml:space="preserve"> this</w:t>
      </w:r>
      <w:r w:rsidR="00064D87" w:rsidRPr="0046556A">
        <w:t xml:space="preserve">, as </w:t>
      </w:r>
      <w:r w:rsidR="00487DDF" w:rsidRPr="0046556A">
        <w:t xml:space="preserve">we can </w:t>
      </w:r>
      <w:r w:rsidR="00064D87" w:rsidRPr="0046556A">
        <w:t>manipulate all other types of matter we have found (atom</w:t>
      </w:r>
      <w:r w:rsidR="00487DDF" w:rsidRPr="0046556A">
        <w:t>s</w:t>
      </w:r>
      <w:r w:rsidR="00064D87" w:rsidRPr="0046556A">
        <w:t xml:space="preserve">, fields), we may </w:t>
      </w:r>
      <w:r w:rsidR="00487DDF" w:rsidRPr="0046556A">
        <w:t xml:space="preserve">gain </w:t>
      </w:r>
      <w:r w:rsidR="00064D87" w:rsidRPr="0046556A">
        <w:t xml:space="preserve">control over the future of the universe. The simplest form of such manipulation is manipulation of </w:t>
      </w:r>
      <w:r w:rsidR="00487DDF" w:rsidRPr="0046556A">
        <w:t xml:space="preserve">density and curvature of </w:t>
      </w:r>
      <w:r w:rsidR="00064D87" w:rsidRPr="0046556A">
        <w:t xml:space="preserve">the universe </w:t>
      </w:r>
      <w:r w:rsidR="00487DDF" w:rsidRPr="0046556A">
        <w:t xml:space="preserve">by </w:t>
      </w:r>
      <w:r w:rsidR="00064D87" w:rsidRPr="0046556A">
        <w:t>m</w:t>
      </w:r>
      <w:r w:rsidR="00AF0908" w:rsidRPr="0046556A">
        <w:t>oving large amounts of gravitational mass</w:t>
      </w:r>
      <w:r w:rsidR="00064D87" w:rsidRPr="0046556A">
        <w:t>.</w:t>
      </w:r>
    </w:p>
    <w:p w14:paraId="3A943DC3" w14:textId="77777777" w:rsidR="00606C82" w:rsidRPr="0046556A" w:rsidRDefault="00606C82" w:rsidP="00606C82"/>
    <w:p w14:paraId="55440173" w14:textId="7706D62D" w:rsidR="00606C82" w:rsidRPr="0046556A" w:rsidRDefault="00606C82" w:rsidP="00BA051C">
      <w:pPr>
        <w:pStyle w:val="ListParagraph"/>
        <w:numPr>
          <w:ilvl w:val="0"/>
          <w:numId w:val="9"/>
        </w:numPr>
        <w:jc w:val="both"/>
      </w:pPr>
      <w:r w:rsidRPr="0046556A">
        <w:rPr>
          <w:i/>
        </w:rPr>
        <w:t>Control over laws of physics</w:t>
      </w:r>
      <w:r w:rsidRPr="0046556A">
        <w:t xml:space="preserve"> (using calibrating fields</w:t>
      </w:r>
      <w:r w:rsidR="00EC7292" w:rsidRPr="0046556A">
        <w:t xml:space="preserve">): </w:t>
      </w:r>
      <w:r w:rsidR="00064D87" w:rsidRPr="0046556A">
        <w:t>One theory claims that the laws of physics</w:t>
      </w:r>
      <w:r w:rsidR="00EC7292" w:rsidRPr="0046556A">
        <w:t>,</w:t>
      </w:r>
      <w:r w:rsidR="00064D87" w:rsidRPr="0046556A">
        <w:t xml:space="preserve"> or at least </w:t>
      </w:r>
      <w:r w:rsidR="00EC7292" w:rsidRPr="0046556A">
        <w:t xml:space="preserve">some </w:t>
      </w:r>
      <w:r w:rsidR="00064D87" w:rsidRPr="0046556A">
        <w:t>important constants</w:t>
      </w:r>
      <w:r w:rsidR="00EC7292" w:rsidRPr="0046556A">
        <w:t>,</w:t>
      </w:r>
      <w:r w:rsidR="00064D87" w:rsidRPr="0046556A">
        <w:t xml:space="preserve"> </w:t>
      </w:r>
      <w:r w:rsidR="00EC7292" w:rsidRPr="0046556A">
        <w:t xml:space="preserve">were </w:t>
      </w:r>
      <w:r w:rsidR="00064D87" w:rsidRPr="0046556A">
        <w:t xml:space="preserve">fixed shortly after the Big </w:t>
      </w:r>
      <w:r w:rsidR="00EC7292" w:rsidRPr="0046556A">
        <w:t xml:space="preserve">Bang </w:t>
      </w:r>
      <w:r w:rsidR="00064D87" w:rsidRPr="0046556A">
        <w:t xml:space="preserve">via </w:t>
      </w:r>
      <w:r w:rsidR="00EC7292" w:rsidRPr="0046556A">
        <w:t xml:space="preserve">the </w:t>
      </w:r>
      <w:r w:rsidR="00064D87" w:rsidRPr="0046556A">
        <w:t>random breakdown of some initial</w:t>
      </w:r>
      <w:r w:rsidR="006F77A5" w:rsidRPr="0046556A">
        <w:t xml:space="preserve"> quantum</w:t>
      </w:r>
      <w:r w:rsidR="00064D87" w:rsidRPr="0046556A">
        <w:t xml:space="preserve"> field</w:t>
      </w:r>
      <w:r w:rsidR="00EC7292" w:rsidRPr="0046556A">
        <w:t>s,</w:t>
      </w:r>
      <w:r w:rsidR="006F77A5" w:rsidRPr="0046556A">
        <w:t xml:space="preserve"> called “calibration fields”</w:t>
      </w:r>
      <w:r w:rsidR="00EC7292" w:rsidRPr="0046556A">
        <w:t>.</w:t>
      </w:r>
      <w:r w:rsidR="009115F7" w:rsidRPr="0046556A">
        <w:t xml:space="preserve"> </w:t>
      </w:r>
      <w:r w:rsidR="00EC7292" w:rsidRPr="0046556A">
        <w:t xml:space="preserve">Now, </w:t>
      </w:r>
      <w:r w:rsidR="009115F7" w:rsidRPr="0046556A">
        <w:t xml:space="preserve">it seems that this theory is </w:t>
      </w:r>
      <w:r w:rsidR="00EC7292" w:rsidRPr="0046556A">
        <w:t xml:space="preserve">being </w:t>
      </w:r>
      <w:r w:rsidR="009115F7" w:rsidRPr="0046556A">
        <w:t xml:space="preserve">replaced by spontaneous symmetry breakdown in string M-theory </w:t>
      </w:r>
      <w:r w:rsidR="009115F7" w:rsidRPr="0046556A">
        <w:fldChar w:fldCharType="begin"/>
      </w:r>
      <w:r w:rsidR="009115F7" w:rsidRPr="0046556A">
        <w:instrText xml:space="preserve"> ADDIN ZOTERO_ITEM CSL_CITATION {"citationID":"WVIjBz7N","properties":{"formattedCitation":"(Susskind, 2003)","plainCitation":"(Susskind, 2003)","noteIndex":0},"citationItems":[{"id":9830,"uris":["http://zotero.org/users/3736454/items/ZIXIT8D2"],"uri":["http://zotero.org/users/3736454/items/ZIXIT8D2"],"itemData":{"id":9830,"type":"article-journal","title":"The Anthropic Landscape of String Theory","container-title":"arXiv:hep-th/0302219","source":"arXiv.org","abstract":"In this lecture I make some educated guesses, about the landscape of string theory vacua. Based on the recent work of a number of authors, it seems plausible that the lanscape is unimaginably large and diverse. Whether we like it or not, this is the kind of behavior that gives credence to the Anthropic Principle. I discuss the theoretical and conceptual issues that arise in developing a cosmology based on the diversity of environments implicit in string theory.","URL":"http://arxiv.org/abs/hep-th/0302219","note":"arXiv: hep-th/0302219","author":[{"family":"Susskind","given":"Leonard"}],"issued":{"date-parts":[["2003",2,27]]},"accessed":{"date-parts":[["2019",7,21]]}}}],"schema":"https://github.com/citation-style-language/schema/raw/master/csl-citation.json"} </w:instrText>
      </w:r>
      <w:r w:rsidR="009115F7" w:rsidRPr="0046556A">
        <w:fldChar w:fldCharType="separate"/>
      </w:r>
      <w:r w:rsidR="009115F7" w:rsidRPr="0046556A">
        <w:rPr>
          <w:noProof/>
        </w:rPr>
        <w:t>(Susskind, 2003)</w:t>
      </w:r>
      <w:r w:rsidR="009115F7" w:rsidRPr="0046556A">
        <w:fldChar w:fldCharType="end"/>
      </w:r>
      <w:r w:rsidR="006F77A5" w:rsidRPr="0046556A">
        <w:t>. Control over such field</w:t>
      </w:r>
      <w:r w:rsidR="00EC7292" w:rsidRPr="0046556A">
        <w:t>s</w:t>
      </w:r>
      <w:r w:rsidR="006F77A5" w:rsidRPr="0046556A">
        <w:t xml:space="preserve"> </w:t>
      </w:r>
      <w:r w:rsidR="00EC7292" w:rsidRPr="0046556A">
        <w:t xml:space="preserve">would provide </w:t>
      </w:r>
      <w:r w:rsidR="006F77A5" w:rsidRPr="0046556A">
        <w:t xml:space="preserve">control over </w:t>
      </w:r>
      <w:r w:rsidR="00EC7292" w:rsidRPr="0046556A">
        <w:t xml:space="preserve">the </w:t>
      </w:r>
      <w:r w:rsidR="006F77A5" w:rsidRPr="0046556A">
        <w:t>observed physical laws</w:t>
      </w:r>
      <w:r w:rsidR="00EC7292" w:rsidRPr="0046556A">
        <w:t>,</w:t>
      </w:r>
      <w:r w:rsidR="006F77A5" w:rsidRPr="0046556A">
        <w:t xml:space="preserve"> and thus</w:t>
      </w:r>
      <w:r w:rsidR="00EC7292" w:rsidRPr="0046556A">
        <w:t>,</w:t>
      </w:r>
      <w:r w:rsidR="006F77A5" w:rsidRPr="0046556A">
        <w:t xml:space="preserve"> the laws of nature.</w:t>
      </w:r>
    </w:p>
    <w:p w14:paraId="16CA95D2" w14:textId="77777777" w:rsidR="00064D87" w:rsidRPr="0046556A" w:rsidRDefault="00064D87" w:rsidP="00606C82"/>
    <w:p w14:paraId="40721ABD" w14:textId="5C537116" w:rsidR="00606C82" w:rsidRPr="0046556A" w:rsidRDefault="00606C82">
      <w:pPr>
        <w:pStyle w:val="ListParagraph"/>
        <w:numPr>
          <w:ilvl w:val="0"/>
          <w:numId w:val="20"/>
        </w:numPr>
        <w:jc w:val="both"/>
      </w:pPr>
      <w:r w:rsidRPr="0046556A">
        <w:rPr>
          <w:i/>
        </w:rPr>
        <w:t xml:space="preserve">Exploit </w:t>
      </w:r>
      <w:r w:rsidR="0003278F" w:rsidRPr="0046556A">
        <w:rPr>
          <w:i/>
        </w:rPr>
        <w:t xml:space="preserve">the </w:t>
      </w:r>
      <w:r w:rsidRPr="0046556A">
        <w:rPr>
          <w:i/>
        </w:rPr>
        <w:t xml:space="preserve">nature of </w:t>
      </w:r>
      <w:r w:rsidR="0003278F" w:rsidRPr="0046556A">
        <w:rPr>
          <w:i/>
        </w:rPr>
        <w:t>“</w:t>
      </w:r>
      <w:r w:rsidRPr="0046556A">
        <w:rPr>
          <w:i/>
        </w:rPr>
        <w:t>actuality</w:t>
      </w:r>
      <w:r w:rsidR="0003278F" w:rsidRPr="0046556A">
        <w:rPr>
          <w:i/>
        </w:rPr>
        <w:t>”</w:t>
      </w:r>
      <w:r w:rsidRPr="0046556A">
        <w:rPr>
          <w:iCs/>
        </w:rPr>
        <w:t>:</w:t>
      </w:r>
      <w:r w:rsidRPr="0046556A">
        <w:t xml:space="preserve"> </w:t>
      </w:r>
      <w:r w:rsidR="00EC7292" w:rsidRPr="0046556A">
        <w:t xml:space="preserve">Determine the </w:t>
      </w:r>
      <w:r w:rsidRPr="0046556A">
        <w:t>difference between existence and non-existence</w:t>
      </w:r>
      <w:r w:rsidR="009115F7" w:rsidRPr="0046556A">
        <w:t xml:space="preserve"> </w:t>
      </w:r>
      <w:r w:rsidR="009115F7" w:rsidRPr="0046556A">
        <w:fldChar w:fldCharType="begin"/>
      </w:r>
      <w:r w:rsidR="009115F7" w:rsidRPr="0046556A">
        <w:instrText xml:space="preserve"> ADDIN ZOTERO_ITEM CSL_CITATION {"citationID":"imnMdDTG","properties":{"formattedCitation":"(Menzel, 2017)","plainCitation":"(Menzel, 2017)","noteIndex":0},"citationItems":[{"id":6970,"uris":["http://zotero.org/users/3736454/items/624MXWBN"],"uri":["http://zotero.org/users/3736454/items/624MXWBN"],"itemData":{"id":6970,"type":"chapter","title":"Actualism","container-title":"The Stanford Encyclopedia of Philosophy","publisher":"Metaphysics Research Lab, Stanford University","edition":"2014","source":"Stanford Encyclopedia of Philosophy","abstract":"Actualism is a widely-held view in the metaphysics of modality.To understand the thesis of actualism, consider the following example.Imagine a race of beings — call them ‘Aliens’ —that is very different from any life-form that exists anywhere in theuniverse; different enough, in fact, that no actually existing thing couldhave been an Alien, any more than a given gorilla could have been afruitfly. Now, even though there are no Aliens, it seems intuitively thecase that there could have been such things. After all, lifemight have evolved very differently than the way it did in fact. Forexample, if the fundamental physical constants or the laws of evolutionhad been slightly different, very different kinds of things might haveexisted. So in virtue of what is it true that there could have been Alienswhen in fact there are none, and when, moreover, nothing that exists infact could have been an Alien?, To answer this question, a philosopher should try to identify the specialfeatures of the world that are responsible for the truth of claims aboutwhat could have been the case. One group of philosophers,the possibilists, offers the following answer: ‘It ispossible that there are Aliens’ is true because there are in factindividuals that could have been Aliens. At first blush, this might appeardirectly to contradict the premise that no existing thing could possiblyhave been an Alien. The possibilist's thesis, however, is that existence,or actuality, encompasses only a subset of the things that, inthe broadest sense, are. Rather, in addition to things like usthat actually exist, there are merely possible things —possible Aliens, for example — that could have existed,but, as it happens, do not. So thereare such things, but they just happen to exhibit a ratherless robust but nonetheless fully-fledged type of being than wedo. For the possibilist, then, ‘It is possible that there areAliens’ is true simply in virtue of the fact that there arepossible-but-nonactual Aliens, i.e., things that could have existed(but do not) and that would have been Aliens if they had., Actualists reject this answer; they deny that there are any nonactualindividuals. Actualism is the philosophical position that everything thereis — everything that can in any sense be said to be— exists, or is actual. Put another way, actualismdenies that there is any kind of being beyond actual existence; to be isto exist, and to exist is to be actual. Actualism therefore stands instark contrast to possibilism, which, as we've seen, takes the thingsthere are to include possible but non-actual objects., Of course, actualists will agree that there could have been Aliens.  Anactualist theory, therefore, will be a metaphysical theory thatattempts to account for the truth of claims like ‘It is possiblethat there are Aliens’ without appealing to any nonactual objectswhatsoever. What makes actualism so philosophically interesting, is thatthere is no obviously correct way to account for the truth of claims like‘It is possible that there are Aliens’ without appealing topossible but nonactual objects. In this article, we will clarify the“possibilist challenge” to actualism in some detail and layout the various attempts to meet the challenge and assess theireffectiveness.","URL":"https://plato.stanford.edu/archives/win2017/entries/actualism/","author":[{"family":"Menzel","given":"Christopher"}],"editor":[{"family":"Zalta","given":"Edward N."}],"issued":{"date-parts":[["2017"]]},"accessed":{"date-parts":[["2018",2,8]]}}}],"schema":"https://github.com/citation-style-language/schema/raw/master/csl-citation.json"} </w:instrText>
      </w:r>
      <w:r w:rsidR="009115F7" w:rsidRPr="0046556A">
        <w:fldChar w:fldCharType="separate"/>
      </w:r>
      <w:r w:rsidR="009115F7" w:rsidRPr="0046556A">
        <w:rPr>
          <w:noProof/>
        </w:rPr>
        <w:t>(Menzel, 2017)</w:t>
      </w:r>
      <w:r w:rsidR="009115F7" w:rsidRPr="0046556A">
        <w:fldChar w:fldCharType="end"/>
      </w:r>
      <w:r w:rsidR="006F77A5" w:rsidRPr="0046556A">
        <w:t>. Is modal realism true? What is the difference between existence and pure possibility?</w:t>
      </w:r>
    </w:p>
    <w:p w14:paraId="74789BCD" w14:textId="77777777" w:rsidR="00606C82" w:rsidRPr="0046556A" w:rsidRDefault="00606C82" w:rsidP="00606C82"/>
    <w:p w14:paraId="1F97E3A9" w14:textId="5CB897DC" w:rsidR="00606C82" w:rsidRPr="0046556A" w:rsidRDefault="00606C82" w:rsidP="009115F7">
      <w:pPr>
        <w:pStyle w:val="ListParagraph"/>
        <w:numPr>
          <w:ilvl w:val="0"/>
          <w:numId w:val="21"/>
        </w:numPr>
        <w:jc w:val="both"/>
      </w:pPr>
      <w:r w:rsidRPr="0046556A">
        <w:rPr>
          <w:i/>
        </w:rPr>
        <w:t>Exploit qualia and their indestructibility</w:t>
      </w:r>
      <w:r w:rsidR="00CB1297" w:rsidRPr="0046556A">
        <w:t xml:space="preserve">: </w:t>
      </w:r>
      <w:r w:rsidR="00335883" w:rsidRPr="0046556A">
        <w:t>Even if</w:t>
      </w:r>
      <w:r w:rsidR="009115F7" w:rsidRPr="0046556A">
        <w:t xml:space="preserve"> the</w:t>
      </w:r>
      <w:r w:rsidR="00335883" w:rsidRPr="0046556A">
        <w:t xml:space="preserve"> material world is doomed, some “immaterial” elements of it, such as qualia</w:t>
      </w:r>
      <w:r w:rsidR="009115F7" w:rsidRPr="0046556A">
        <w:t xml:space="preserve"> (and numbers)</w:t>
      </w:r>
      <w:r w:rsidR="00335883" w:rsidRPr="0046556A">
        <w:t xml:space="preserve">, are still indestructible: </w:t>
      </w:r>
      <w:r w:rsidR="00CB1297" w:rsidRPr="0046556A">
        <w:t xml:space="preserve">the </w:t>
      </w:r>
      <w:r w:rsidR="00335883" w:rsidRPr="0046556A">
        <w:t xml:space="preserve">green color </w:t>
      </w:r>
      <w:r w:rsidR="00CB1297" w:rsidRPr="0046556A">
        <w:t xml:space="preserve">won’t </w:t>
      </w:r>
      <w:r w:rsidR="00335883" w:rsidRPr="0046556A">
        <w:t xml:space="preserve">stop </w:t>
      </w:r>
      <w:r w:rsidR="00335883" w:rsidRPr="0046556A">
        <w:rPr>
          <w:i/>
          <w:iCs/>
        </w:rPr>
        <w:t>be</w:t>
      </w:r>
      <w:r w:rsidR="00CB1297" w:rsidRPr="0046556A">
        <w:rPr>
          <w:i/>
          <w:iCs/>
        </w:rPr>
        <w:t>ing</w:t>
      </w:r>
      <w:r w:rsidR="00335883" w:rsidRPr="0046556A">
        <w:t xml:space="preserve"> green</w:t>
      </w:r>
      <w:r w:rsidR="00CB1297" w:rsidRPr="0046556A">
        <w:t>,</w:t>
      </w:r>
      <w:r w:rsidR="00335883" w:rsidRPr="0046556A">
        <w:t xml:space="preserve"> even if everything stops exist</w:t>
      </w:r>
      <w:r w:rsidR="00CB1297" w:rsidRPr="0046556A">
        <w:t>ing</w:t>
      </w:r>
      <w:r w:rsidR="00335883" w:rsidRPr="0046556A">
        <w:t>.</w:t>
      </w:r>
    </w:p>
    <w:p w14:paraId="16331705" w14:textId="77777777" w:rsidR="002A5740" w:rsidRPr="0046556A" w:rsidRDefault="002A5740" w:rsidP="00BA051C"/>
    <w:p w14:paraId="39DCFE66" w14:textId="7997AD94" w:rsidR="00C6623D" w:rsidRPr="0046556A" w:rsidRDefault="00C6623D" w:rsidP="00C6623D">
      <w:pPr>
        <w:pStyle w:val="ListParagraph"/>
        <w:numPr>
          <w:ilvl w:val="0"/>
          <w:numId w:val="21"/>
        </w:numPr>
        <w:jc w:val="both"/>
      </w:pPr>
      <w:r w:rsidRPr="0046556A">
        <w:rPr>
          <w:i/>
        </w:rPr>
        <w:t>Prevent deliberate destruction of the universe</w:t>
      </w:r>
      <w:r w:rsidR="00736EAA" w:rsidRPr="0046556A">
        <w:t xml:space="preserve">: </w:t>
      </w:r>
      <w:r w:rsidR="009115F7" w:rsidRPr="0046556A">
        <w:t xml:space="preserve">Some form of </w:t>
      </w:r>
      <w:r w:rsidR="00736EAA" w:rsidRPr="0046556A">
        <w:t xml:space="preserve">an ultimate </w:t>
      </w:r>
      <w:r w:rsidR="009115F7" w:rsidRPr="0046556A">
        <w:t xml:space="preserve">Doomsday </w:t>
      </w:r>
      <w:r w:rsidR="00736EAA" w:rsidRPr="0046556A">
        <w:t xml:space="preserve">weapon </w:t>
      </w:r>
      <w:r w:rsidR="009115F7" w:rsidRPr="0046556A">
        <w:fldChar w:fldCharType="begin"/>
      </w:r>
      <w:r w:rsidR="009115F7" w:rsidRPr="0046556A">
        <w:instrText xml:space="preserve"> ADDIN ZOTERO_ITEM CSL_CITATION {"citationID":"28AR9ubQ","properties":{"formattedCitation":"(Kahn, 1959)","plainCitation":"(Kahn, 1959)","noteIndex":0},"citationItems":[{"id":635,"uris":["http://zotero.org/users/3736454/items/8FZ48SPC"],"uri":["http://zotero.org/users/3736454/items/8FZ48SPC"],"itemData":{"id":635,"type":"book","title":"On thermonuclear war","publisher":"Princeton University Press","author":[{"family":"Kahn","given":"H"}],"issued":{"date-parts":[["1959"]]}}}],"schema":"https://github.com/citation-style-language/schema/raw/master/csl-citation.json"} </w:instrText>
      </w:r>
      <w:r w:rsidR="009115F7" w:rsidRPr="0046556A">
        <w:fldChar w:fldCharType="separate"/>
      </w:r>
      <w:r w:rsidR="009115F7" w:rsidRPr="0046556A">
        <w:rPr>
          <w:noProof/>
        </w:rPr>
        <w:t>(Kahn, 1959)</w:t>
      </w:r>
      <w:r w:rsidR="009115F7" w:rsidRPr="0046556A">
        <w:fldChar w:fldCharType="end"/>
      </w:r>
      <w:r w:rsidR="002A5740" w:rsidRPr="0046556A">
        <w:t xml:space="preserve"> is </w:t>
      </w:r>
      <w:r w:rsidR="009A4340" w:rsidRPr="0046556A">
        <w:t>conceivable</w:t>
      </w:r>
      <w:r w:rsidR="002A5740" w:rsidRPr="0046556A">
        <w:t>: a</w:t>
      </w:r>
      <w:r w:rsidR="009A4340" w:rsidRPr="0046556A">
        <w:t xml:space="preserve"> party creates a “False Vacuum breaker” and use</w:t>
      </w:r>
      <w:r w:rsidR="00736EAA" w:rsidRPr="0046556A">
        <w:t>s</w:t>
      </w:r>
      <w:r w:rsidR="009A4340" w:rsidRPr="0046556A">
        <w:t xml:space="preserve"> it to blackmail all other </w:t>
      </w:r>
      <w:r w:rsidR="00736EAA" w:rsidRPr="0046556A">
        <w:t xml:space="preserve">parties </w:t>
      </w:r>
      <w:r w:rsidR="009A4340" w:rsidRPr="0046556A">
        <w:t xml:space="preserve">in the </w:t>
      </w:r>
      <w:r w:rsidR="00736EAA" w:rsidRPr="0046556A">
        <w:t>universe</w:t>
      </w:r>
      <w:r w:rsidR="009A4340" w:rsidRPr="0046556A">
        <w:t xml:space="preserve">. While creating such </w:t>
      </w:r>
      <w:r w:rsidR="00736EAA" w:rsidRPr="0046556A">
        <w:t xml:space="preserve">a </w:t>
      </w:r>
      <w:r w:rsidR="009A4340" w:rsidRPr="0046556A">
        <w:t>“Death Star</w:t>
      </w:r>
      <w:r w:rsidR="00736EAA" w:rsidRPr="0046556A">
        <w:t>”</w:t>
      </w:r>
      <w:r w:rsidR="009A4340" w:rsidRPr="0046556A">
        <w:t xml:space="preserve"> weapon may be difficult, it is more probable than </w:t>
      </w:r>
      <w:r w:rsidR="00736EAA" w:rsidRPr="0046556A">
        <w:t xml:space="preserve">the </w:t>
      </w:r>
      <w:r w:rsidR="009A4340" w:rsidRPr="0046556A">
        <w:t>random creation of false vacu</w:t>
      </w:r>
      <w:r w:rsidR="00BA051C" w:rsidRPr="0046556A">
        <w:t xml:space="preserve">um decay (if </w:t>
      </w:r>
      <w:r w:rsidR="00BA051C" w:rsidRPr="0046556A">
        <w:lastRenderedPageBreak/>
        <w:t>our vacuum is not very fragile).</w:t>
      </w:r>
      <w:r w:rsidRPr="0046556A">
        <w:t xml:space="preserve"> The logic of</w:t>
      </w:r>
      <w:r w:rsidR="00E05F97" w:rsidRPr="0046556A">
        <w:t xml:space="preserve"> </w:t>
      </w:r>
      <w:r w:rsidRPr="0046556A">
        <w:t>Doomsday weapons is such that if more than one is created, they coul</w:t>
      </w:r>
      <w:r w:rsidR="009B56FE">
        <w:t>d be locked into something like</w:t>
      </w:r>
      <w:r w:rsidR="00736EAA" w:rsidRPr="0046556A">
        <w:t xml:space="preserve"> </w:t>
      </w:r>
      <w:r w:rsidR="00AF0908" w:rsidRPr="0046556A">
        <w:t>mutually assured destruction (MAD)</w:t>
      </w:r>
      <w:r w:rsidRPr="0046556A">
        <w:t xml:space="preserve">, which makes their firing almost inevitable. </w:t>
      </w:r>
    </w:p>
    <w:p w14:paraId="38CAB2E2" w14:textId="77777777" w:rsidR="00C6623D" w:rsidRPr="0046556A" w:rsidRDefault="00C6623D" w:rsidP="00C6623D">
      <w:pPr>
        <w:jc w:val="both"/>
      </w:pPr>
    </w:p>
    <w:p w14:paraId="4106D902" w14:textId="69EC6004" w:rsidR="002A5740" w:rsidRPr="0046556A" w:rsidRDefault="0003278F" w:rsidP="00C6623D">
      <w:pPr>
        <w:pStyle w:val="ListParagraph"/>
        <w:ind w:left="743"/>
        <w:jc w:val="both"/>
      </w:pPr>
      <w:r w:rsidRPr="0046556A">
        <w:t>The o</w:t>
      </w:r>
      <w:r w:rsidR="00C6623D" w:rsidRPr="0046556A">
        <w:t>bvious condition for preventing the end of the universe is cooperation between all sides: space wars</w:t>
      </w:r>
      <w:r w:rsidR="004770C5" w:rsidRPr="0046556A">
        <w:t xml:space="preserve"> </w:t>
      </w:r>
      <w:r w:rsidR="004770C5" w:rsidRPr="0046556A">
        <w:fldChar w:fldCharType="begin"/>
      </w:r>
      <w:r w:rsidR="00416654" w:rsidRPr="0046556A">
        <w:instrText xml:space="preserve"> ADDIN ZOTERO_ITEM CSL_CITATION {"citationID":"yWJnRI9j","properties":{"formattedCitation":"(Phil Torres, 2018)","plainCitation":"(Phil Torres, 2018)","noteIndex":0},"citationItems":[{"id":8288,"uris":["http://zotero.org/users/3736454/items/L3C28CFY"],"uri":["http://zotero.org/users/3736454/items/L3C28CFY"],"itemData":{"id":8288,"type":"article-journal","title":"Space Colonization and Suffering Risks: Reassessing the “Maxipok Rule”","container-title":"Futures","source":"Google Scholar","title-short":"Space Colonization and Suffering Risks","author":[{"family":"Torres","given":"Phil"}],"issued":{"date-parts":[["2018"]]}}}],"schema":"https://github.com/citation-style-language/schema/raw/master/csl-citation.json"} </w:instrText>
      </w:r>
      <w:r w:rsidR="004770C5" w:rsidRPr="0046556A">
        <w:fldChar w:fldCharType="separate"/>
      </w:r>
      <w:r w:rsidR="00416654" w:rsidRPr="0046556A">
        <w:rPr>
          <w:noProof/>
        </w:rPr>
        <w:t>(Torres, 2018)</w:t>
      </w:r>
      <w:r w:rsidR="004770C5" w:rsidRPr="0046556A">
        <w:fldChar w:fldCharType="end"/>
      </w:r>
      <w:r w:rsidR="001C3172" w:rsidRPr="0046556A">
        <w:t>,</w:t>
      </w:r>
      <w:r w:rsidR="00C6623D" w:rsidRPr="0046556A">
        <w:t xml:space="preserve"> or just different approaches to the surviving the universe</w:t>
      </w:r>
      <w:r w:rsidR="001C3172" w:rsidRPr="0046556A">
        <w:t>,</w:t>
      </w:r>
      <w:r w:rsidR="00C6623D" w:rsidRPr="0046556A">
        <w:t xml:space="preserve"> could make </w:t>
      </w:r>
      <w:r w:rsidR="00AF0908" w:rsidRPr="0046556A">
        <w:t>it</w:t>
      </w:r>
      <w:r w:rsidR="00C6623D" w:rsidRPr="0046556A">
        <w:t xml:space="preserve"> less possible, especially if it requires moving large masses, but not escaping into small black holes.</w:t>
      </w:r>
    </w:p>
    <w:p w14:paraId="15269B76" w14:textId="77777777" w:rsidR="00606C82" w:rsidRPr="0046556A" w:rsidRDefault="00606C82" w:rsidP="00606C82"/>
    <w:p w14:paraId="0526CC8C" w14:textId="6FD634D2" w:rsidR="00606C82" w:rsidRPr="0046556A" w:rsidRDefault="00335883" w:rsidP="00606C82">
      <w:pPr>
        <w:pStyle w:val="Heading3"/>
        <w:rPr>
          <w:rFonts w:ascii="Times New Roman" w:hAnsi="Times New Roman" w:cs="Times New Roman"/>
        </w:rPr>
      </w:pPr>
      <w:bookmarkStart w:id="28" w:name="_Toc14788561"/>
      <w:bookmarkStart w:id="29" w:name="_Toc25415814"/>
      <w:r w:rsidRPr="0046556A">
        <w:rPr>
          <w:rFonts w:ascii="Times New Roman" w:hAnsi="Times New Roman" w:cs="Times New Roman"/>
        </w:rPr>
        <w:t>Prevent</w:t>
      </w:r>
      <w:r w:rsidR="009D4014" w:rsidRPr="0046556A">
        <w:rPr>
          <w:rFonts w:ascii="Times New Roman" w:hAnsi="Times New Roman" w:cs="Times New Roman"/>
        </w:rPr>
        <w:t xml:space="preserve"> </w:t>
      </w:r>
      <w:r w:rsidRPr="0046556A">
        <w:rPr>
          <w:rFonts w:ascii="Times New Roman" w:hAnsi="Times New Roman" w:cs="Times New Roman"/>
        </w:rPr>
        <w:t>the</w:t>
      </w:r>
      <w:r w:rsidR="00E114F3" w:rsidRPr="0046556A">
        <w:rPr>
          <w:rFonts w:ascii="Times New Roman" w:hAnsi="Times New Roman" w:cs="Times New Roman"/>
        </w:rPr>
        <w:t xml:space="preserve"> </w:t>
      </w:r>
      <w:r w:rsidR="001C11BC" w:rsidRPr="0046556A">
        <w:rPr>
          <w:rFonts w:ascii="Times New Roman" w:hAnsi="Times New Roman" w:cs="Times New Roman"/>
        </w:rPr>
        <w:t>h</w:t>
      </w:r>
      <w:r w:rsidR="00606C82" w:rsidRPr="0046556A">
        <w:rPr>
          <w:rFonts w:ascii="Times New Roman" w:hAnsi="Times New Roman" w:cs="Times New Roman"/>
        </w:rPr>
        <w:t>eat death</w:t>
      </w:r>
      <w:r w:rsidR="00EA35D2" w:rsidRPr="0046556A">
        <w:rPr>
          <w:rFonts w:ascii="Times New Roman" w:hAnsi="Times New Roman" w:cs="Times New Roman"/>
        </w:rPr>
        <w:t xml:space="preserve"> of the universe</w:t>
      </w:r>
      <w:bookmarkEnd w:id="28"/>
      <w:bookmarkEnd w:id="29"/>
    </w:p>
    <w:p w14:paraId="71C5DA88" w14:textId="77777777" w:rsidR="00C008A2" w:rsidRPr="0046556A" w:rsidRDefault="00C008A2" w:rsidP="00C008A2"/>
    <w:p w14:paraId="5493A981" w14:textId="4AEAFECD" w:rsidR="00606C82" w:rsidRPr="0046556A" w:rsidRDefault="00606C82" w:rsidP="00B97AE0">
      <w:pPr>
        <w:pStyle w:val="p1"/>
        <w:jc w:val="both"/>
        <w:rPr>
          <w:rFonts w:ascii="Times New Roman" w:hAnsi="Times New Roman"/>
          <w:sz w:val="24"/>
          <w:szCs w:val="24"/>
        </w:rPr>
      </w:pPr>
      <w:r w:rsidRPr="0046556A">
        <w:rPr>
          <w:rFonts w:ascii="Times New Roman" w:hAnsi="Times New Roman"/>
          <w:sz w:val="24"/>
          <w:szCs w:val="24"/>
        </w:rPr>
        <w:t>•</w:t>
      </w:r>
      <w:r w:rsidRPr="0046556A">
        <w:rPr>
          <w:rStyle w:val="apple-tab-span"/>
          <w:rFonts w:ascii="Times New Roman" w:hAnsi="Times New Roman"/>
          <w:sz w:val="24"/>
          <w:szCs w:val="24"/>
        </w:rPr>
        <w:tab/>
      </w:r>
      <w:r w:rsidRPr="0046556A">
        <w:rPr>
          <w:rFonts w:ascii="Times New Roman" w:hAnsi="Times New Roman"/>
          <w:i/>
          <w:sz w:val="24"/>
          <w:szCs w:val="24"/>
        </w:rPr>
        <w:t xml:space="preserve">Learn how to </w:t>
      </w:r>
      <w:r w:rsidRPr="0046556A">
        <w:rPr>
          <w:rFonts w:ascii="Times New Roman" w:hAnsi="Times New Roman"/>
          <w:bCs/>
          <w:i/>
          <w:sz w:val="24"/>
          <w:szCs w:val="24"/>
        </w:rPr>
        <w:t>create energy</w:t>
      </w:r>
      <w:r w:rsidRPr="0046556A">
        <w:rPr>
          <w:rFonts w:ascii="Times New Roman" w:hAnsi="Times New Roman"/>
          <w:i/>
          <w:sz w:val="24"/>
          <w:szCs w:val="24"/>
        </w:rPr>
        <w:t xml:space="preserve"> and matter from vacuum</w:t>
      </w:r>
      <w:r w:rsidR="001C3172" w:rsidRPr="0046556A">
        <w:rPr>
          <w:rFonts w:ascii="Times New Roman" w:hAnsi="Times New Roman"/>
          <w:sz w:val="24"/>
          <w:szCs w:val="24"/>
        </w:rPr>
        <w:t xml:space="preserve">: The law of energy conservation </w:t>
      </w:r>
      <w:r w:rsidR="000811D7" w:rsidRPr="0046556A">
        <w:rPr>
          <w:rFonts w:ascii="Times New Roman" w:hAnsi="Times New Roman"/>
          <w:sz w:val="24"/>
          <w:szCs w:val="24"/>
        </w:rPr>
        <w:t xml:space="preserve">seems to be </w:t>
      </w:r>
      <w:r w:rsidR="00482F38" w:rsidRPr="0046556A">
        <w:rPr>
          <w:rFonts w:ascii="Times New Roman" w:hAnsi="Times New Roman"/>
          <w:sz w:val="24"/>
          <w:szCs w:val="24"/>
        </w:rPr>
        <w:t xml:space="preserve">fundamental, but there </w:t>
      </w:r>
      <w:r w:rsidR="009B56FE">
        <w:rPr>
          <w:rFonts w:ascii="Times New Roman" w:hAnsi="Times New Roman"/>
          <w:sz w:val="24"/>
          <w:szCs w:val="24"/>
        </w:rPr>
        <w:t xml:space="preserve">are </w:t>
      </w:r>
      <w:r w:rsidR="00482F38" w:rsidRPr="0046556A">
        <w:rPr>
          <w:rFonts w:ascii="Times New Roman" w:hAnsi="Times New Roman"/>
          <w:sz w:val="24"/>
          <w:szCs w:val="24"/>
        </w:rPr>
        <w:t>still some controversial ideas about generating energy from vacuum</w:t>
      </w:r>
      <w:r w:rsidR="001C3172" w:rsidRPr="0046556A">
        <w:rPr>
          <w:rFonts w:ascii="Times New Roman" w:hAnsi="Times New Roman"/>
          <w:sz w:val="24"/>
          <w:szCs w:val="24"/>
        </w:rPr>
        <w:t>,</w:t>
      </w:r>
      <w:r w:rsidR="004770C5" w:rsidRPr="0046556A">
        <w:rPr>
          <w:rFonts w:ascii="Times New Roman" w:hAnsi="Times New Roman"/>
          <w:sz w:val="24"/>
          <w:szCs w:val="24"/>
        </w:rPr>
        <w:t xml:space="preserve"> or other ways </w:t>
      </w:r>
      <w:r w:rsidR="001C3172" w:rsidRPr="0046556A">
        <w:rPr>
          <w:rFonts w:ascii="Times New Roman" w:hAnsi="Times New Roman"/>
          <w:sz w:val="24"/>
          <w:szCs w:val="24"/>
        </w:rPr>
        <w:t xml:space="preserve">to </w:t>
      </w:r>
      <w:r w:rsidR="004770C5" w:rsidRPr="0046556A">
        <w:rPr>
          <w:rFonts w:ascii="Times New Roman" w:hAnsi="Times New Roman"/>
          <w:sz w:val="24"/>
          <w:szCs w:val="24"/>
        </w:rPr>
        <w:t>violat</w:t>
      </w:r>
      <w:r w:rsidR="001C3172" w:rsidRPr="0046556A">
        <w:rPr>
          <w:rFonts w:ascii="Times New Roman" w:hAnsi="Times New Roman"/>
          <w:sz w:val="24"/>
          <w:szCs w:val="24"/>
        </w:rPr>
        <w:t>e this law</w:t>
      </w:r>
      <w:r w:rsidR="004770C5" w:rsidRPr="0046556A">
        <w:rPr>
          <w:rFonts w:ascii="Times New Roman" w:hAnsi="Times New Roman"/>
          <w:sz w:val="24"/>
          <w:szCs w:val="24"/>
        </w:rPr>
        <w:t xml:space="preserve">. </w:t>
      </w:r>
    </w:p>
    <w:p w14:paraId="435224AB" w14:textId="77777777" w:rsidR="00606C82" w:rsidRPr="0046556A" w:rsidRDefault="00606C82" w:rsidP="00606C82">
      <w:pPr>
        <w:pStyle w:val="p3"/>
        <w:rPr>
          <w:rFonts w:ascii="Times New Roman" w:hAnsi="Times New Roman"/>
          <w:sz w:val="24"/>
          <w:szCs w:val="24"/>
        </w:rPr>
      </w:pPr>
    </w:p>
    <w:p w14:paraId="0BD4B54A" w14:textId="4394C740" w:rsidR="00606C82" w:rsidRPr="0046556A" w:rsidRDefault="00606C82" w:rsidP="000D0D0A">
      <w:pPr>
        <w:pStyle w:val="p1"/>
        <w:jc w:val="both"/>
        <w:rPr>
          <w:rFonts w:ascii="Times New Roman" w:hAnsi="Times New Roman"/>
          <w:sz w:val="24"/>
          <w:szCs w:val="24"/>
        </w:rPr>
      </w:pPr>
      <w:r w:rsidRPr="0046556A">
        <w:rPr>
          <w:rFonts w:ascii="Times New Roman" w:hAnsi="Times New Roman"/>
          <w:sz w:val="24"/>
          <w:szCs w:val="24"/>
        </w:rPr>
        <w:t>•</w:t>
      </w:r>
      <w:r w:rsidRPr="0046556A">
        <w:rPr>
          <w:rStyle w:val="apple-tab-span"/>
          <w:rFonts w:ascii="Times New Roman" w:hAnsi="Times New Roman"/>
          <w:sz w:val="24"/>
          <w:szCs w:val="24"/>
        </w:rPr>
        <w:tab/>
      </w:r>
      <w:r w:rsidRPr="0046556A">
        <w:rPr>
          <w:rFonts w:ascii="Times New Roman" w:hAnsi="Times New Roman"/>
          <w:i/>
          <w:sz w:val="24"/>
          <w:szCs w:val="24"/>
        </w:rPr>
        <w:t xml:space="preserve">Study and use </w:t>
      </w:r>
      <w:r w:rsidR="001C3172" w:rsidRPr="0046556A">
        <w:rPr>
          <w:rFonts w:ascii="Times New Roman" w:hAnsi="Times New Roman"/>
          <w:i/>
          <w:sz w:val="24"/>
          <w:szCs w:val="24"/>
        </w:rPr>
        <w:t xml:space="preserve">the physical </w:t>
      </w:r>
      <w:r w:rsidRPr="0046556A">
        <w:rPr>
          <w:rFonts w:ascii="Times New Roman" w:hAnsi="Times New Roman"/>
          <w:i/>
          <w:sz w:val="24"/>
          <w:szCs w:val="24"/>
        </w:rPr>
        <w:t xml:space="preserve">properties of </w:t>
      </w:r>
      <w:r w:rsidRPr="0046556A">
        <w:rPr>
          <w:rFonts w:ascii="Times New Roman" w:hAnsi="Times New Roman"/>
          <w:bCs/>
          <w:i/>
          <w:sz w:val="24"/>
          <w:szCs w:val="24"/>
        </w:rPr>
        <w:t>vacuum</w:t>
      </w:r>
      <w:r w:rsidR="001C3172" w:rsidRPr="0046556A">
        <w:rPr>
          <w:rFonts w:ascii="Times New Roman" w:hAnsi="Times New Roman"/>
          <w:bCs/>
          <w:iCs/>
          <w:sz w:val="24"/>
          <w:szCs w:val="24"/>
        </w:rPr>
        <w:t>:</w:t>
      </w:r>
      <w:r w:rsidR="001C3172" w:rsidRPr="0046556A">
        <w:rPr>
          <w:rFonts w:ascii="Times New Roman" w:hAnsi="Times New Roman"/>
          <w:bCs/>
          <w:i/>
          <w:sz w:val="24"/>
          <w:szCs w:val="24"/>
        </w:rPr>
        <w:t xml:space="preserve"> </w:t>
      </w:r>
      <w:r w:rsidR="00C008A2" w:rsidRPr="0046556A">
        <w:rPr>
          <w:rFonts w:ascii="Times New Roman" w:hAnsi="Times New Roman"/>
          <w:bCs/>
          <w:sz w:val="24"/>
          <w:szCs w:val="24"/>
        </w:rPr>
        <w:t>Even if all matter dissolves, vacuum wi</w:t>
      </w:r>
      <w:r w:rsidR="00A22050" w:rsidRPr="0046556A">
        <w:rPr>
          <w:rFonts w:ascii="Times New Roman" w:hAnsi="Times New Roman"/>
          <w:bCs/>
          <w:sz w:val="24"/>
          <w:szCs w:val="24"/>
        </w:rPr>
        <w:t>ll still exist. It has non-zero energy, all possible</w:t>
      </w:r>
      <w:r w:rsidR="00C008A2" w:rsidRPr="0046556A">
        <w:rPr>
          <w:rFonts w:ascii="Times New Roman" w:hAnsi="Times New Roman"/>
          <w:bCs/>
          <w:sz w:val="24"/>
          <w:szCs w:val="24"/>
        </w:rPr>
        <w:t xml:space="preserve"> things </w:t>
      </w:r>
      <w:r w:rsidR="00A22050" w:rsidRPr="0046556A">
        <w:rPr>
          <w:rFonts w:ascii="Times New Roman" w:hAnsi="Times New Roman"/>
          <w:bCs/>
          <w:sz w:val="24"/>
          <w:szCs w:val="24"/>
        </w:rPr>
        <w:t>appear</w:t>
      </w:r>
      <w:r w:rsidR="00C008A2" w:rsidRPr="0046556A">
        <w:rPr>
          <w:rFonts w:ascii="Times New Roman" w:hAnsi="Times New Roman"/>
          <w:bCs/>
          <w:sz w:val="24"/>
          <w:szCs w:val="24"/>
        </w:rPr>
        <w:t xml:space="preserve"> as fluctuations</w:t>
      </w:r>
      <w:r w:rsidR="001C3172" w:rsidRPr="0046556A">
        <w:rPr>
          <w:rFonts w:ascii="Times New Roman" w:hAnsi="Times New Roman"/>
          <w:bCs/>
          <w:sz w:val="24"/>
          <w:szCs w:val="24"/>
        </w:rPr>
        <w:t>,</w:t>
      </w:r>
      <w:r w:rsidR="00C008A2" w:rsidRPr="0046556A">
        <w:rPr>
          <w:rFonts w:ascii="Times New Roman" w:hAnsi="Times New Roman"/>
          <w:bCs/>
          <w:sz w:val="24"/>
          <w:szCs w:val="24"/>
        </w:rPr>
        <w:t xml:space="preserve"> and there could be quantum</w:t>
      </w:r>
      <w:r w:rsidR="00A22050" w:rsidRPr="0046556A">
        <w:rPr>
          <w:rFonts w:ascii="Times New Roman" w:hAnsi="Times New Roman"/>
          <w:bCs/>
          <w:sz w:val="24"/>
          <w:szCs w:val="24"/>
        </w:rPr>
        <w:t xml:space="preserve"> space-time</w:t>
      </w:r>
      <w:r w:rsidR="00C008A2" w:rsidRPr="0046556A">
        <w:rPr>
          <w:rFonts w:ascii="Times New Roman" w:hAnsi="Times New Roman"/>
          <w:bCs/>
          <w:sz w:val="24"/>
          <w:szCs w:val="24"/>
        </w:rPr>
        <w:t xml:space="preserve"> foam on</w:t>
      </w:r>
      <w:r w:rsidR="00E82C30" w:rsidRPr="0046556A">
        <w:rPr>
          <w:rFonts w:ascii="Times New Roman" w:hAnsi="Times New Roman"/>
          <w:bCs/>
          <w:sz w:val="24"/>
          <w:szCs w:val="24"/>
        </w:rPr>
        <w:t xml:space="preserve"> the</w:t>
      </w:r>
      <w:r w:rsidR="00C008A2" w:rsidRPr="0046556A">
        <w:rPr>
          <w:rFonts w:ascii="Times New Roman" w:hAnsi="Times New Roman"/>
          <w:bCs/>
          <w:sz w:val="24"/>
          <w:szCs w:val="24"/>
        </w:rPr>
        <w:t xml:space="preserve"> </w:t>
      </w:r>
      <w:r w:rsidR="00A22050" w:rsidRPr="0046556A">
        <w:rPr>
          <w:rFonts w:ascii="Times New Roman" w:hAnsi="Times New Roman"/>
          <w:bCs/>
          <w:sz w:val="24"/>
          <w:szCs w:val="24"/>
        </w:rPr>
        <w:t>P</w:t>
      </w:r>
      <w:r w:rsidR="00C008A2" w:rsidRPr="0046556A">
        <w:rPr>
          <w:rFonts w:ascii="Times New Roman" w:hAnsi="Times New Roman"/>
          <w:bCs/>
          <w:sz w:val="24"/>
          <w:szCs w:val="24"/>
        </w:rPr>
        <w:t>lan</w:t>
      </w:r>
      <w:r w:rsidR="00A22050" w:rsidRPr="0046556A">
        <w:rPr>
          <w:rFonts w:ascii="Times New Roman" w:hAnsi="Times New Roman"/>
          <w:bCs/>
          <w:sz w:val="24"/>
          <w:szCs w:val="24"/>
        </w:rPr>
        <w:t>c</w:t>
      </w:r>
      <w:r w:rsidR="00C008A2" w:rsidRPr="0046556A">
        <w:rPr>
          <w:rFonts w:ascii="Times New Roman" w:hAnsi="Times New Roman"/>
          <w:bCs/>
          <w:sz w:val="24"/>
          <w:szCs w:val="24"/>
        </w:rPr>
        <w:t>k level</w:t>
      </w:r>
      <w:r w:rsidR="007E31F3" w:rsidRPr="0046556A">
        <w:rPr>
          <w:rFonts w:ascii="Times New Roman" w:hAnsi="Times New Roman"/>
          <w:bCs/>
          <w:sz w:val="24"/>
          <w:szCs w:val="24"/>
        </w:rPr>
        <w:t>,</w:t>
      </w:r>
      <w:r w:rsidR="00C008A2" w:rsidRPr="0046556A">
        <w:rPr>
          <w:rFonts w:ascii="Times New Roman" w:hAnsi="Times New Roman"/>
          <w:bCs/>
          <w:sz w:val="24"/>
          <w:szCs w:val="24"/>
        </w:rPr>
        <w:t xml:space="preserve"> as well as</w:t>
      </w:r>
      <w:r w:rsidR="00E82C30" w:rsidRPr="0046556A">
        <w:rPr>
          <w:rFonts w:ascii="Times New Roman" w:hAnsi="Times New Roman"/>
          <w:bCs/>
          <w:sz w:val="24"/>
          <w:szCs w:val="24"/>
        </w:rPr>
        <w:t xml:space="preserve"> hidden dimensions of space</w:t>
      </w:r>
      <w:r w:rsidR="009B56FE">
        <w:rPr>
          <w:rFonts w:ascii="Times New Roman" w:hAnsi="Times New Roman"/>
          <w:bCs/>
          <w:sz w:val="24"/>
          <w:szCs w:val="24"/>
        </w:rPr>
        <w:t>-</w:t>
      </w:r>
      <w:r w:rsidR="00E82C30" w:rsidRPr="0046556A">
        <w:rPr>
          <w:rFonts w:ascii="Times New Roman" w:hAnsi="Times New Roman"/>
          <w:bCs/>
          <w:sz w:val="24"/>
          <w:szCs w:val="24"/>
        </w:rPr>
        <w:t>time</w:t>
      </w:r>
      <w:r w:rsidR="00C008A2" w:rsidRPr="0046556A">
        <w:rPr>
          <w:rFonts w:ascii="Times New Roman" w:hAnsi="Times New Roman"/>
          <w:bCs/>
          <w:sz w:val="24"/>
          <w:szCs w:val="24"/>
        </w:rPr>
        <w:t>.</w:t>
      </w:r>
    </w:p>
    <w:p w14:paraId="7A3B9B2A" w14:textId="77777777" w:rsidR="00606C82" w:rsidRPr="0046556A" w:rsidRDefault="00606C82" w:rsidP="00606C82">
      <w:pPr>
        <w:pStyle w:val="p2"/>
        <w:rPr>
          <w:rFonts w:ascii="Times New Roman" w:hAnsi="Times New Roman"/>
          <w:sz w:val="24"/>
          <w:szCs w:val="24"/>
        </w:rPr>
      </w:pPr>
    </w:p>
    <w:p w14:paraId="6E252B1C" w14:textId="291FB45A" w:rsidR="00606C82" w:rsidRPr="0046556A" w:rsidRDefault="00606C82" w:rsidP="000D0D0A">
      <w:pPr>
        <w:pStyle w:val="p1"/>
        <w:jc w:val="both"/>
        <w:rPr>
          <w:rFonts w:ascii="Times New Roman" w:hAnsi="Times New Roman"/>
          <w:sz w:val="24"/>
          <w:szCs w:val="24"/>
        </w:rPr>
      </w:pPr>
      <w:r w:rsidRPr="0046556A">
        <w:rPr>
          <w:rFonts w:ascii="Times New Roman" w:hAnsi="Times New Roman"/>
          <w:sz w:val="24"/>
          <w:szCs w:val="24"/>
        </w:rPr>
        <w:t>•</w:t>
      </w:r>
      <w:r w:rsidRPr="0046556A">
        <w:rPr>
          <w:rStyle w:val="apple-tab-span"/>
          <w:rFonts w:ascii="Times New Roman" w:hAnsi="Times New Roman"/>
          <w:sz w:val="24"/>
          <w:szCs w:val="24"/>
        </w:rPr>
        <w:tab/>
      </w:r>
      <w:r w:rsidRPr="0046556A">
        <w:rPr>
          <w:rFonts w:ascii="Times New Roman" w:hAnsi="Times New Roman"/>
          <w:bCs/>
          <w:i/>
          <w:sz w:val="24"/>
          <w:szCs w:val="24"/>
        </w:rPr>
        <w:t xml:space="preserve">Reversible </w:t>
      </w:r>
      <w:r w:rsidR="004770C5" w:rsidRPr="0046556A">
        <w:rPr>
          <w:rFonts w:ascii="Times New Roman" w:hAnsi="Times New Roman"/>
          <w:bCs/>
          <w:i/>
          <w:sz w:val="24"/>
          <w:szCs w:val="24"/>
        </w:rPr>
        <w:t>computation</w:t>
      </w:r>
      <w:r w:rsidRPr="0046556A">
        <w:rPr>
          <w:rFonts w:ascii="Times New Roman" w:hAnsi="Times New Roman"/>
          <w:i/>
          <w:sz w:val="24"/>
          <w:szCs w:val="24"/>
        </w:rPr>
        <w:t xml:space="preserve"> and </w:t>
      </w:r>
      <w:r w:rsidR="00FC2670" w:rsidRPr="0046556A">
        <w:rPr>
          <w:rFonts w:ascii="Times New Roman" w:hAnsi="Times New Roman"/>
          <w:i/>
          <w:sz w:val="24"/>
          <w:szCs w:val="24"/>
        </w:rPr>
        <w:t>eternal</w:t>
      </w:r>
      <w:r w:rsidR="00FC2670" w:rsidRPr="0046556A">
        <w:rPr>
          <w:rStyle w:val="apple-converted-space"/>
          <w:rFonts w:ascii="Times New Roman" w:hAnsi="Times New Roman"/>
          <w:i/>
          <w:sz w:val="24"/>
          <w:szCs w:val="24"/>
        </w:rPr>
        <w:t xml:space="preserve"> </w:t>
      </w:r>
      <w:r w:rsidRPr="0046556A">
        <w:rPr>
          <w:rFonts w:ascii="Times New Roman" w:hAnsi="Times New Roman"/>
          <w:i/>
          <w:sz w:val="24"/>
          <w:szCs w:val="24"/>
        </w:rPr>
        <w:t>computing using eternal particles</w:t>
      </w:r>
      <w:r w:rsidR="00FC2670" w:rsidRPr="0046556A">
        <w:rPr>
          <w:rFonts w:ascii="Times New Roman" w:hAnsi="Times New Roman"/>
          <w:sz w:val="24"/>
          <w:szCs w:val="24"/>
        </w:rPr>
        <w:t xml:space="preserve">: </w:t>
      </w:r>
      <w:r w:rsidR="000D0D0A" w:rsidRPr="0046556A">
        <w:rPr>
          <w:rFonts w:ascii="Times New Roman" w:hAnsi="Times New Roman"/>
          <w:sz w:val="24"/>
          <w:szCs w:val="24"/>
        </w:rPr>
        <w:t xml:space="preserve">If some particles could exist </w:t>
      </w:r>
      <w:r w:rsidR="00FC2670" w:rsidRPr="0046556A">
        <w:rPr>
          <w:rFonts w:ascii="Times New Roman" w:hAnsi="Times New Roman"/>
          <w:sz w:val="24"/>
          <w:szCs w:val="24"/>
        </w:rPr>
        <w:t xml:space="preserve">forever, </w:t>
      </w:r>
      <w:r w:rsidR="000D0D0A" w:rsidRPr="0046556A">
        <w:rPr>
          <w:rFonts w:ascii="Times New Roman" w:hAnsi="Times New Roman"/>
          <w:sz w:val="24"/>
          <w:szCs w:val="24"/>
        </w:rPr>
        <w:t>and if reversible computing turn</w:t>
      </w:r>
      <w:r w:rsidR="00FC2670" w:rsidRPr="0046556A">
        <w:rPr>
          <w:rFonts w:ascii="Times New Roman" w:hAnsi="Times New Roman"/>
          <w:sz w:val="24"/>
          <w:szCs w:val="24"/>
        </w:rPr>
        <w:t>s</w:t>
      </w:r>
      <w:r w:rsidR="000D0D0A" w:rsidRPr="0046556A">
        <w:rPr>
          <w:rFonts w:ascii="Times New Roman" w:hAnsi="Times New Roman"/>
          <w:sz w:val="24"/>
          <w:szCs w:val="24"/>
        </w:rPr>
        <w:t xml:space="preserve"> out to be possible and useful, eternal computation could be possible. However, there are doubts that </w:t>
      </w:r>
      <w:r w:rsidR="00FC2670" w:rsidRPr="0046556A">
        <w:rPr>
          <w:rFonts w:ascii="Times New Roman" w:hAnsi="Times New Roman"/>
          <w:sz w:val="24"/>
          <w:szCs w:val="24"/>
        </w:rPr>
        <w:t xml:space="preserve">such computation </w:t>
      </w:r>
      <w:r w:rsidR="000D0D0A" w:rsidRPr="0046556A">
        <w:rPr>
          <w:rFonts w:ascii="Times New Roman" w:hAnsi="Times New Roman"/>
          <w:sz w:val="24"/>
          <w:szCs w:val="24"/>
        </w:rPr>
        <w:t xml:space="preserve">will actually </w:t>
      </w:r>
      <w:r w:rsidR="00FC2670" w:rsidRPr="0046556A">
        <w:rPr>
          <w:rFonts w:ascii="Times New Roman" w:hAnsi="Times New Roman"/>
          <w:sz w:val="24"/>
          <w:szCs w:val="24"/>
        </w:rPr>
        <w:t xml:space="preserve">be </w:t>
      </w:r>
      <w:r w:rsidR="000D0D0A" w:rsidRPr="0046556A">
        <w:rPr>
          <w:rFonts w:ascii="Times New Roman" w:hAnsi="Times New Roman"/>
          <w:sz w:val="24"/>
          <w:szCs w:val="24"/>
        </w:rPr>
        <w:t>useful</w:t>
      </w:r>
      <w:r w:rsidR="00FC2670" w:rsidRPr="0046556A">
        <w:rPr>
          <w:rFonts w:ascii="Times New Roman" w:hAnsi="Times New Roman"/>
          <w:sz w:val="24"/>
          <w:szCs w:val="24"/>
        </w:rPr>
        <w:t>,</w:t>
      </w:r>
      <w:r w:rsidR="000D0D0A" w:rsidRPr="0046556A">
        <w:rPr>
          <w:rFonts w:ascii="Times New Roman" w:hAnsi="Times New Roman"/>
          <w:sz w:val="24"/>
          <w:szCs w:val="24"/>
        </w:rPr>
        <w:t xml:space="preserve"> as </w:t>
      </w:r>
      <w:r w:rsidR="00FC2670" w:rsidRPr="0046556A">
        <w:rPr>
          <w:rFonts w:ascii="Times New Roman" w:hAnsi="Times New Roman"/>
          <w:sz w:val="24"/>
          <w:szCs w:val="24"/>
        </w:rPr>
        <w:t xml:space="preserve">it </w:t>
      </w:r>
      <w:r w:rsidR="009B56FE">
        <w:rPr>
          <w:rFonts w:ascii="Times New Roman" w:hAnsi="Times New Roman"/>
          <w:sz w:val="24"/>
          <w:szCs w:val="24"/>
        </w:rPr>
        <w:t>could be locked into i</w:t>
      </w:r>
      <w:r w:rsidR="000D0D0A" w:rsidRPr="0046556A">
        <w:rPr>
          <w:rFonts w:ascii="Times New Roman" w:hAnsi="Times New Roman"/>
          <w:sz w:val="24"/>
          <w:szCs w:val="24"/>
        </w:rPr>
        <w:t xml:space="preserve">nescapable patterns. This is a starting point of the plot of Baxter’s novel “Manifold: </w:t>
      </w:r>
      <w:r w:rsidR="00FC2670" w:rsidRPr="0046556A">
        <w:rPr>
          <w:rFonts w:ascii="Times New Roman" w:hAnsi="Times New Roman"/>
          <w:sz w:val="24"/>
          <w:szCs w:val="24"/>
        </w:rPr>
        <w:t xml:space="preserve">Time”; in that story, </w:t>
      </w:r>
      <w:r w:rsidR="000D0D0A" w:rsidRPr="0046556A">
        <w:rPr>
          <w:rFonts w:ascii="Times New Roman" w:hAnsi="Times New Roman"/>
          <w:sz w:val="24"/>
          <w:szCs w:val="24"/>
        </w:rPr>
        <w:t>a civilization reach</w:t>
      </w:r>
      <w:r w:rsidR="004770C5" w:rsidRPr="0046556A">
        <w:rPr>
          <w:rFonts w:ascii="Times New Roman" w:hAnsi="Times New Roman"/>
          <w:sz w:val="24"/>
          <w:szCs w:val="24"/>
        </w:rPr>
        <w:t>es</w:t>
      </w:r>
      <w:r w:rsidR="000D0D0A" w:rsidRPr="0046556A">
        <w:rPr>
          <w:rFonts w:ascii="Times New Roman" w:hAnsi="Times New Roman"/>
          <w:sz w:val="24"/>
          <w:szCs w:val="24"/>
        </w:rPr>
        <w:t xml:space="preserve"> infinite existence in </w:t>
      </w:r>
      <w:r w:rsidR="00BD153D" w:rsidRPr="0046556A">
        <w:rPr>
          <w:rFonts w:ascii="Times New Roman" w:hAnsi="Times New Roman"/>
          <w:sz w:val="24"/>
          <w:szCs w:val="24"/>
        </w:rPr>
        <w:t xml:space="preserve">a </w:t>
      </w:r>
      <w:r w:rsidR="000D0D0A" w:rsidRPr="0046556A">
        <w:rPr>
          <w:rFonts w:ascii="Times New Roman" w:hAnsi="Times New Roman"/>
          <w:sz w:val="24"/>
          <w:szCs w:val="24"/>
        </w:rPr>
        <w:t xml:space="preserve">reversible computer </w:t>
      </w:r>
      <w:r w:rsidR="00BD153D" w:rsidRPr="0046556A">
        <w:rPr>
          <w:rFonts w:ascii="Times New Roman" w:hAnsi="Times New Roman"/>
          <w:sz w:val="24"/>
          <w:szCs w:val="24"/>
        </w:rPr>
        <w:t>at</w:t>
      </w:r>
      <w:r w:rsidR="000D0D0A" w:rsidRPr="0046556A">
        <w:rPr>
          <w:rFonts w:ascii="Times New Roman" w:hAnsi="Times New Roman"/>
          <w:sz w:val="24"/>
          <w:szCs w:val="24"/>
        </w:rPr>
        <w:t xml:space="preserve"> the end of t</w:t>
      </w:r>
      <w:r w:rsidR="00C83E70" w:rsidRPr="0046556A">
        <w:rPr>
          <w:rFonts w:ascii="Times New Roman" w:hAnsi="Times New Roman"/>
          <w:sz w:val="24"/>
          <w:szCs w:val="24"/>
        </w:rPr>
        <w:t>im</w:t>
      </w:r>
      <w:r w:rsidR="000D0D0A" w:rsidRPr="0046556A">
        <w:rPr>
          <w:rFonts w:ascii="Times New Roman" w:hAnsi="Times New Roman"/>
          <w:sz w:val="24"/>
          <w:szCs w:val="24"/>
        </w:rPr>
        <w:t>e</w:t>
      </w:r>
      <w:r w:rsidR="00BD153D" w:rsidRPr="0046556A">
        <w:rPr>
          <w:rFonts w:ascii="Times New Roman" w:hAnsi="Times New Roman"/>
          <w:sz w:val="24"/>
          <w:szCs w:val="24"/>
        </w:rPr>
        <w:t>s</w:t>
      </w:r>
      <w:r w:rsidR="000D0D0A" w:rsidRPr="0046556A">
        <w:rPr>
          <w:rFonts w:ascii="Times New Roman" w:hAnsi="Times New Roman"/>
          <w:sz w:val="24"/>
          <w:szCs w:val="24"/>
        </w:rPr>
        <w:t xml:space="preserve"> but </w:t>
      </w:r>
      <w:r w:rsidR="00BD153D" w:rsidRPr="0046556A">
        <w:rPr>
          <w:rFonts w:ascii="Times New Roman" w:hAnsi="Times New Roman"/>
          <w:sz w:val="24"/>
          <w:szCs w:val="24"/>
        </w:rPr>
        <w:t xml:space="preserve">is </w:t>
      </w:r>
      <w:r w:rsidR="000D0D0A" w:rsidRPr="0046556A">
        <w:rPr>
          <w:rFonts w:ascii="Times New Roman" w:hAnsi="Times New Roman"/>
          <w:sz w:val="24"/>
          <w:szCs w:val="24"/>
        </w:rPr>
        <w:t>suffering from the l</w:t>
      </w:r>
      <w:r w:rsidR="00BD153D" w:rsidRPr="0046556A">
        <w:rPr>
          <w:rFonts w:ascii="Times New Roman" w:hAnsi="Times New Roman"/>
          <w:sz w:val="24"/>
          <w:szCs w:val="24"/>
        </w:rPr>
        <w:t>a</w:t>
      </w:r>
      <w:r w:rsidR="000D0D0A" w:rsidRPr="0046556A">
        <w:rPr>
          <w:rFonts w:ascii="Times New Roman" w:hAnsi="Times New Roman"/>
          <w:sz w:val="24"/>
          <w:szCs w:val="24"/>
        </w:rPr>
        <w:t xml:space="preserve">ck of new </w:t>
      </w:r>
      <w:r w:rsidR="00BD153D" w:rsidRPr="0046556A">
        <w:rPr>
          <w:rFonts w:ascii="Times New Roman" w:hAnsi="Times New Roman"/>
          <w:sz w:val="24"/>
          <w:szCs w:val="24"/>
        </w:rPr>
        <w:t xml:space="preserve">informational </w:t>
      </w:r>
      <w:r w:rsidR="000D0D0A" w:rsidRPr="0046556A">
        <w:rPr>
          <w:rFonts w:ascii="Times New Roman" w:hAnsi="Times New Roman"/>
          <w:sz w:val="24"/>
          <w:szCs w:val="24"/>
        </w:rPr>
        <w:t>input</w:t>
      </w:r>
      <w:r w:rsidR="00BD153D" w:rsidRPr="0046556A">
        <w:rPr>
          <w:rFonts w:ascii="Times New Roman" w:hAnsi="Times New Roman"/>
          <w:sz w:val="24"/>
          <w:szCs w:val="24"/>
        </w:rPr>
        <w:t>s</w:t>
      </w:r>
      <w:r w:rsidR="000D0D0A" w:rsidRPr="0046556A">
        <w:rPr>
          <w:rFonts w:ascii="Times New Roman" w:hAnsi="Times New Roman"/>
          <w:sz w:val="24"/>
          <w:szCs w:val="24"/>
        </w:rPr>
        <w:t>.</w:t>
      </w:r>
    </w:p>
    <w:p w14:paraId="22F3CF0E" w14:textId="77777777" w:rsidR="00606C82" w:rsidRPr="0046556A" w:rsidRDefault="00606C82" w:rsidP="00606C82">
      <w:pPr>
        <w:pStyle w:val="p2"/>
        <w:rPr>
          <w:rFonts w:ascii="Times New Roman" w:hAnsi="Times New Roman"/>
          <w:sz w:val="24"/>
          <w:szCs w:val="24"/>
        </w:rPr>
      </w:pPr>
    </w:p>
    <w:p w14:paraId="04F0FEA4" w14:textId="226A2139" w:rsidR="00606C82" w:rsidRPr="0046556A" w:rsidRDefault="00606C82" w:rsidP="00606C82">
      <w:pPr>
        <w:pStyle w:val="p1"/>
        <w:rPr>
          <w:rFonts w:ascii="Times New Roman" w:hAnsi="Times New Roman"/>
          <w:sz w:val="24"/>
          <w:szCs w:val="24"/>
        </w:rPr>
      </w:pPr>
      <w:r w:rsidRPr="0046556A">
        <w:rPr>
          <w:rFonts w:ascii="Times New Roman" w:hAnsi="Times New Roman"/>
          <w:sz w:val="24"/>
          <w:szCs w:val="24"/>
        </w:rPr>
        <w:t>•</w:t>
      </w:r>
      <w:r w:rsidRPr="0046556A">
        <w:rPr>
          <w:rStyle w:val="apple-tab-span"/>
          <w:rFonts w:ascii="Times New Roman" w:hAnsi="Times New Roman"/>
          <w:sz w:val="24"/>
          <w:szCs w:val="24"/>
        </w:rPr>
        <w:tab/>
      </w:r>
      <w:r w:rsidR="00D84A47" w:rsidRPr="0046556A">
        <w:rPr>
          <w:rStyle w:val="apple-tab-span"/>
          <w:rFonts w:ascii="Times New Roman" w:hAnsi="Times New Roman"/>
          <w:i/>
          <w:sz w:val="24"/>
          <w:szCs w:val="24"/>
        </w:rPr>
        <w:t>“</w:t>
      </w:r>
      <w:r w:rsidRPr="0046556A">
        <w:rPr>
          <w:rFonts w:ascii="Times New Roman" w:hAnsi="Times New Roman"/>
          <w:bCs/>
          <w:i/>
          <w:sz w:val="24"/>
          <w:szCs w:val="24"/>
        </w:rPr>
        <w:t>Geometric computers</w:t>
      </w:r>
      <w:r w:rsidR="00D84A47" w:rsidRPr="0046556A">
        <w:rPr>
          <w:rFonts w:ascii="Times New Roman" w:hAnsi="Times New Roman"/>
          <w:bCs/>
          <w:i/>
          <w:sz w:val="24"/>
          <w:szCs w:val="24"/>
        </w:rPr>
        <w:t>”</w:t>
      </w:r>
      <w:r w:rsidR="0089439C" w:rsidRPr="0046556A">
        <w:rPr>
          <w:rFonts w:ascii="Times New Roman" w:hAnsi="Times New Roman"/>
          <w:bCs/>
          <w:i/>
          <w:sz w:val="24"/>
          <w:szCs w:val="24"/>
        </w:rPr>
        <w:t xml:space="preserve"> which are</w:t>
      </w:r>
      <w:r w:rsidRPr="0046556A">
        <w:rPr>
          <w:rFonts w:ascii="Times New Roman" w:hAnsi="Times New Roman"/>
          <w:bCs/>
          <w:i/>
          <w:sz w:val="24"/>
          <w:szCs w:val="24"/>
        </w:rPr>
        <w:t xml:space="preserve"> </w:t>
      </w:r>
      <w:r w:rsidRPr="0046556A">
        <w:rPr>
          <w:rFonts w:ascii="Times New Roman" w:hAnsi="Times New Roman"/>
          <w:i/>
          <w:sz w:val="24"/>
          <w:szCs w:val="24"/>
        </w:rPr>
        <w:t xml:space="preserve">using </w:t>
      </w:r>
      <w:r w:rsidR="00464970" w:rsidRPr="0046556A">
        <w:rPr>
          <w:rStyle w:val="apple-converted-space"/>
          <w:rFonts w:ascii="Times New Roman" w:hAnsi="Times New Roman"/>
          <w:i/>
          <w:sz w:val="24"/>
          <w:szCs w:val="24"/>
        </w:rPr>
        <w:t xml:space="preserve">the </w:t>
      </w:r>
      <w:r w:rsidRPr="0046556A">
        <w:rPr>
          <w:rFonts w:ascii="Times New Roman" w:hAnsi="Times New Roman"/>
          <w:i/>
          <w:sz w:val="24"/>
          <w:szCs w:val="24"/>
        </w:rPr>
        <w:t>curvature</w:t>
      </w:r>
      <w:r w:rsidR="00464970" w:rsidRPr="0046556A">
        <w:rPr>
          <w:rFonts w:ascii="Times New Roman" w:hAnsi="Times New Roman"/>
          <w:i/>
          <w:sz w:val="24"/>
          <w:szCs w:val="24"/>
        </w:rPr>
        <w:t xml:space="preserve"> of space</w:t>
      </w:r>
      <w:r w:rsidR="0089439C" w:rsidRPr="0046556A">
        <w:rPr>
          <w:rFonts w:ascii="Times New Roman" w:hAnsi="Times New Roman"/>
          <w:i/>
          <w:sz w:val="24"/>
          <w:szCs w:val="24"/>
        </w:rPr>
        <w:t>-time</w:t>
      </w:r>
      <w:r w:rsidR="00464970" w:rsidRPr="0046556A">
        <w:rPr>
          <w:rStyle w:val="apple-converted-space"/>
          <w:rFonts w:ascii="Times New Roman" w:hAnsi="Times New Roman"/>
          <w:i/>
          <w:sz w:val="24"/>
          <w:szCs w:val="24"/>
        </w:rPr>
        <w:t xml:space="preserve"> </w:t>
      </w:r>
      <w:r w:rsidRPr="0046556A">
        <w:rPr>
          <w:rFonts w:ascii="Times New Roman" w:hAnsi="Times New Roman"/>
          <w:i/>
          <w:sz w:val="24"/>
          <w:szCs w:val="24"/>
        </w:rPr>
        <w:t>for calculations</w:t>
      </w:r>
      <w:r w:rsidR="00D84A47" w:rsidRPr="0046556A">
        <w:rPr>
          <w:rFonts w:ascii="Times New Roman" w:hAnsi="Times New Roman"/>
          <w:sz w:val="24"/>
          <w:szCs w:val="24"/>
        </w:rPr>
        <w:t>.</w:t>
      </w:r>
      <w:r w:rsidR="0089439C" w:rsidRPr="0046556A">
        <w:rPr>
          <w:rFonts w:ascii="Times New Roman" w:hAnsi="Times New Roman"/>
          <w:sz w:val="24"/>
          <w:szCs w:val="24"/>
        </w:rPr>
        <w:t xml:space="preserve"> In other words, they are using </w:t>
      </w:r>
      <w:hyperlink r:id="rId13" w:anchor="1ae4a5c12f3f" w:history="1">
        <w:r w:rsidR="0089439C" w:rsidRPr="0046556A">
          <w:rPr>
            <w:rStyle w:val="Hyperlink"/>
            <w:rFonts w:ascii="Times New Roman" w:hAnsi="Times New Roman"/>
            <w:sz w:val="24"/>
            <w:szCs w:val="24"/>
          </w:rPr>
          <w:t>gravitational waves interactions</w:t>
        </w:r>
      </w:hyperlink>
      <w:r w:rsidR="0089439C" w:rsidRPr="0046556A">
        <w:rPr>
          <w:rFonts w:ascii="Times New Roman" w:hAnsi="Times New Roman"/>
          <w:sz w:val="24"/>
          <w:szCs w:val="24"/>
        </w:rPr>
        <w:t xml:space="preserve"> to perform </w:t>
      </w:r>
      <w:r w:rsidR="009B56FE" w:rsidRPr="009B56FE">
        <w:rPr>
          <w:rFonts w:ascii="Times New Roman" w:hAnsi="Times New Roman"/>
          <w:sz w:val="24"/>
          <w:szCs w:val="24"/>
        </w:rPr>
        <w:t>computation</w:t>
      </w:r>
      <w:r w:rsidR="0089439C" w:rsidRPr="0046556A">
        <w:rPr>
          <w:rFonts w:ascii="Times New Roman" w:hAnsi="Times New Roman"/>
          <w:sz w:val="24"/>
          <w:szCs w:val="24"/>
        </w:rPr>
        <w:t xml:space="preserve">. </w:t>
      </w:r>
      <w:hyperlink r:id="rId14" w:history="1">
        <w:r w:rsidR="0089439C" w:rsidRPr="0046556A">
          <w:rPr>
            <w:rStyle w:val="Hyperlink"/>
            <w:rFonts w:ascii="Times New Roman" w:hAnsi="Times New Roman"/>
            <w:sz w:val="24"/>
            <w:szCs w:val="24"/>
          </w:rPr>
          <w:t>Another idea</w:t>
        </w:r>
      </w:hyperlink>
      <w:r w:rsidR="0089439C" w:rsidRPr="0046556A">
        <w:rPr>
          <w:rFonts w:ascii="Times New Roman" w:hAnsi="Times New Roman"/>
          <w:sz w:val="24"/>
          <w:szCs w:val="24"/>
        </w:rPr>
        <w:t xml:space="preserve"> in this style is that space-time itself is a quantum correcting code.</w:t>
      </w:r>
    </w:p>
    <w:p w14:paraId="2C659C57" w14:textId="77777777" w:rsidR="00606C82" w:rsidRPr="0046556A" w:rsidRDefault="00606C82" w:rsidP="00606C82">
      <w:pPr>
        <w:pStyle w:val="p2"/>
        <w:rPr>
          <w:rFonts w:ascii="Times New Roman" w:hAnsi="Times New Roman"/>
          <w:sz w:val="24"/>
          <w:szCs w:val="24"/>
        </w:rPr>
      </w:pPr>
    </w:p>
    <w:p w14:paraId="29F723E2" w14:textId="4B9856BB" w:rsidR="00606C82" w:rsidRPr="0046556A" w:rsidRDefault="00606C82" w:rsidP="00D84A47">
      <w:pPr>
        <w:pStyle w:val="p1"/>
        <w:jc w:val="both"/>
        <w:rPr>
          <w:rFonts w:ascii="Times New Roman" w:hAnsi="Times New Roman"/>
          <w:sz w:val="24"/>
          <w:szCs w:val="24"/>
        </w:rPr>
      </w:pPr>
      <w:r w:rsidRPr="0046556A">
        <w:rPr>
          <w:rFonts w:ascii="Times New Roman" w:hAnsi="Times New Roman"/>
          <w:sz w:val="24"/>
          <w:szCs w:val="24"/>
        </w:rPr>
        <w:t xml:space="preserve">• </w:t>
      </w:r>
      <w:r w:rsidRPr="0046556A">
        <w:rPr>
          <w:rFonts w:ascii="Times New Roman" w:hAnsi="Times New Roman"/>
          <w:i/>
          <w:sz w:val="24"/>
          <w:szCs w:val="24"/>
        </w:rPr>
        <w:t xml:space="preserve">Understanding of the </w:t>
      </w:r>
      <w:r w:rsidRPr="0046556A">
        <w:rPr>
          <w:rFonts w:ascii="Times New Roman" w:hAnsi="Times New Roman"/>
          <w:bCs/>
          <w:i/>
          <w:sz w:val="24"/>
          <w:szCs w:val="24"/>
        </w:rPr>
        <w:t xml:space="preserve">laws of </w:t>
      </w:r>
      <w:r w:rsidR="0066779D" w:rsidRPr="0046556A">
        <w:rPr>
          <w:rFonts w:ascii="Times New Roman" w:hAnsi="Times New Roman"/>
          <w:bCs/>
          <w:i/>
          <w:sz w:val="24"/>
          <w:szCs w:val="24"/>
        </w:rPr>
        <w:t>physics</w:t>
      </w:r>
      <w:r w:rsidR="0066779D" w:rsidRPr="0046556A">
        <w:rPr>
          <w:rStyle w:val="apple-converted-space"/>
          <w:rFonts w:ascii="Times New Roman" w:hAnsi="Times New Roman"/>
          <w:bCs/>
          <w:i/>
          <w:sz w:val="24"/>
          <w:szCs w:val="24"/>
        </w:rPr>
        <w:t xml:space="preserve"> </w:t>
      </w:r>
      <w:r w:rsidRPr="0046556A">
        <w:rPr>
          <w:rFonts w:ascii="Times New Roman" w:hAnsi="Times New Roman"/>
          <w:bCs/>
          <w:i/>
          <w:sz w:val="24"/>
          <w:szCs w:val="24"/>
        </w:rPr>
        <w:t>as computing processes</w:t>
      </w:r>
      <w:r w:rsidR="0066779D" w:rsidRPr="0046556A">
        <w:rPr>
          <w:rFonts w:ascii="Times New Roman" w:hAnsi="Times New Roman"/>
          <w:bCs/>
          <w:iCs/>
          <w:sz w:val="24"/>
          <w:szCs w:val="24"/>
        </w:rPr>
        <w:t>:</w:t>
      </w:r>
      <w:r w:rsidRPr="0046556A">
        <w:rPr>
          <w:rFonts w:ascii="Times New Roman" w:hAnsi="Times New Roman"/>
          <w:i/>
          <w:sz w:val="24"/>
          <w:szCs w:val="24"/>
        </w:rPr>
        <w:t xml:space="preserve"> </w:t>
      </w:r>
      <w:r w:rsidR="0066779D" w:rsidRPr="0046556A">
        <w:rPr>
          <w:rFonts w:ascii="Times New Roman" w:hAnsi="Times New Roman"/>
          <w:iCs/>
          <w:sz w:val="24"/>
          <w:szCs w:val="24"/>
        </w:rPr>
        <w:t>Could take place</w:t>
      </w:r>
      <w:r w:rsidR="0066779D" w:rsidRPr="0046556A">
        <w:rPr>
          <w:rFonts w:ascii="Times New Roman" w:hAnsi="Times New Roman"/>
          <w:i/>
          <w:sz w:val="24"/>
          <w:szCs w:val="24"/>
        </w:rPr>
        <w:t xml:space="preserve"> </w:t>
      </w:r>
      <w:r w:rsidRPr="0046556A">
        <w:rPr>
          <w:rFonts w:ascii="Times New Roman" w:hAnsi="Times New Roman"/>
          <w:sz w:val="24"/>
          <w:szCs w:val="24"/>
        </w:rPr>
        <w:t xml:space="preserve">in </w:t>
      </w:r>
      <w:r w:rsidR="0066779D" w:rsidRPr="0046556A">
        <w:rPr>
          <w:rFonts w:ascii="Times New Roman" w:hAnsi="Times New Roman"/>
          <w:sz w:val="24"/>
          <w:szCs w:val="24"/>
        </w:rPr>
        <w:t>certain</w:t>
      </w:r>
      <w:r w:rsidR="0066779D" w:rsidRPr="0046556A">
        <w:rPr>
          <w:rStyle w:val="apple-converted-space"/>
          <w:rFonts w:ascii="Times New Roman" w:hAnsi="Times New Roman"/>
          <w:sz w:val="24"/>
          <w:szCs w:val="24"/>
        </w:rPr>
        <w:t xml:space="preserve"> </w:t>
      </w:r>
      <w:r w:rsidR="00D60B10" w:rsidRPr="0046556A">
        <w:rPr>
          <w:rFonts w:ascii="Times New Roman" w:hAnsi="Times New Roman"/>
          <w:sz w:val="24"/>
          <w:szCs w:val="24"/>
        </w:rPr>
        <w:t>environment</w:t>
      </w:r>
      <w:r w:rsidR="0066779D" w:rsidRPr="0046556A">
        <w:rPr>
          <w:rFonts w:ascii="Times New Roman" w:hAnsi="Times New Roman"/>
          <w:sz w:val="24"/>
          <w:szCs w:val="24"/>
        </w:rPr>
        <w:t>s</w:t>
      </w:r>
      <w:r w:rsidR="00D60B10" w:rsidRPr="0046556A">
        <w:rPr>
          <w:rFonts w:ascii="Times New Roman" w:hAnsi="Times New Roman"/>
          <w:sz w:val="24"/>
          <w:szCs w:val="24"/>
        </w:rPr>
        <w:t xml:space="preserve"> </w:t>
      </w:r>
      <w:r w:rsidRPr="0046556A">
        <w:rPr>
          <w:rFonts w:ascii="Times New Roman" w:hAnsi="Times New Roman"/>
          <w:sz w:val="24"/>
          <w:szCs w:val="24"/>
        </w:rPr>
        <w:t xml:space="preserve">(perhaps </w:t>
      </w:r>
      <w:r w:rsidRPr="0046556A">
        <w:rPr>
          <w:rFonts w:ascii="Times New Roman" w:hAnsi="Times New Roman"/>
          <w:color w:val="000000" w:themeColor="text1"/>
          <w:sz w:val="24"/>
          <w:szCs w:val="24"/>
        </w:rPr>
        <w:t xml:space="preserve">as </w:t>
      </w:r>
      <w:r w:rsidRPr="0046556A">
        <w:rPr>
          <w:rStyle w:val="s1"/>
          <w:rFonts w:ascii="Times New Roman" w:hAnsi="Times New Roman"/>
          <w:color w:val="000000" w:themeColor="text1"/>
          <w:sz w:val="24"/>
          <w:szCs w:val="24"/>
        </w:rPr>
        <w:t xml:space="preserve">cellular automata </w:t>
      </w:r>
      <w:r w:rsidR="00E05F97" w:rsidRPr="0046556A">
        <w:rPr>
          <w:rStyle w:val="s1"/>
          <w:rFonts w:ascii="Times New Roman" w:hAnsi="Times New Roman"/>
          <w:color w:val="000000" w:themeColor="text1"/>
          <w:sz w:val="24"/>
          <w:szCs w:val="24"/>
        </w:rPr>
        <w:fldChar w:fldCharType="begin"/>
      </w:r>
      <w:r w:rsidR="00E05F97" w:rsidRPr="0046556A">
        <w:rPr>
          <w:rStyle w:val="s1"/>
          <w:rFonts w:ascii="Times New Roman" w:hAnsi="Times New Roman"/>
          <w:color w:val="000000" w:themeColor="text1"/>
          <w:sz w:val="24"/>
          <w:szCs w:val="24"/>
        </w:rPr>
        <w:instrText xml:space="preserve"> ADDIN ZOTERO_ITEM CSL_CITATION {"citationID":"7EJW4l6x","properties":{"formattedCitation":"(Wolfram, 2002)","plainCitation":"(Wolfram, 2002)","noteIndex":0},"citationItems":[{"id":290,"uris":["http://zotero.org/users/3736454/items/KMPIZMUM"],"uri":["http://zotero.org/users/3736454/items/KMPIZMUM"],"itemData":{"id":290,"type":"article-journal","title":"A New Kind of Science","container-title":"May","volume":"14","language":"en","author":[{"family":"Wolfram","given":"S."}],"issued":{"date-parts":[["2002"]]}}}],"schema":"https://github.com/citation-style-language/schema/raw/master/csl-citation.json"} </w:instrText>
      </w:r>
      <w:r w:rsidR="00E05F97" w:rsidRPr="0046556A">
        <w:rPr>
          <w:rStyle w:val="s1"/>
          <w:rFonts w:ascii="Times New Roman" w:hAnsi="Times New Roman"/>
          <w:color w:val="000000" w:themeColor="text1"/>
          <w:sz w:val="24"/>
          <w:szCs w:val="24"/>
        </w:rPr>
        <w:fldChar w:fldCharType="separate"/>
      </w:r>
      <w:r w:rsidR="00E05F97" w:rsidRPr="0046556A">
        <w:rPr>
          <w:rStyle w:val="s1"/>
          <w:rFonts w:ascii="Times New Roman" w:hAnsi="Times New Roman"/>
          <w:noProof/>
          <w:color w:val="000000" w:themeColor="text1"/>
          <w:sz w:val="24"/>
          <w:szCs w:val="24"/>
        </w:rPr>
        <w:t>(Wolfram, 2002)</w:t>
      </w:r>
      <w:r w:rsidR="00E05F97" w:rsidRPr="0046556A">
        <w:rPr>
          <w:rStyle w:val="s1"/>
          <w:rFonts w:ascii="Times New Roman" w:hAnsi="Times New Roman"/>
          <w:color w:val="000000" w:themeColor="text1"/>
          <w:sz w:val="24"/>
          <w:szCs w:val="24"/>
        </w:rPr>
        <w:fldChar w:fldCharType="end"/>
      </w:r>
      <w:r w:rsidRPr="0046556A">
        <w:rPr>
          <w:rFonts w:ascii="Times New Roman" w:hAnsi="Times New Roman"/>
          <w:sz w:val="24"/>
          <w:szCs w:val="24"/>
        </w:rPr>
        <w:t xml:space="preserve">) and </w:t>
      </w:r>
      <w:r w:rsidR="0066779D" w:rsidRPr="0046556A">
        <w:rPr>
          <w:rFonts w:ascii="Times New Roman" w:hAnsi="Times New Roman"/>
          <w:sz w:val="24"/>
          <w:szCs w:val="24"/>
        </w:rPr>
        <w:t xml:space="preserve">involve </w:t>
      </w:r>
      <w:r w:rsidRPr="0046556A">
        <w:rPr>
          <w:rFonts w:ascii="Times New Roman" w:hAnsi="Times New Roman"/>
          <w:sz w:val="24"/>
          <w:szCs w:val="24"/>
        </w:rPr>
        <w:t>elimination of the</w:t>
      </w:r>
      <w:r w:rsidR="00D60B10" w:rsidRPr="0046556A">
        <w:rPr>
          <w:rFonts w:ascii="Times New Roman" w:hAnsi="Times New Roman"/>
          <w:sz w:val="24"/>
          <w:szCs w:val="24"/>
        </w:rPr>
        <w:t xml:space="preserve"> </w:t>
      </w:r>
      <w:r w:rsidRPr="0046556A">
        <w:rPr>
          <w:rFonts w:ascii="Times New Roman" w:hAnsi="Times New Roman"/>
          <w:sz w:val="24"/>
          <w:szCs w:val="24"/>
        </w:rPr>
        <w:t xml:space="preserve">boundaries between computers </w:t>
      </w:r>
      <w:r w:rsidR="0066779D" w:rsidRPr="0046556A">
        <w:rPr>
          <w:rFonts w:ascii="Times New Roman" w:hAnsi="Times New Roman"/>
          <w:sz w:val="24"/>
          <w:szCs w:val="24"/>
        </w:rPr>
        <w:t>and</w:t>
      </w:r>
      <w:r w:rsidR="0066779D" w:rsidRPr="0046556A">
        <w:rPr>
          <w:rStyle w:val="apple-converted-space"/>
          <w:rFonts w:ascii="Times New Roman" w:hAnsi="Times New Roman"/>
          <w:sz w:val="24"/>
          <w:szCs w:val="24"/>
        </w:rPr>
        <w:t xml:space="preserve"> </w:t>
      </w:r>
      <w:r w:rsidRPr="0046556A">
        <w:rPr>
          <w:rStyle w:val="s2"/>
          <w:rFonts w:ascii="Times New Roman" w:hAnsi="Times New Roman"/>
          <w:sz w:val="24"/>
          <w:szCs w:val="24"/>
        </w:rPr>
        <w:t>physic</w:t>
      </w:r>
      <w:r w:rsidR="0066779D" w:rsidRPr="0046556A">
        <w:rPr>
          <w:rStyle w:val="s2"/>
          <w:rFonts w:ascii="Times New Roman" w:hAnsi="Times New Roman"/>
          <w:sz w:val="24"/>
          <w:szCs w:val="24"/>
        </w:rPr>
        <w:t>al phenomena</w:t>
      </w:r>
      <w:r w:rsidR="00E05F97" w:rsidRPr="0046556A">
        <w:rPr>
          <w:rStyle w:val="s2"/>
          <w:rFonts w:ascii="Times New Roman" w:hAnsi="Times New Roman"/>
          <w:sz w:val="24"/>
          <w:szCs w:val="24"/>
        </w:rPr>
        <w:t xml:space="preserve">, as is assumed by </w:t>
      </w:r>
      <w:r w:rsidR="0066779D" w:rsidRPr="0046556A">
        <w:rPr>
          <w:rStyle w:val="s2"/>
          <w:rFonts w:ascii="Times New Roman" w:hAnsi="Times New Roman"/>
          <w:sz w:val="24"/>
          <w:szCs w:val="24"/>
        </w:rPr>
        <w:t xml:space="preserve">the field of </w:t>
      </w:r>
      <w:r w:rsidR="00E05F97" w:rsidRPr="0046556A">
        <w:rPr>
          <w:rStyle w:val="s2"/>
          <w:rFonts w:ascii="Times New Roman" w:hAnsi="Times New Roman"/>
          <w:sz w:val="24"/>
          <w:szCs w:val="24"/>
        </w:rPr>
        <w:t>digital physics</w:t>
      </w:r>
      <w:r w:rsidR="00697E82" w:rsidRPr="0046556A">
        <w:rPr>
          <w:rStyle w:val="s2"/>
          <w:rFonts w:ascii="Times New Roman" w:hAnsi="Times New Roman"/>
          <w:sz w:val="24"/>
          <w:szCs w:val="24"/>
        </w:rPr>
        <w:t xml:space="preserve"> </w:t>
      </w:r>
      <w:r w:rsidR="00697E82" w:rsidRPr="0046556A">
        <w:rPr>
          <w:rStyle w:val="s2"/>
          <w:rFonts w:ascii="Times New Roman" w:hAnsi="Times New Roman"/>
          <w:sz w:val="24"/>
          <w:szCs w:val="24"/>
        </w:rPr>
        <w:fldChar w:fldCharType="begin"/>
      </w:r>
      <w:r w:rsidR="00036F6B" w:rsidRPr="0046556A">
        <w:rPr>
          <w:rStyle w:val="s2"/>
          <w:rFonts w:ascii="Times New Roman" w:hAnsi="Times New Roman"/>
          <w:sz w:val="24"/>
          <w:szCs w:val="24"/>
        </w:rPr>
        <w:instrText xml:space="preserve"> ADDIN ZOTERO_ITEM CSL_CITATION {"citationID":"9L7CfARi","properties":{"formattedCitation":"(J.A. Wheeler, 2015)","plainCitation":"(J.A. Wheeler, 2015)","noteIndex":0},"citationItems":[{"id":9948,"uris":["http://zotero.org/users/3736454/items/RU8SFZPQ"],"uri":["http://zotero.org/users/3736454/items/RU8SFZPQ"],"itemData":{"id":9948,"type":"book","title":"It From Bit or Bit From It?: On Physics and Information","publisher":"Springer","publisher-place":"New York, NY","number-of-pages":"240","edition":"2015 edition","source":"Amazon","event-place":"New York, NY","abstract":"The essays in this book look at the question of whether physics can be based on information, or – as John Wheeler phrased it – whether we can get “It from Bit”. They are based on the prize-winning essays submitted to the FQXi essay competition of the same name, which drew over 180 entries.The eighteen contributions address topics as diverse as quantum foundations, entropy conservation, nonlinear logic and countable spacetime. Together they provide stimulating reading for all physics aficionados interested in the possible role(s) of information in the laws of nature.The Foundational Questions Institute, FQXi, catalyzes, supports, and disseminates research on questions at the foundations of physics and cosmology, particularly new frontiers and innovative ideas integral to a deep understanding of reality, but unlikely to be supported by conventional funding sources.","ISBN":"978-3-319-12945-7","title-short":"It From Bit or Bit From It?","language":"English","editor":[{"family":"Aguirre","given":"Anthony"},{"family":"Foster","given":"Brendan"},{"family":"Merali","given":"Zeeya"}],"author":[{"family":"Wheeler","given":"J.A."}],"issued":{"date-parts":[["2015",2,3]]}}}],"schema":"https://github.com/citation-style-language/schema/raw/master/csl-citation.json"} </w:instrText>
      </w:r>
      <w:r w:rsidR="00697E82" w:rsidRPr="0046556A">
        <w:rPr>
          <w:rStyle w:val="s2"/>
          <w:rFonts w:ascii="Times New Roman" w:hAnsi="Times New Roman"/>
          <w:sz w:val="24"/>
          <w:szCs w:val="24"/>
        </w:rPr>
        <w:fldChar w:fldCharType="separate"/>
      </w:r>
      <w:r w:rsidR="00036F6B" w:rsidRPr="0046556A">
        <w:rPr>
          <w:rStyle w:val="s2"/>
          <w:rFonts w:ascii="Times New Roman" w:hAnsi="Times New Roman"/>
          <w:noProof/>
          <w:sz w:val="24"/>
          <w:szCs w:val="24"/>
        </w:rPr>
        <w:t>(Wheeler, 2015)</w:t>
      </w:r>
      <w:r w:rsidR="00697E82" w:rsidRPr="0046556A">
        <w:rPr>
          <w:rStyle w:val="s2"/>
          <w:rFonts w:ascii="Times New Roman" w:hAnsi="Times New Roman"/>
          <w:sz w:val="24"/>
          <w:szCs w:val="24"/>
        </w:rPr>
        <w:fldChar w:fldCharType="end"/>
      </w:r>
      <w:r w:rsidR="00E05F97" w:rsidRPr="0046556A">
        <w:rPr>
          <w:rStyle w:val="s2"/>
          <w:rFonts w:ascii="Times New Roman" w:hAnsi="Times New Roman"/>
          <w:sz w:val="24"/>
          <w:szCs w:val="24"/>
        </w:rPr>
        <w:t>.</w:t>
      </w:r>
    </w:p>
    <w:p w14:paraId="3C81BFB2" w14:textId="77777777" w:rsidR="00606C82" w:rsidRPr="0046556A" w:rsidRDefault="00606C82" w:rsidP="00606C82"/>
    <w:p w14:paraId="25AAABD2" w14:textId="5D70AF83" w:rsidR="00BA4A5E" w:rsidRPr="0046556A" w:rsidRDefault="00BA4A5E" w:rsidP="00BA4A5E">
      <w:pPr>
        <w:pStyle w:val="p1"/>
        <w:numPr>
          <w:ilvl w:val="0"/>
          <w:numId w:val="5"/>
        </w:numPr>
        <w:rPr>
          <w:rFonts w:ascii="Times New Roman" w:hAnsi="Times New Roman"/>
          <w:sz w:val="24"/>
          <w:szCs w:val="24"/>
        </w:rPr>
      </w:pPr>
      <w:r w:rsidRPr="0046556A">
        <w:rPr>
          <w:rFonts w:ascii="Times New Roman" w:hAnsi="Times New Roman"/>
          <w:i/>
          <w:sz w:val="24"/>
          <w:szCs w:val="24"/>
        </w:rPr>
        <w:t>Use of “</w:t>
      </w:r>
      <w:r w:rsidRPr="0046556A">
        <w:rPr>
          <w:rFonts w:ascii="Times New Roman" w:hAnsi="Times New Roman"/>
          <w:bCs/>
          <w:i/>
          <w:sz w:val="24"/>
          <w:szCs w:val="24"/>
        </w:rPr>
        <w:t>naked singularities</w:t>
      </w:r>
      <w:r w:rsidRPr="0046556A">
        <w:rPr>
          <w:rFonts w:ascii="Times New Roman" w:hAnsi="Times New Roman"/>
          <w:i/>
          <w:sz w:val="24"/>
          <w:szCs w:val="24"/>
        </w:rPr>
        <w:t>” as Omega</w:t>
      </w:r>
      <w:r w:rsidR="0066779D" w:rsidRPr="0046556A">
        <w:rPr>
          <w:rFonts w:ascii="Times New Roman" w:hAnsi="Times New Roman"/>
          <w:i/>
          <w:sz w:val="24"/>
          <w:szCs w:val="24"/>
        </w:rPr>
        <w:t xml:space="preserve"> points</w:t>
      </w:r>
      <w:r w:rsidR="0066779D" w:rsidRPr="0046556A">
        <w:rPr>
          <w:rFonts w:ascii="Times New Roman" w:hAnsi="Times New Roman"/>
          <w:iCs/>
          <w:sz w:val="24"/>
          <w:szCs w:val="24"/>
        </w:rPr>
        <w:t>:</w:t>
      </w:r>
      <w:r w:rsidRPr="0046556A">
        <w:rPr>
          <w:rFonts w:ascii="Times New Roman" w:hAnsi="Times New Roman"/>
          <w:sz w:val="24"/>
          <w:szCs w:val="24"/>
        </w:rPr>
        <w:t xml:space="preserve"> </w:t>
      </w:r>
      <w:r w:rsidR="0066779D" w:rsidRPr="0046556A">
        <w:rPr>
          <w:rFonts w:ascii="Times New Roman" w:hAnsi="Times New Roman"/>
          <w:sz w:val="24"/>
          <w:szCs w:val="24"/>
        </w:rPr>
        <w:t xml:space="preserve">either for </w:t>
      </w:r>
      <w:r w:rsidRPr="0046556A">
        <w:rPr>
          <w:rFonts w:ascii="Times New Roman" w:hAnsi="Times New Roman"/>
          <w:sz w:val="24"/>
          <w:szCs w:val="24"/>
        </w:rPr>
        <w:t>computation</w:t>
      </w:r>
      <w:r w:rsidR="0066779D" w:rsidRPr="0046556A">
        <w:rPr>
          <w:rFonts w:ascii="Times New Roman" w:hAnsi="Times New Roman"/>
          <w:sz w:val="24"/>
          <w:szCs w:val="24"/>
        </w:rPr>
        <w:t>,</w:t>
      </w:r>
      <w:r w:rsidRPr="0046556A">
        <w:rPr>
          <w:rFonts w:ascii="Times New Roman" w:hAnsi="Times New Roman"/>
          <w:sz w:val="24"/>
          <w:szCs w:val="24"/>
        </w:rPr>
        <w:t xml:space="preserve"> </w:t>
      </w:r>
      <w:r w:rsidR="00E82C30" w:rsidRPr="0046556A">
        <w:rPr>
          <w:rFonts w:ascii="Times New Roman" w:hAnsi="Times New Roman"/>
          <w:sz w:val="24"/>
          <w:szCs w:val="24"/>
        </w:rPr>
        <w:t xml:space="preserve">as </w:t>
      </w:r>
      <w:r w:rsidRPr="0046556A">
        <w:rPr>
          <w:rFonts w:ascii="Times New Roman" w:hAnsi="Times New Roman"/>
          <w:sz w:val="24"/>
          <w:szCs w:val="24"/>
        </w:rPr>
        <w:t xml:space="preserve">bunkers against </w:t>
      </w:r>
      <w:r w:rsidR="0066779D" w:rsidRPr="0046556A">
        <w:rPr>
          <w:rFonts w:ascii="Times New Roman" w:hAnsi="Times New Roman"/>
          <w:sz w:val="24"/>
          <w:szCs w:val="24"/>
        </w:rPr>
        <w:t xml:space="preserve">the </w:t>
      </w:r>
      <w:r w:rsidRPr="0046556A">
        <w:rPr>
          <w:rFonts w:ascii="Times New Roman" w:hAnsi="Times New Roman"/>
          <w:sz w:val="24"/>
          <w:szCs w:val="24"/>
        </w:rPr>
        <w:t>destruction</w:t>
      </w:r>
      <w:r w:rsidR="0066779D" w:rsidRPr="0046556A">
        <w:rPr>
          <w:rFonts w:ascii="Times New Roman" w:hAnsi="Times New Roman"/>
          <w:sz w:val="24"/>
          <w:szCs w:val="24"/>
        </w:rPr>
        <w:t xml:space="preserve"> of the universes,</w:t>
      </w:r>
      <w:r w:rsidRPr="0046556A">
        <w:rPr>
          <w:rFonts w:ascii="Times New Roman" w:hAnsi="Times New Roman"/>
          <w:sz w:val="24"/>
          <w:szCs w:val="24"/>
        </w:rPr>
        <w:t xml:space="preserve"> or </w:t>
      </w:r>
      <w:r w:rsidR="00E82C30" w:rsidRPr="0046556A">
        <w:rPr>
          <w:rFonts w:ascii="Times New Roman" w:hAnsi="Times New Roman"/>
          <w:sz w:val="24"/>
          <w:szCs w:val="24"/>
        </w:rPr>
        <w:t xml:space="preserve">as </w:t>
      </w:r>
      <w:r w:rsidRPr="0046556A">
        <w:rPr>
          <w:rFonts w:ascii="Times New Roman" w:hAnsi="Times New Roman"/>
          <w:sz w:val="24"/>
          <w:szCs w:val="24"/>
        </w:rPr>
        <w:t>gates to new universes.</w:t>
      </w:r>
    </w:p>
    <w:p w14:paraId="1F8E6285" w14:textId="77777777" w:rsidR="00BA4A5E" w:rsidRPr="0046556A" w:rsidRDefault="00BA4A5E" w:rsidP="00BA4A5E">
      <w:pPr>
        <w:pStyle w:val="p2"/>
        <w:rPr>
          <w:rFonts w:ascii="Times New Roman" w:hAnsi="Times New Roman"/>
          <w:sz w:val="24"/>
          <w:szCs w:val="24"/>
        </w:rPr>
      </w:pPr>
    </w:p>
    <w:p w14:paraId="346649E1" w14:textId="01234007" w:rsidR="00BA4A5E" w:rsidRPr="0046556A" w:rsidRDefault="00BA4A5E" w:rsidP="00BA4A5E">
      <w:pPr>
        <w:pStyle w:val="p1"/>
        <w:numPr>
          <w:ilvl w:val="0"/>
          <w:numId w:val="5"/>
        </w:numPr>
        <w:rPr>
          <w:rFonts w:ascii="Times New Roman" w:hAnsi="Times New Roman"/>
          <w:sz w:val="24"/>
          <w:szCs w:val="24"/>
        </w:rPr>
      </w:pPr>
      <w:r w:rsidRPr="0046556A">
        <w:rPr>
          <w:rFonts w:ascii="Times New Roman" w:hAnsi="Times New Roman"/>
          <w:bCs/>
          <w:sz w:val="24"/>
          <w:szCs w:val="24"/>
        </w:rPr>
        <w:t xml:space="preserve">Change </w:t>
      </w:r>
      <w:r w:rsidR="00BB50E1" w:rsidRPr="0046556A">
        <w:rPr>
          <w:rFonts w:ascii="Times New Roman" w:hAnsi="Times New Roman"/>
          <w:bCs/>
          <w:sz w:val="24"/>
          <w:szCs w:val="24"/>
        </w:rPr>
        <w:t xml:space="preserve">the </w:t>
      </w:r>
      <w:r w:rsidRPr="0046556A">
        <w:rPr>
          <w:rFonts w:ascii="Times New Roman" w:hAnsi="Times New Roman"/>
          <w:bCs/>
          <w:sz w:val="24"/>
          <w:szCs w:val="24"/>
        </w:rPr>
        <w:t>geometry</w:t>
      </w:r>
      <w:r w:rsidRPr="0046556A">
        <w:rPr>
          <w:rFonts w:ascii="Times New Roman" w:hAnsi="Times New Roman"/>
          <w:sz w:val="24"/>
          <w:szCs w:val="24"/>
        </w:rPr>
        <w:t xml:space="preserve"> of the </w:t>
      </w:r>
      <w:r w:rsidR="00BB50E1" w:rsidRPr="0046556A">
        <w:rPr>
          <w:rFonts w:ascii="Times New Roman" w:hAnsi="Times New Roman"/>
          <w:sz w:val="24"/>
          <w:szCs w:val="24"/>
        </w:rPr>
        <w:t>Universe</w:t>
      </w:r>
      <w:r w:rsidR="00BB50E1" w:rsidRPr="0046556A">
        <w:rPr>
          <w:rStyle w:val="apple-converted-space"/>
          <w:rFonts w:ascii="Times New Roman" w:hAnsi="Times New Roman"/>
          <w:sz w:val="24"/>
          <w:szCs w:val="24"/>
        </w:rPr>
        <w:t xml:space="preserve"> </w:t>
      </w:r>
      <w:r w:rsidRPr="0046556A">
        <w:rPr>
          <w:rFonts w:ascii="Times New Roman" w:hAnsi="Times New Roman"/>
          <w:sz w:val="24"/>
          <w:szCs w:val="24"/>
        </w:rPr>
        <w:t>and its curvature</w:t>
      </w:r>
      <w:r w:rsidR="00E82C30" w:rsidRPr="0046556A">
        <w:rPr>
          <w:rFonts w:ascii="Times New Roman" w:hAnsi="Times New Roman"/>
          <w:sz w:val="24"/>
          <w:szCs w:val="24"/>
        </w:rPr>
        <w:t>.</w:t>
      </w:r>
      <w:r w:rsidR="001A256B" w:rsidRPr="0046556A">
        <w:rPr>
          <w:rFonts w:ascii="Times New Roman" w:hAnsi="Times New Roman"/>
          <w:sz w:val="24"/>
          <w:szCs w:val="24"/>
        </w:rPr>
        <w:t xml:space="preserve"> The future of the universe depend</w:t>
      </w:r>
      <w:r w:rsidR="006E63E9" w:rsidRPr="0046556A">
        <w:rPr>
          <w:rFonts w:ascii="Times New Roman" w:hAnsi="Times New Roman"/>
          <w:sz w:val="24"/>
          <w:szCs w:val="24"/>
        </w:rPr>
        <w:t>s</w:t>
      </w:r>
      <w:r w:rsidR="001A256B" w:rsidRPr="0046556A">
        <w:rPr>
          <w:rFonts w:ascii="Times New Roman" w:hAnsi="Times New Roman"/>
          <w:sz w:val="24"/>
          <w:szCs w:val="24"/>
        </w:rPr>
        <w:t xml:space="preserve"> on its curvature, which </w:t>
      </w:r>
      <w:r w:rsidR="006E63E9" w:rsidRPr="0046556A">
        <w:rPr>
          <w:rFonts w:ascii="Times New Roman" w:hAnsi="Times New Roman"/>
          <w:sz w:val="24"/>
          <w:szCs w:val="24"/>
        </w:rPr>
        <w:t>is defined by the density of mass in it according to general relativity. By moving masses, we could change such density at least in some region of the universe.</w:t>
      </w:r>
    </w:p>
    <w:p w14:paraId="532D141B" w14:textId="77777777" w:rsidR="00BA4A5E" w:rsidRPr="0046556A" w:rsidRDefault="00BA4A5E" w:rsidP="00BA4A5E">
      <w:pPr>
        <w:pStyle w:val="p2"/>
        <w:rPr>
          <w:rFonts w:ascii="Times New Roman" w:hAnsi="Times New Roman"/>
          <w:sz w:val="24"/>
          <w:szCs w:val="24"/>
        </w:rPr>
      </w:pPr>
    </w:p>
    <w:p w14:paraId="036921B6" w14:textId="2A3DBB33" w:rsidR="00BA4A5E" w:rsidRPr="0046556A" w:rsidRDefault="00BA4A5E" w:rsidP="00BA4A5E">
      <w:pPr>
        <w:pStyle w:val="p1"/>
        <w:numPr>
          <w:ilvl w:val="0"/>
          <w:numId w:val="5"/>
        </w:numPr>
        <w:rPr>
          <w:rStyle w:val="apple-converted-space"/>
          <w:rFonts w:ascii="Times New Roman" w:hAnsi="Times New Roman"/>
          <w:sz w:val="24"/>
          <w:szCs w:val="24"/>
        </w:rPr>
      </w:pPr>
      <w:r w:rsidRPr="0046556A">
        <w:rPr>
          <w:rFonts w:ascii="Times New Roman" w:hAnsi="Times New Roman"/>
          <w:sz w:val="24"/>
          <w:szCs w:val="24"/>
        </w:rPr>
        <w:t xml:space="preserve">Jump to </w:t>
      </w:r>
      <w:r w:rsidRPr="0046556A">
        <w:rPr>
          <w:rFonts w:ascii="Times New Roman" w:hAnsi="Times New Roman"/>
          <w:bCs/>
          <w:sz w:val="24"/>
          <w:szCs w:val="24"/>
        </w:rPr>
        <w:t xml:space="preserve">eternal </w:t>
      </w:r>
      <w:hyperlink r:id="rId15" w:history="1">
        <w:r w:rsidRPr="0046556A">
          <w:rPr>
            <w:rStyle w:val="s1"/>
            <w:rFonts w:ascii="Times New Roman" w:hAnsi="Times New Roman"/>
            <w:bCs/>
            <w:sz w:val="24"/>
            <w:szCs w:val="24"/>
            <w:u w:val="single"/>
          </w:rPr>
          <w:t>chaotic inflation</w:t>
        </w:r>
      </w:hyperlink>
      <w:r w:rsidRPr="0046556A">
        <w:rPr>
          <w:rFonts w:ascii="Times New Roman" w:hAnsi="Times New Roman"/>
          <w:sz w:val="24"/>
          <w:szCs w:val="24"/>
        </w:rPr>
        <w:t xml:space="preserve"> level </w:t>
      </w:r>
      <w:r w:rsidR="00E82C30" w:rsidRPr="0046556A">
        <w:rPr>
          <w:rFonts w:ascii="Times New Roman" w:hAnsi="Times New Roman"/>
          <w:sz w:val="24"/>
          <w:szCs w:val="24"/>
        </w:rPr>
        <w:t xml:space="preserve">of </w:t>
      </w:r>
      <w:r w:rsidR="00E05F97" w:rsidRPr="0046556A">
        <w:rPr>
          <w:rFonts w:ascii="Times New Roman" w:hAnsi="Times New Roman"/>
          <w:sz w:val="24"/>
          <w:szCs w:val="24"/>
        </w:rPr>
        <w:fldChar w:fldCharType="begin"/>
      </w:r>
      <w:r w:rsidR="00E05F97" w:rsidRPr="0046556A">
        <w:rPr>
          <w:rFonts w:ascii="Times New Roman" w:hAnsi="Times New Roman"/>
          <w:sz w:val="24"/>
          <w:szCs w:val="24"/>
        </w:rPr>
        <w:instrText xml:space="preserve"> ADDIN ZOTERO_ITEM CSL_CITATION {"citationID":"agsg2XZE","properties":{"formattedCitation":"(Linde, 1983)","plainCitation":"(Linde, 1983)","noteIndex":0},"citationItems":[{"id":9848,"uris":["http://zotero.org/users/3736454/items/UA228IPG"],"uri":["http://zotero.org/users/3736454/items/UA228IPG"],"itemData":{"id":9848,"type":"article-journal","title":"Chaotic inflation","container-title":"Physics Letters B","page":"177–181","volume":"129","issue":"3-4","source":"Google Scholar","author":[{"family":"Linde","given":"Andrei D."}],"issued":{"date-parts":[["1983"]]}}}],"schema":"https://github.com/citation-style-language/schema/raw/master/csl-citation.json"} </w:instrText>
      </w:r>
      <w:r w:rsidR="00E05F97" w:rsidRPr="0046556A">
        <w:rPr>
          <w:rFonts w:ascii="Times New Roman" w:hAnsi="Times New Roman"/>
          <w:sz w:val="24"/>
          <w:szCs w:val="24"/>
        </w:rPr>
        <w:fldChar w:fldCharType="separate"/>
      </w:r>
      <w:r w:rsidR="00E05F97" w:rsidRPr="0046556A">
        <w:rPr>
          <w:rFonts w:ascii="Times New Roman" w:hAnsi="Times New Roman"/>
          <w:noProof/>
          <w:sz w:val="24"/>
          <w:szCs w:val="24"/>
        </w:rPr>
        <w:t>(Linde, 1983)</w:t>
      </w:r>
      <w:r w:rsidR="00E05F97" w:rsidRPr="0046556A">
        <w:rPr>
          <w:rFonts w:ascii="Times New Roman" w:hAnsi="Times New Roman"/>
          <w:sz w:val="24"/>
          <w:szCs w:val="24"/>
        </w:rPr>
        <w:fldChar w:fldCharType="end"/>
      </w:r>
      <w:r w:rsidR="00E82C30" w:rsidRPr="0046556A">
        <w:rPr>
          <w:rFonts w:ascii="Times New Roman" w:hAnsi="Times New Roman"/>
          <w:sz w:val="24"/>
          <w:szCs w:val="24"/>
        </w:rPr>
        <w:t xml:space="preserve">, </w:t>
      </w:r>
      <w:r w:rsidRPr="0046556A">
        <w:rPr>
          <w:rStyle w:val="apple-converted-space"/>
          <w:rFonts w:ascii="Times New Roman" w:hAnsi="Times New Roman"/>
          <w:sz w:val="24"/>
          <w:szCs w:val="24"/>
        </w:rPr>
        <w:t xml:space="preserve">which, by definition, exist </w:t>
      </w:r>
      <w:r w:rsidR="005D2A0D" w:rsidRPr="0046556A">
        <w:rPr>
          <w:rStyle w:val="apple-converted-space"/>
          <w:rFonts w:ascii="Times New Roman" w:hAnsi="Times New Roman"/>
          <w:sz w:val="24"/>
          <w:szCs w:val="24"/>
        </w:rPr>
        <w:t xml:space="preserve">for an </w:t>
      </w:r>
      <w:r w:rsidRPr="0046556A">
        <w:rPr>
          <w:rStyle w:val="apple-converted-space"/>
          <w:rFonts w:ascii="Times New Roman" w:hAnsi="Times New Roman"/>
          <w:sz w:val="24"/>
          <w:szCs w:val="24"/>
        </w:rPr>
        <w:t>infinitely long</w:t>
      </w:r>
      <w:r w:rsidR="005D2A0D" w:rsidRPr="0046556A">
        <w:rPr>
          <w:rStyle w:val="apple-converted-space"/>
          <w:rFonts w:ascii="Times New Roman" w:hAnsi="Times New Roman"/>
          <w:sz w:val="24"/>
          <w:szCs w:val="24"/>
        </w:rPr>
        <w:t xml:space="preserve"> time</w:t>
      </w:r>
      <w:r w:rsidRPr="0046556A">
        <w:rPr>
          <w:rStyle w:val="apple-converted-space"/>
          <w:rFonts w:ascii="Times New Roman" w:hAnsi="Times New Roman"/>
          <w:sz w:val="24"/>
          <w:szCs w:val="24"/>
        </w:rPr>
        <w:t xml:space="preserve">. </w:t>
      </w:r>
      <w:r w:rsidR="005D2A0D" w:rsidRPr="0046556A">
        <w:rPr>
          <w:rStyle w:val="apple-converted-space"/>
          <w:rFonts w:ascii="Times New Roman" w:hAnsi="Times New Roman"/>
          <w:sz w:val="24"/>
          <w:szCs w:val="24"/>
        </w:rPr>
        <w:t xml:space="preserve">This would involve surfing </w:t>
      </w:r>
      <w:r w:rsidRPr="0046556A">
        <w:rPr>
          <w:rStyle w:val="apple-converted-space"/>
          <w:rFonts w:ascii="Times New Roman" w:hAnsi="Times New Roman"/>
          <w:sz w:val="24"/>
          <w:szCs w:val="24"/>
        </w:rPr>
        <w:t>the wave of the inflationary field for eternal existence.</w:t>
      </w:r>
    </w:p>
    <w:p w14:paraId="74A2D79E" w14:textId="77777777" w:rsidR="00606C82" w:rsidRPr="0046556A" w:rsidRDefault="00606C82" w:rsidP="00C143FC">
      <w:pPr>
        <w:pStyle w:val="BasicParagraph"/>
        <w:ind w:left="720"/>
        <w:rPr>
          <w:rFonts w:ascii="Times New Roman" w:hAnsi="Times New Roman" w:cs="Times New Roman"/>
          <w:color w:val="auto"/>
          <w:lang w:val="en-US"/>
        </w:rPr>
      </w:pPr>
    </w:p>
    <w:p w14:paraId="37579A09" w14:textId="64186E19" w:rsidR="00C143FC" w:rsidRPr="0046556A" w:rsidRDefault="00203D1D" w:rsidP="00200B92">
      <w:pPr>
        <w:pStyle w:val="Heading2"/>
        <w:rPr>
          <w:rFonts w:ascii="Times New Roman" w:hAnsi="Times New Roman" w:cs="Times New Roman"/>
          <w:sz w:val="24"/>
          <w:szCs w:val="24"/>
        </w:rPr>
      </w:pPr>
      <w:bookmarkStart w:id="30" w:name="_Toc14788562"/>
      <w:bookmarkStart w:id="31" w:name="_Toc25415815"/>
      <w:r w:rsidRPr="0046556A">
        <w:rPr>
          <w:rFonts w:ascii="Times New Roman" w:hAnsi="Times New Roman" w:cs="Times New Roman"/>
          <w:sz w:val="24"/>
          <w:szCs w:val="24"/>
        </w:rPr>
        <w:t>3.4</w:t>
      </w:r>
      <w:r w:rsidR="00EF2DF1" w:rsidRPr="0046556A">
        <w:rPr>
          <w:rFonts w:ascii="Times New Roman" w:hAnsi="Times New Roman" w:cs="Times New Roman"/>
          <w:sz w:val="24"/>
          <w:szCs w:val="24"/>
        </w:rPr>
        <w:t xml:space="preserve">. </w:t>
      </w:r>
      <w:r w:rsidR="00C143FC" w:rsidRPr="0046556A">
        <w:rPr>
          <w:rFonts w:ascii="Times New Roman" w:hAnsi="Times New Roman" w:cs="Times New Roman"/>
          <w:sz w:val="24"/>
          <w:szCs w:val="24"/>
        </w:rPr>
        <w:t>Survive the end</w:t>
      </w:r>
      <w:r w:rsidR="00153432" w:rsidRPr="0046556A">
        <w:rPr>
          <w:rFonts w:ascii="Times New Roman" w:hAnsi="Times New Roman" w:cs="Times New Roman"/>
          <w:sz w:val="24"/>
          <w:szCs w:val="24"/>
        </w:rPr>
        <w:t xml:space="preserve"> of the Universe</w:t>
      </w:r>
      <w:bookmarkEnd w:id="30"/>
      <w:bookmarkEnd w:id="31"/>
    </w:p>
    <w:p w14:paraId="3315854B" w14:textId="77777777" w:rsidR="00153432" w:rsidRPr="0046556A" w:rsidRDefault="00153432" w:rsidP="00153432"/>
    <w:p w14:paraId="5A832849" w14:textId="253748F5" w:rsidR="00153432" w:rsidRPr="0046556A" w:rsidRDefault="00323B10" w:rsidP="000E6C0C">
      <w:pPr>
        <w:pStyle w:val="p1"/>
        <w:numPr>
          <w:ilvl w:val="0"/>
          <w:numId w:val="9"/>
        </w:numPr>
        <w:rPr>
          <w:rFonts w:ascii="Times New Roman" w:hAnsi="Times New Roman"/>
          <w:sz w:val="24"/>
          <w:szCs w:val="24"/>
        </w:rPr>
      </w:pPr>
      <w:r w:rsidRPr="0046556A">
        <w:rPr>
          <w:rFonts w:ascii="Times New Roman" w:hAnsi="Times New Roman"/>
          <w:i/>
          <w:sz w:val="24"/>
          <w:szCs w:val="24"/>
        </w:rPr>
        <w:lastRenderedPageBreak/>
        <w:t>Extreme miniaturization</w:t>
      </w:r>
      <w:r w:rsidR="002049A0" w:rsidRPr="0046556A">
        <w:rPr>
          <w:rFonts w:ascii="Times New Roman" w:hAnsi="Times New Roman"/>
          <w:sz w:val="24"/>
          <w:szCs w:val="24"/>
        </w:rPr>
        <w:t>: g</w:t>
      </w:r>
      <w:r w:rsidR="00153432" w:rsidRPr="0046556A">
        <w:rPr>
          <w:rFonts w:ascii="Times New Roman" w:hAnsi="Times New Roman"/>
          <w:sz w:val="24"/>
          <w:szCs w:val="24"/>
        </w:rPr>
        <w:t>o to the</w:t>
      </w:r>
      <w:r w:rsidR="00153432" w:rsidRPr="0046556A">
        <w:rPr>
          <w:rFonts w:ascii="Times New Roman" w:hAnsi="Times New Roman"/>
          <w:bCs/>
          <w:sz w:val="24"/>
          <w:szCs w:val="24"/>
        </w:rPr>
        <w:t xml:space="preserve"> Planck </w:t>
      </w:r>
      <w:r w:rsidR="00DE7D23" w:rsidRPr="0046556A">
        <w:rPr>
          <w:rFonts w:ascii="Times New Roman" w:hAnsi="Times New Roman"/>
          <w:bCs/>
          <w:sz w:val="24"/>
          <w:szCs w:val="24"/>
        </w:rPr>
        <w:t>level</w:t>
      </w:r>
      <w:r w:rsidR="00DE7D23" w:rsidRPr="0046556A">
        <w:rPr>
          <w:rStyle w:val="apple-converted-space"/>
          <w:rFonts w:ascii="Times New Roman" w:hAnsi="Times New Roman"/>
          <w:bCs/>
          <w:sz w:val="24"/>
          <w:szCs w:val="24"/>
        </w:rPr>
        <w:t xml:space="preserve"> </w:t>
      </w:r>
      <w:r w:rsidR="00153432" w:rsidRPr="0046556A">
        <w:rPr>
          <w:rStyle w:val="s1"/>
          <w:rFonts w:ascii="Times New Roman" w:hAnsi="Times New Roman"/>
          <w:sz w:val="24"/>
          <w:szCs w:val="24"/>
        </w:rPr>
        <w:t>(</w:t>
      </w:r>
      <w:hyperlink r:id="rId16" w:history="1">
        <w:proofErr w:type="spellStart"/>
        <w:r w:rsidR="00153432" w:rsidRPr="0046556A">
          <w:rPr>
            <w:rStyle w:val="Hyperlink"/>
            <w:rFonts w:ascii="Times New Roman" w:hAnsi="Times New Roman"/>
            <w:sz w:val="24"/>
            <w:szCs w:val="24"/>
          </w:rPr>
          <w:t>femtotechnology</w:t>
        </w:r>
        <w:proofErr w:type="spellEnd"/>
      </w:hyperlink>
      <w:r w:rsidR="00153432" w:rsidRPr="0046556A">
        <w:rPr>
          <w:rFonts w:ascii="Times New Roman" w:hAnsi="Times New Roman"/>
          <w:sz w:val="24"/>
          <w:szCs w:val="24"/>
        </w:rPr>
        <w:t>)</w:t>
      </w:r>
      <w:r w:rsidR="006E63E9" w:rsidRPr="0046556A">
        <w:rPr>
          <w:rFonts w:ascii="Times New Roman" w:hAnsi="Times New Roman"/>
          <w:sz w:val="24"/>
          <w:szCs w:val="24"/>
        </w:rPr>
        <w:t xml:space="preserve"> via creation smaller and smaller computers, on which human minds will be uploaded</w:t>
      </w:r>
      <w:r w:rsidR="00D84A47" w:rsidRPr="0046556A">
        <w:rPr>
          <w:rFonts w:ascii="Times New Roman" w:hAnsi="Times New Roman"/>
          <w:sz w:val="24"/>
          <w:szCs w:val="24"/>
        </w:rPr>
        <w:t xml:space="preserve">. </w:t>
      </w:r>
      <w:r w:rsidR="00DE7D23" w:rsidRPr="0046556A">
        <w:rPr>
          <w:rFonts w:ascii="Times New Roman" w:hAnsi="Times New Roman"/>
          <w:sz w:val="24"/>
          <w:szCs w:val="24"/>
        </w:rPr>
        <w:t>The s</w:t>
      </w:r>
      <w:r w:rsidR="00D84A47" w:rsidRPr="0046556A">
        <w:rPr>
          <w:rFonts w:ascii="Times New Roman" w:hAnsi="Times New Roman"/>
          <w:sz w:val="24"/>
          <w:szCs w:val="24"/>
        </w:rPr>
        <w:t xml:space="preserve">mallest objects may be not affected by events </w:t>
      </w:r>
      <w:r w:rsidR="00DE7D23" w:rsidRPr="0046556A">
        <w:rPr>
          <w:rFonts w:ascii="Times New Roman" w:hAnsi="Times New Roman"/>
          <w:sz w:val="24"/>
          <w:szCs w:val="24"/>
        </w:rPr>
        <w:t xml:space="preserve">at </w:t>
      </w:r>
      <w:r w:rsidR="00D84A47" w:rsidRPr="0046556A">
        <w:rPr>
          <w:rFonts w:ascii="Times New Roman" w:hAnsi="Times New Roman"/>
          <w:sz w:val="24"/>
          <w:szCs w:val="24"/>
        </w:rPr>
        <w:t>higher level</w:t>
      </w:r>
      <w:r w:rsidR="00DE7D23" w:rsidRPr="0046556A">
        <w:rPr>
          <w:rFonts w:ascii="Times New Roman" w:hAnsi="Times New Roman"/>
          <w:sz w:val="24"/>
          <w:szCs w:val="24"/>
        </w:rPr>
        <w:t>s</w:t>
      </w:r>
      <w:r w:rsidR="00D84A47" w:rsidRPr="0046556A">
        <w:rPr>
          <w:rFonts w:ascii="Times New Roman" w:hAnsi="Times New Roman"/>
          <w:sz w:val="24"/>
          <w:szCs w:val="24"/>
        </w:rPr>
        <w:t xml:space="preserve">. </w:t>
      </w:r>
    </w:p>
    <w:p w14:paraId="74AD4EAF" w14:textId="77777777" w:rsidR="00153432" w:rsidRPr="0046556A" w:rsidRDefault="00153432" w:rsidP="00153432">
      <w:pPr>
        <w:pStyle w:val="p3"/>
        <w:rPr>
          <w:rFonts w:ascii="Times New Roman" w:hAnsi="Times New Roman"/>
          <w:sz w:val="24"/>
          <w:szCs w:val="24"/>
        </w:rPr>
      </w:pPr>
    </w:p>
    <w:p w14:paraId="5C6E7C58" w14:textId="789CE242" w:rsidR="00482E9B" w:rsidRPr="0046556A" w:rsidRDefault="00153432" w:rsidP="000D0D0A">
      <w:pPr>
        <w:pStyle w:val="p1"/>
        <w:numPr>
          <w:ilvl w:val="0"/>
          <w:numId w:val="9"/>
        </w:numPr>
        <w:jc w:val="both"/>
        <w:rPr>
          <w:rFonts w:ascii="Times New Roman" w:hAnsi="Times New Roman"/>
          <w:sz w:val="24"/>
          <w:szCs w:val="24"/>
        </w:rPr>
      </w:pPr>
      <w:r w:rsidRPr="0046556A">
        <w:rPr>
          <w:rFonts w:ascii="Times New Roman" w:hAnsi="Times New Roman"/>
          <w:i/>
          <w:sz w:val="24"/>
          <w:szCs w:val="24"/>
        </w:rPr>
        <w:t>Exploit</w:t>
      </w:r>
      <w:r w:rsidR="002049A0" w:rsidRPr="0046556A">
        <w:rPr>
          <w:rFonts w:ascii="Times New Roman" w:hAnsi="Times New Roman"/>
          <w:i/>
          <w:sz w:val="24"/>
          <w:szCs w:val="24"/>
        </w:rPr>
        <w:t xml:space="preserve"> the properties of</w:t>
      </w:r>
      <w:r w:rsidRPr="0046556A">
        <w:rPr>
          <w:rFonts w:ascii="Times New Roman" w:hAnsi="Times New Roman"/>
          <w:i/>
          <w:sz w:val="24"/>
          <w:szCs w:val="24"/>
        </w:rPr>
        <w:t xml:space="preserve"> </w:t>
      </w:r>
      <w:r w:rsidRPr="0046556A">
        <w:rPr>
          <w:rFonts w:ascii="Times New Roman" w:hAnsi="Times New Roman"/>
          <w:bCs/>
          <w:i/>
          <w:sz w:val="24"/>
          <w:szCs w:val="24"/>
        </w:rPr>
        <w:t xml:space="preserve">black holes </w:t>
      </w:r>
      <w:r w:rsidRPr="0046556A">
        <w:rPr>
          <w:rFonts w:ascii="Times New Roman" w:hAnsi="Times New Roman"/>
          <w:sz w:val="24"/>
          <w:szCs w:val="24"/>
        </w:rPr>
        <w:t>(maybe they can survive the end of the Un</w:t>
      </w:r>
      <w:r w:rsidR="000B0A31" w:rsidRPr="0046556A">
        <w:rPr>
          <w:rFonts w:ascii="Times New Roman" w:hAnsi="Times New Roman"/>
          <w:sz w:val="24"/>
          <w:szCs w:val="24"/>
        </w:rPr>
        <w:t>iverse).</w:t>
      </w:r>
      <w:r w:rsidR="000173D0" w:rsidRPr="0046556A">
        <w:rPr>
          <w:rFonts w:ascii="Times New Roman" w:hAnsi="Times New Roman"/>
          <w:sz w:val="24"/>
          <w:szCs w:val="24"/>
        </w:rPr>
        <w:t xml:space="preserve"> There is a </w:t>
      </w:r>
      <w:hyperlink r:id="rId17" w:history="1">
        <w:r w:rsidR="000173D0" w:rsidRPr="0046556A">
          <w:rPr>
            <w:rStyle w:val="Hyperlink"/>
            <w:rFonts w:ascii="Times New Roman" w:hAnsi="Times New Roman"/>
            <w:sz w:val="24"/>
            <w:szCs w:val="24"/>
          </w:rPr>
          <w:t>theory</w:t>
        </w:r>
      </w:hyperlink>
      <w:r w:rsidR="000173D0" w:rsidRPr="0046556A">
        <w:rPr>
          <w:rFonts w:ascii="Times New Roman" w:hAnsi="Times New Roman"/>
          <w:sz w:val="24"/>
          <w:szCs w:val="24"/>
        </w:rPr>
        <w:t xml:space="preserve"> that some current black holes appeared before the Big Bang during previous Big Crunch.</w:t>
      </w:r>
    </w:p>
    <w:p w14:paraId="7939D842" w14:textId="77777777" w:rsidR="00482E9B" w:rsidRPr="0046556A" w:rsidRDefault="00482E9B" w:rsidP="00482E9B">
      <w:pPr>
        <w:pStyle w:val="p1"/>
        <w:ind w:left="0"/>
        <w:jc w:val="both"/>
        <w:rPr>
          <w:rFonts w:ascii="Times New Roman" w:hAnsi="Times New Roman"/>
          <w:sz w:val="24"/>
          <w:szCs w:val="24"/>
        </w:rPr>
      </w:pPr>
    </w:p>
    <w:p w14:paraId="16233D56" w14:textId="543CA246" w:rsidR="00153432" w:rsidRPr="0046556A" w:rsidRDefault="00482E9B" w:rsidP="00C76C97">
      <w:pPr>
        <w:pStyle w:val="p1"/>
        <w:numPr>
          <w:ilvl w:val="0"/>
          <w:numId w:val="9"/>
        </w:numPr>
        <w:jc w:val="both"/>
        <w:rPr>
          <w:rFonts w:ascii="Times New Roman" w:hAnsi="Times New Roman"/>
          <w:sz w:val="24"/>
          <w:szCs w:val="24"/>
        </w:rPr>
      </w:pPr>
      <w:r w:rsidRPr="0046556A">
        <w:rPr>
          <w:rFonts w:ascii="Times New Roman" w:hAnsi="Times New Roman"/>
          <w:i/>
          <w:sz w:val="24"/>
          <w:szCs w:val="24"/>
        </w:rPr>
        <w:t>C</w:t>
      </w:r>
      <w:r w:rsidR="000D0D0A" w:rsidRPr="0046556A">
        <w:rPr>
          <w:rFonts w:ascii="Times New Roman" w:hAnsi="Times New Roman"/>
          <w:i/>
          <w:sz w:val="24"/>
          <w:szCs w:val="24"/>
        </w:rPr>
        <w:t>reate</w:t>
      </w:r>
      <w:r w:rsidR="00F442D6" w:rsidRPr="0046556A">
        <w:rPr>
          <w:rFonts w:ascii="Times New Roman" w:hAnsi="Times New Roman"/>
          <w:i/>
          <w:sz w:val="24"/>
          <w:szCs w:val="24"/>
        </w:rPr>
        <w:t xml:space="preserve"> a</w:t>
      </w:r>
      <w:r w:rsidR="000D0D0A" w:rsidRPr="0046556A">
        <w:rPr>
          <w:rFonts w:ascii="Times New Roman" w:hAnsi="Times New Roman"/>
          <w:i/>
          <w:sz w:val="24"/>
          <w:szCs w:val="24"/>
        </w:rPr>
        <w:t xml:space="preserve"> new </w:t>
      </w:r>
      <w:r w:rsidR="002049A0" w:rsidRPr="0046556A">
        <w:rPr>
          <w:rFonts w:ascii="Times New Roman" w:hAnsi="Times New Roman"/>
          <w:i/>
          <w:sz w:val="24"/>
          <w:szCs w:val="24"/>
        </w:rPr>
        <w:t xml:space="preserve">universe </w:t>
      </w:r>
      <w:r w:rsidR="000D0D0A" w:rsidRPr="0046556A">
        <w:rPr>
          <w:rFonts w:ascii="Times New Roman" w:hAnsi="Times New Roman"/>
          <w:i/>
          <w:sz w:val="24"/>
          <w:szCs w:val="24"/>
        </w:rPr>
        <w:t>with predefine</w:t>
      </w:r>
      <w:r w:rsidR="002049A0" w:rsidRPr="0046556A">
        <w:rPr>
          <w:rFonts w:ascii="Times New Roman" w:hAnsi="Times New Roman"/>
          <w:i/>
          <w:sz w:val="24"/>
          <w:szCs w:val="24"/>
        </w:rPr>
        <w:t>d</w:t>
      </w:r>
      <w:r w:rsidR="000D0D0A" w:rsidRPr="0046556A">
        <w:rPr>
          <w:rFonts w:ascii="Times New Roman" w:hAnsi="Times New Roman"/>
          <w:i/>
          <w:sz w:val="24"/>
          <w:szCs w:val="24"/>
        </w:rPr>
        <w:t xml:space="preserve"> properties </w:t>
      </w:r>
      <w:r w:rsidR="002049A0" w:rsidRPr="0046556A">
        <w:rPr>
          <w:rFonts w:ascii="Times New Roman" w:hAnsi="Times New Roman"/>
          <w:i/>
          <w:sz w:val="24"/>
          <w:szCs w:val="24"/>
        </w:rPr>
        <w:t xml:space="preserve">using an </w:t>
      </w:r>
      <w:r w:rsidR="000D0D0A" w:rsidRPr="0046556A">
        <w:rPr>
          <w:rFonts w:ascii="Times New Roman" w:hAnsi="Times New Roman"/>
          <w:i/>
          <w:sz w:val="24"/>
          <w:szCs w:val="24"/>
        </w:rPr>
        <w:t>artificial black hole</w:t>
      </w:r>
      <w:r w:rsidR="000D0D0A" w:rsidRPr="0046556A">
        <w:rPr>
          <w:rFonts w:ascii="Times New Roman" w:hAnsi="Times New Roman"/>
          <w:sz w:val="24"/>
          <w:szCs w:val="24"/>
        </w:rPr>
        <w:t>, as was suggested by</w:t>
      </w:r>
      <w:r w:rsidR="00153432" w:rsidRPr="0046556A">
        <w:rPr>
          <w:rFonts w:ascii="Times New Roman" w:hAnsi="Times New Roman"/>
          <w:sz w:val="24"/>
          <w:szCs w:val="24"/>
        </w:rPr>
        <w:t xml:space="preserve"> </w:t>
      </w:r>
      <w:r w:rsidR="00F442D6" w:rsidRPr="0046556A">
        <w:rPr>
          <w:rStyle w:val="s2"/>
          <w:rFonts w:ascii="Times New Roman" w:hAnsi="Times New Roman"/>
          <w:sz w:val="24"/>
          <w:szCs w:val="24"/>
        </w:rPr>
        <w:fldChar w:fldCharType="begin"/>
      </w:r>
      <w:r w:rsidR="00F442D6" w:rsidRPr="0046556A">
        <w:rPr>
          <w:rStyle w:val="s2"/>
          <w:rFonts w:ascii="Times New Roman" w:hAnsi="Times New Roman"/>
          <w:sz w:val="24"/>
          <w:szCs w:val="24"/>
        </w:rPr>
        <w:instrText xml:space="preserve"> ADDIN ZOTERO_ITEM CSL_CITATION {"citationID":"NKGazihi","properties":{"formattedCitation":"(Smolin, 1992)","plainCitation":"(Smolin, 1992)","noteIndex":0},"citationItems":[{"id":6503,"uris":["http://zotero.org/users/3736454/items/SQGJAVLP"],"uri":["http://zotero.org/users/3736454/items/SQGJAVLP"],"itemData":{"id":6503,"type":"article-journal","title":"Did the universe evolve?","container-title":"Classical and Quantum Gravity","page":"173","volume":"9","issue":"1","source":"Google Scholar","author":[{"family":"Smolin","given":"Lee"}],"issued":{"date-parts":[["1992"]]}}}],"schema":"https://github.com/citation-style-language/schema/raw/master/csl-citation.json"} </w:instrText>
      </w:r>
      <w:r w:rsidR="00F442D6" w:rsidRPr="0046556A">
        <w:rPr>
          <w:rStyle w:val="s2"/>
          <w:rFonts w:ascii="Times New Roman" w:hAnsi="Times New Roman"/>
          <w:sz w:val="24"/>
          <w:szCs w:val="24"/>
        </w:rPr>
        <w:fldChar w:fldCharType="separate"/>
      </w:r>
      <w:r w:rsidR="00F442D6" w:rsidRPr="0046556A">
        <w:rPr>
          <w:rStyle w:val="s2"/>
          <w:rFonts w:ascii="Times New Roman" w:hAnsi="Times New Roman"/>
          <w:noProof/>
          <w:sz w:val="24"/>
          <w:szCs w:val="24"/>
        </w:rPr>
        <w:t>(Smolin, 1992)</w:t>
      </w:r>
      <w:r w:rsidR="00F442D6" w:rsidRPr="0046556A">
        <w:rPr>
          <w:rStyle w:val="s2"/>
          <w:rFonts w:ascii="Times New Roman" w:hAnsi="Times New Roman"/>
          <w:sz w:val="24"/>
          <w:szCs w:val="24"/>
        </w:rPr>
        <w:fldChar w:fldCharType="end"/>
      </w:r>
      <w:r w:rsidR="000D0D0A" w:rsidRPr="0046556A">
        <w:rPr>
          <w:rStyle w:val="s2"/>
          <w:rFonts w:ascii="Times New Roman" w:hAnsi="Times New Roman"/>
          <w:sz w:val="24"/>
          <w:szCs w:val="24"/>
        </w:rPr>
        <w:t xml:space="preserve">. There should be a way to send </w:t>
      </w:r>
      <w:r w:rsidR="00504B6D" w:rsidRPr="0046556A">
        <w:rPr>
          <w:rStyle w:val="s2"/>
          <w:rFonts w:ascii="Times New Roman" w:hAnsi="Times New Roman"/>
          <w:sz w:val="24"/>
          <w:szCs w:val="24"/>
        </w:rPr>
        <w:t xml:space="preserve">a </w:t>
      </w:r>
      <w:r w:rsidR="000D0D0A" w:rsidRPr="0046556A">
        <w:rPr>
          <w:rStyle w:val="s2"/>
          <w:rFonts w:ascii="Times New Roman" w:hAnsi="Times New Roman"/>
          <w:sz w:val="24"/>
          <w:szCs w:val="24"/>
        </w:rPr>
        <w:t xml:space="preserve">large amount of data to </w:t>
      </w:r>
      <w:r w:rsidR="00504B6D" w:rsidRPr="0046556A">
        <w:rPr>
          <w:rStyle w:val="s2"/>
          <w:rFonts w:ascii="Times New Roman" w:hAnsi="Times New Roman"/>
          <w:sz w:val="24"/>
          <w:szCs w:val="24"/>
        </w:rPr>
        <w:t xml:space="preserve">a </w:t>
      </w:r>
      <w:r w:rsidR="000D0D0A" w:rsidRPr="0046556A">
        <w:rPr>
          <w:rStyle w:val="s2"/>
          <w:rFonts w:ascii="Times New Roman" w:hAnsi="Times New Roman"/>
          <w:sz w:val="24"/>
          <w:szCs w:val="24"/>
        </w:rPr>
        <w:t xml:space="preserve">new universe (at least </w:t>
      </w:r>
      <w:r w:rsidR="00504B6D" w:rsidRPr="0046556A">
        <w:rPr>
          <w:rStyle w:val="s2"/>
          <w:rFonts w:ascii="Times New Roman" w:hAnsi="Times New Roman"/>
          <w:sz w:val="24"/>
          <w:szCs w:val="24"/>
        </w:rPr>
        <w:t xml:space="preserve">on the order of </w:t>
      </w:r>
      <w:r w:rsidR="000D0D0A" w:rsidRPr="0046556A">
        <w:rPr>
          <w:rStyle w:val="s2"/>
          <w:rFonts w:ascii="Times New Roman" w:hAnsi="Times New Roman"/>
          <w:sz w:val="24"/>
          <w:szCs w:val="24"/>
        </w:rPr>
        <w:t xml:space="preserve">terabytes, </w:t>
      </w:r>
      <w:r w:rsidR="00504B6D" w:rsidRPr="0046556A">
        <w:rPr>
          <w:rStyle w:val="s2"/>
          <w:rFonts w:ascii="Times New Roman" w:hAnsi="Times New Roman"/>
          <w:sz w:val="24"/>
          <w:szCs w:val="24"/>
        </w:rPr>
        <w:t xml:space="preserve">the size necessary </w:t>
      </w:r>
      <w:r w:rsidR="000D0D0A" w:rsidRPr="0046556A">
        <w:rPr>
          <w:rStyle w:val="s2"/>
          <w:rFonts w:ascii="Times New Roman" w:hAnsi="Times New Roman"/>
          <w:sz w:val="24"/>
          <w:szCs w:val="24"/>
        </w:rPr>
        <w:t xml:space="preserve">to </w:t>
      </w:r>
      <w:r w:rsidR="00504B6D" w:rsidRPr="0046556A">
        <w:rPr>
          <w:rStyle w:val="s2"/>
          <w:rFonts w:ascii="Times New Roman" w:hAnsi="Times New Roman"/>
          <w:sz w:val="24"/>
          <w:szCs w:val="24"/>
        </w:rPr>
        <w:t xml:space="preserve">transfer information about this </w:t>
      </w:r>
      <w:r w:rsidR="000D0D0A" w:rsidRPr="0046556A">
        <w:rPr>
          <w:rStyle w:val="s2"/>
          <w:rFonts w:ascii="Times New Roman" w:hAnsi="Times New Roman"/>
          <w:sz w:val="24"/>
          <w:szCs w:val="24"/>
        </w:rPr>
        <w:t xml:space="preserve">civilization’s </w:t>
      </w:r>
      <w:r w:rsidR="0059697F" w:rsidRPr="0046556A">
        <w:rPr>
          <w:rStyle w:val="s2"/>
          <w:rFonts w:ascii="Times New Roman" w:hAnsi="Times New Roman"/>
          <w:sz w:val="24"/>
          <w:szCs w:val="24"/>
        </w:rPr>
        <w:t>experiences</w:t>
      </w:r>
      <w:r w:rsidR="000D0D0A" w:rsidRPr="0046556A">
        <w:rPr>
          <w:rStyle w:val="s2"/>
          <w:rFonts w:ascii="Times New Roman" w:hAnsi="Times New Roman"/>
          <w:sz w:val="24"/>
          <w:szCs w:val="24"/>
        </w:rPr>
        <w:t xml:space="preserve">). If there is a way to send such data to </w:t>
      </w:r>
      <w:r w:rsidR="00504B6D" w:rsidRPr="0046556A">
        <w:rPr>
          <w:rStyle w:val="s2"/>
          <w:rFonts w:ascii="Times New Roman" w:hAnsi="Times New Roman"/>
          <w:sz w:val="24"/>
          <w:szCs w:val="24"/>
        </w:rPr>
        <w:t xml:space="preserve">a new </w:t>
      </w:r>
      <w:r w:rsidR="000D0D0A" w:rsidRPr="0046556A">
        <w:rPr>
          <w:rStyle w:val="s2"/>
          <w:rFonts w:ascii="Times New Roman" w:hAnsi="Times New Roman"/>
          <w:sz w:val="24"/>
          <w:szCs w:val="24"/>
        </w:rPr>
        <w:t>universe, our universe is unlikely to be the first</w:t>
      </w:r>
      <w:r w:rsidR="00504B6D" w:rsidRPr="0046556A">
        <w:rPr>
          <w:rStyle w:val="s2"/>
          <w:rFonts w:ascii="Times New Roman" w:hAnsi="Times New Roman"/>
          <w:sz w:val="24"/>
          <w:szCs w:val="24"/>
        </w:rPr>
        <w:t>,</w:t>
      </w:r>
      <w:r w:rsidR="000D0D0A" w:rsidRPr="0046556A">
        <w:rPr>
          <w:rStyle w:val="s2"/>
          <w:rFonts w:ascii="Times New Roman" w:hAnsi="Times New Roman"/>
          <w:sz w:val="24"/>
          <w:szCs w:val="24"/>
        </w:rPr>
        <w:t xml:space="preserve"> and we could find such data from previous universes</w:t>
      </w:r>
      <w:r w:rsidR="0059697F" w:rsidRPr="0046556A">
        <w:rPr>
          <w:rStyle w:val="s2"/>
          <w:rFonts w:ascii="Times New Roman" w:hAnsi="Times New Roman"/>
          <w:sz w:val="24"/>
          <w:szCs w:val="24"/>
        </w:rPr>
        <w:t xml:space="preserve">. One way to code the data is in </w:t>
      </w:r>
      <w:r w:rsidR="00504B6D" w:rsidRPr="0046556A">
        <w:rPr>
          <w:rStyle w:val="s2"/>
          <w:rFonts w:ascii="Times New Roman" w:hAnsi="Times New Roman"/>
          <w:sz w:val="24"/>
          <w:szCs w:val="24"/>
        </w:rPr>
        <w:t xml:space="preserve">the </w:t>
      </w:r>
      <w:r w:rsidR="0059697F" w:rsidRPr="0046556A">
        <w:rPr>
          <w:rStyle w:val="s2"/>
          <w:rFonts w:ascii="Times New Roman" w:hAnsi="Times New Roman"/>
          <w:sz w:val="24"/>
          <w:szCs w:val="24"/>
        </w:rPr>
        <w:t>numerical value</w:t>
      </w:r>
      <w:r w:rsidR="00504B6D" w:rsidRPr="0046556A">
        <w:rPr>
          <w:rStyle w:val="s2"/>
          <w:rFonts w:ascii="Times New Roman" w:hAnsi="Times New Roman"/>
          <w:sz w:val="24"/>
          <w:szCs w:val="24"/>
        </w:rPr>
        <w:t>s</w:t>
      </w:r>
      <w:r w:rsidR="0059697F" w:rsidRPr="0046556A">
        <w:rPr>
          <w:rStyle w:val="s2"/>
          <w:rFonts w:ascii="Times New Roman" w:hAnsi="Times New Roman"/>
          <w:sz w:val="24"/>
          <w:szCs w:val="24"/>
        </w:rPr>
        <w:t xml:space="preserve"> of dimensionless constants or in </w:t>
      </w:r>
      <w:r w:rsidR="00504B6D" w:rsidRPr="0046556A">
        <w:rPr>
          <w:rStyle w:val="s2"/>
          <w:rFonts w:ascii="Times New Roman" w:hAnsi="Times New Roman"/>
          <w:sz w:val="24"/>
          <w:szCs w:val="24"/>
        </w:rPr>
        <w:t xml:space="preserve">the </w:t>
      </w:r>
      <w:r w:rsidR="0059697F" w:rsidRPr="0046556A">
        <w:rPr>
          <w:rStyle w:val="s2"/>
          <w:rFonts w:ascii="Times New Roman" w:hAnsi="Times New Roman"/>
          <w:sz w:val="24"/>
          <w:szCs w:val="24"/>
        </w:rPr>
        <w:t xml:space="preserve">fluctuation of cosmic background noise. Finding such noise will be similar to finding a SETI signal (which </w:t>
      </w:r>
      <w:r w:rsidR="00504B6D" w:rsidRPr="0046556A">
        <w:rPr>
          <w:rStyle w:val="s2"/>
          <w:rFonts w:ascii="Times New Roman" w:hAnsi="Times New Roman"/>
          <w:sz w:val="24"/>
          <w:szCs w:val="24"/>
        </w:rPr>
        <w:t xml:space="preserve">also </w:t>
      </w:r>
      <w:r w:rsidR="0059697F" w:rsidRPr="0046556A">
        <w:rPr>
          <w:rStyle w:val="s2"/>
          <w:rFonts w:ascii="Times New Roman" w:hAnsi="Times New Roman"/>
          <w:sz w:val="24"/>
          <w:szCs w:val="24"/>
        </w:rPr>
        <w:t xml:space="preserve">includes </w:t>
      </w:r>
      <w:r w:rsidR="00504B6D" w:rsidRPr="0046556A">
        <w:rPr>
          <w:rStyle w:val="s2"/>
          <w:rFonts w:ascii="Times New Roman" w:hAnsi="Times New Roman"/>
          <w:sz w:val="24"/>
          <w:szCs w:val="24"/>
        </w:rPr>
        <w:t xml:space="preserve">the </w:t>
      </w:r>
      <w:r w:rsidR="0059697F" w:rsidRPr="0046556A">
        <w:rPr>
          <w:rStyle w:val="s2"/>
          <w:rFonts w:ascii="Times New Roman" w:hAnsi="Times New Roman"/>
          <w:sz w:val="24"/>
          <w:szCs w:val="24"/>
        </w:rPr>
        <w:t>corresponding risks of AI-virus attack</w:t>
      </w:r>
      <w:r w:rsidR="00504B6D" w:rsidRPr="0046556A">
        <w:rPr>
          <w:rStyle w:val="s2"/>
          <w:rFonts w:ascii="Times New Roman" w:hAnsi="Times New Roman"/>
          <w:sz w:val="24"/>
          <w:szCs w:val="24"/>
        </w:rPr>
        <w:t>,</w:t>
      </w:r>
      <w:r w:rsidR="0059697F" w:rsidRPr="0046556A">
        <w:rPr>
          <w:rStyle w:val="s2"/>
          <w:rFonts w:ascii="Times New Roman" w:hAnsi="Times New Roman"/>
          <w:sz w:val="24"/>
          <w:szCs w:val="24"/>
        </w:rPr>
        <w:t xml:space="preserve"> </w:t>
      </w:r>
      <w:r w:rsidR="0006688C" w:rsidRPr="0046556A">
        <w:rPr>
          <w:rStyle w:val="s2"/>
          <w:rFonts w:ascii="Times New Roman" w:hAnsi="Times New Roman"/>
          <w:sz w:val="24"/>
          <w:szCs w:val="24"/>
        </w:rPr>
        <w:t xml:space="preserve">or at least </w:t>
      </w:r>
      <w:r w:rsidR="00504B6D" w:rsidRPr="0046556A">
        <w:rPr>
          <w:rStyle w:val="s2"/>
          <w:rFonts w:ascii="Times New Roman" w:hAnsi="Times New Roman"/>
          <w:sz w:val="24"/>
          <w:szCs w:val="24"/>
        </w:rPr>
        <w:t xml:space="preserve">the </w:t>
      </w:r>
      <w:r w:rsidR="0006688C" w:rsidRPr="0046556A">
        <w:rPr>
          <w:rStyle w:val="s2"/>
          <w:rFonts w:ascii="Times New Roman" w:hAnsi="Times New Roman"/>
          <w:sz w:val="24"/>
          <w:szCs w:val="24"/>
        </w:rPr>
        <w:t xml:space="preserve">effects of </w:t>
      </w:r>
      <w:r w:rsidR="00504B6D" w:rsidRPr="0046556A">
        <w:rPr>
          <w:rStyle w:val="s2"/>
          <w:rFonts w:ascii="Times New Roman" w:hAnsi="Times New Roman"/>
          <w:sz w:val="24"/>
          <w:szCs w:val="24"/>
        </w:rPr>
        <w:t xml:space="preserve">a </w:t>
      </w:r>
      <w:r w:rsidR="0006688C" w:rsidRPr="0046556A">
        <w:rPr>
          <w:rStyle w:val="s2"/>
          <w:rFonts w:ascii="Times New Roman" w:hAnsi="Times New Roman"/>
          <w:sz w:val="24"/>
          <w:szCs w:val="24"/>
        </w:rPr>
        <w:t xml:space="preserve">sophisticated alien culture on our </w:t>
      </w:r>
      <w:r w:rsidR="0006688C" w:rsidRPr="0046556A">
        <w:rPr>
          <w:rStyle w:val="s2"/>
          <w:rFonts w:ascii="Times New Roman" w:hAnsi="Times New Roman"/>
          <w:i/>
          <w:sz w:val="24"/>
          <w:szCs w:val="24"/>
        </w:rPr>
        <w:t>naïve</w:t>
      </w:r>
      <w:r w:rsidR="0006688C" w:rsidRPr="0046556A">
        <w:rPr>
          <w:rStyle w:val="s2"/>
          <w:rFonts w:ascii="Times New Roman" w:hAnsi="Times New Roman"/>
          <w:sz w:val="24"/>
          <w:szCs w:val="24"/>
        </w:rPr>
        <w:t xml:space="preserve"> culture</w:t>
      </w:r>
      <w:r w:rsidR="00F442D6" w:rsidRPr="0046556A">
        <w:rPr>
          <w:rStyle w:val="s2"/>
          <w:rFonts w:ascii="Times New Roman" w:hAnsi="Times New Roman"/>
          <w:sz w:val="24"/>
          <w:szCs w:val="24"/>
        </w:rPr>
        <w:t xml:space="preserve"> </w:t>
      </w:r>
      <w:r w:rsidR="00F442D6" w:rsidRPr="0046556A">
        <w:rPr>
          <w:rStyle w:val="s2"/>
          <w:rFonts w:ascii="Times New Roman" w:hAnsi="Times New Roman"/>
          <w:sz w:val="24"/>
          <w:szCs w:val="24"/>
        </w:rPr>
        <w:fldChar w:fldCharType="begin"/>
      </w:r>
      <w:r w:rsidR="00C6620B" w:rsidRPr="0046556A">
        <w:rPr>
          <w:rStyle w:val="s2"/>
          <w:rFonts w:ascii="Times New Roman" w:hAnsi="Times New Roman"/>
          <w:sz w:val="24"/>
          <w:szCs w:val="24"/>
        </w:rPr>
        <w:instrText xml:space="preserve"> ADDIN ZOTERO_ITEM CSL_CITATION {"citationID":"2lFJx4pZ","properties":{"formattedCitation":"(Turchin, 2018c)","plainCitation":"(Turchin, 2018c)","noteIndex":0},"citationItems":[{"id":2830,"uris":["http://zotero.org/users/3736454/items/Q4VW8STK"],"uri":["http://zotero.org/users/3736454/items/Q4VW8STK"],"itemData":{"id":2830,"type":"article-journal","title":"The Risks Connected with Possibility of Finding Alien AI Code During SETI","container-title":"Journal of  British Interplanetary Society","volume":"70","author":[{"family":"Turchin","given":"A."}],"issued":{"date-parts":[["2018"]]}}}],"schema":"https://github.com/citation-style-language/schema/raw/master/csl-citation.json"} </w:instrText>
      </w:r>
      <w:r w:rsidR="00F442D6" w:rsidRPr="0046556A">
        <w:rPr>
          <w:rStyle w:val="s2"/>
          <w:rFonts w:ascii="Times New Roman" w:hAnsi="Times New Roman"/>
          <w:sz w:val="24"/>
          <w:szCs w:val="24"/>
        </w:rPr>
        <w:fldChar w:fldCharType="separate"/>
      </w:r>
      <w:r w:rsidR="00C6620B" w:rsidRPr="0046556A">
        <w:rPr>
          <w:rStyle w:val="s2"/>
          <w:rFonts w:ascii="Times New Roman" w:hAnsi="Times New Roman"/>
          <w:noProof/>
          <w:sz w:val="24"/>
          <w:szCs w:val="24"/>
        </w:rPr>
        <w:t>(Turchin, 2018c)</w:t>
      </w:r>
      <w:r w:rsidR="00F442D6" w:rsidRPr="0046556A">
        <w:rPr>
          <w:rStyle w:val="s2"/>
          <w:rFonts w:ascii="Times New Roman" w:hAnsi="Times New Roman"/>
          <w:sz w:val="24"/>
          <w:szCs w:val="24"/>
        </w:rPr>
        <w:fldChar w:fldCharType="end"/>
      </w:r>
      <w:r w:rsidR="0006688C" w:rsidRPr="0046556A">
        <w:rPr>
          <w:rStyle w:val="s2"/>
          <w:rFonts w:ascii="Times New Roman" w:hAnsi="Times New Roman"/>
          <w:sz w:val="24"/>
          <w:szCs w:val="24"/>
        </w:rPr>
        <w:t>).</w:t>
      </w:r>
      <w:r w:rsidRPr="0046556A">
        <w:rPr>
          <w:rStyle w:val="s2"/>
          <w:rFonts w:ascii="Times New Roman" w:hAnsi="Times New Roman"/>
          <w:sz w:val="24"/>
          <w:szCs w:val="24"/>
        </w:rPr>
        <w:t xml:space="preserve"> To start another fecund universe, instruments </w:t>
      </w:r>
      <w:r w:rsidR="00504B6D" w:rsidRPr="0046556A">
        <w:rPr>
          <w:rStyle w:val="s2"/>
          <w:rFonts w:ascii="Times New Roman" w:hAnsi="Times New Roman"/>
          <w:sz w:val="24"/>
          <w:szCs w:val="24"/>
        </w:rPr>
        <w:t xml:space="preserve">other than black holes </w:t>
      </w:r>
      <w:r w:rsidRPr="0046556A">
        <w:rPr>
          <w:rStyle w:val="s2"/>
          <w:rFonts w:ascii="Times New Roman" w:hAnsi="Times New Roman"/>
          <w:sz w:val="24"/>
          <w:szCs w:val="24"/>
        </w:rPr>
        <w:t xml:space="preserve">may be </w:t>
      </w:r>
      <w:r w:rsidR="00504B6D" w:rsidRPr="0046556A">
        <w:rPr>
          <w:rStyle w:val="s2"/>
          <w:rFonts w:ascii="Times New Roman" w:hAnsi="Times New Roman"/>
          <w:sz w:val="24"/>
          <w:szCs w:val="24"/>
        </w:rPr>
        <w:t xml:space="preserve">more </w:t>
      </w:r>
      <w:r w:rsidRPr="0046556A">
        <w:rPr>
          <w:rStyle w:val="s2"/>
          <w:rFonts w:ascii="Times New Roman" w:hAnsi="Times New Roman"/>
          <w:sz w:val="24"/>
          <w:szCs w:val="24"/>
        </w:rPr>
        <w:t>suitable, like control over cosmic inflation and</w:t>
      </w:r>
      <w:r w:rsidR="00504B6D" w:rsidRPr="0046556A">
        <w:rPr>
          <w:rStyle w:val="s2"/>
          <w:rFonts w:ascii="Times New Roman" w:hAnsi="Times New Roman"/>
          <w:sz w:val="24"/>
          <w:szCs w:val="24"/>
        </w:rPr>
        <w:t>/</w:t>
      </w:r>
      <w:r w:rsidRPr="0046556A">
        <w:rPr>
          <w:rStyle w:val="s2"/>
          <w:rFonts w:ascii="Times New Roman" w:hAnsi="Times New Roman"/>
          <w:sz w:val="24"/>
          <w:szCs w:val="24"/>
        </w:rPr>
        <w:t xml:space="preserve">or </w:t>
      </w:r>
      <w:r w:rsidR="00504B6D" w:rsidRPr="0046556A">
        <w:rPr>
          <w:rStyle w:val="s2"/>
          <w:rFonts w:ascii="Times New Roman" w:hAnsi="Times New Roman"/>
          <w:sz w:val="24"/>
          <w:szCs w:val="24"/>
        </w:rPr>
        <w:t xml:space="preserve">initiating </w:t>
      </w:r>
      <w:r w:rsidRPr="0046556A">
        <w:rPr>
          <w:rStyle w:val="s2"/>
          <w:rFonts w:ascii="Times New Roman" w:hAnsi="Times New Roman"/>
          <w:sz w:val="24"/>
          <w:szCs w:val="24"/>
        </w:rPr>
        <w:t>false vacuum decay.</w:t>
      </w:r>
    </w:p>
    <w:p w14:paraId="751EE307" w14:textId="77777777" w:rsidR="00153432" w:rsidRPr="0046556A" w:rsidRDefault="00153432" w:rsidP="00153432">
      <w:pPr>
        <w:pStyle w:val="p3"/>
        <w:rPr>
          <w:rFonts w:ascii="Times New Roman" w:hAnsi="Times New Roman"/>
          <w:sz w:val="24"/>
          <w:szCs w:val="24"/>
        </w:rPr>
      </w:pPr>
    </w:p>
    <w:p w14:paraId="61EBB90F" w14:textId="352A46A0" w:rsidR="00C742F0" w:rsidRPr="0046556A" w:rsidRDefault="00153432" w:rsidP="00C76C97">
      <w:pPr>
        <w:pStyle w:val="p1"/>
        <w:numPr>
          <w:ilvl w:val="0"/>
          <w:numId w:val="19"/>
        </w:numPr>
        <w:rPr>
          <w:rStyle w:val="apple-converted-space"/>
          <w:rFonts w:ascii="Times New Roman" w:hAnsi="Times New Roman"/>
          <w:sz w:val="24"/>
          <w:szCs w:val="24"/>
        </w:rPr>
      </w:pPr>
      <w:r w:rsidRPr="0046556A">
        <w:rPr>
          <w:rFonts w:ascii="Times New Roman" w:hAnsi="Times New Roman"/>
          <w:i/>
          <w:sz w:val="24"/>
          <w:szCs w:val="24"/>
        </w:rPr>
        <w:t xml:space="preserve">Send information into the </w:t>
      </w:r>
      <w:r w:rsidRPr="0046556A">
        <w:rPr>
          <w:rStyle w:val="s2"/>
          <w:rFonts w:ascii="Times New Roman" w:hAnsi="Times New Roman"/>
          <w:bCs/>
          <w:i/>
          <w:color w:val="000000" w:themeColor="text1"/>
          <w:sz w:val="24"/>
          <w:szCs w:val="24"/>
        </w:rPr>
        <w:t>next universe</w:t>
      </w:r>
      <w:r w:rsidR="00D84A47" w:rsidRPr="0046556A">
        <w:rPr>
          <w:rStyle w:val="apple-converted-space"/>
          <w:rFonts w:ascii="Times New Roman" w:hAnsi="Times New Roman"/>
          <w:bCs/>
          <w:color w:val="000000" w:themeColor="text1"/>
          <w:sz w:val="24"/>
          <w:szCs w:val="24"/>
        </w:rPr>
        <w:t xml:space="preserve"> (in</w:t>
      </w:r>
      <w:r w:rsidR="00F442D6" w:rsidRPr="0046556A">
        <w:rPr>
          <w:rStyle w:val="apple-converted-space"/>
          <w:rFonts w:ascii="Times New Roman" w:hAnsi="Times New Roman"/>
          <w:bCs/>
          <w:color w:val="000000" w:themeColor="text1"/>
          <w:sz w:val="24"/>
          <w:szCs w:val="24"/>
        </w:rPr>
        <w:t xml:space="preserve"> the</w:t>
      </w:r>
      <w:r w:rsidR="00D84A47" w:rsidRPr="0046556A">
        <w:rPr>
          <w:rStyle w:val="apple-converted-space"/>
          <w:rFonts w:ascii="Times New Roman" w:hAnsi="Times New Roman"/>
          <w:bCs/>
          <w:color w:val="000000" w:themeColor="text1"/>
          <w:sz w:val="24"/>
          <w:szCs w:val="24"/>
        </w:rPr>
        <w:t xml:space="preserve"> </w:t>
      </w:r>
      <w:r w:rsidR="00A215FB" w:rsidRPr="0046556A">
        <w:rPr>
          <w:rStyle w:val="apple-converted-space"/>
          <w:rFonts w:ascii="Times New Roman" w:hAnsi="Times New Roman"/>
          <w:bCs/>
          <w:color w:val="000000" w:themeColor="text1"/>
          <w:sz w:val="24"/>
          <w:szCs w:val="24"/>
        </w:rPr>
        <w:t>cy</w:t>
      </w:r>
      <w:r w:rsidR="00D84A47" w:rsidRPr="0046556A">
        <w:rPr>
          <w:rStyle w:val="apple-converted-space"/>
          <w:rFonts w:ascii="Times New Roman" w:hAnsi="Times New Roman"/>
          <w:bCs/>
          <w:color w:val="000000" w:themeColor="text1"/>
          <w:sz w:val="24"/>
          <w:szCs w:val="24"/>
        </w:rPr>
        <w:t>clic model of the universe)</w:t>
      </w:r>
      <w:r w:rsidR="00F442D6" w:rsidRPr="0046556A">
        <w:rPr>
          <w:rStyle w:val="apple-converted-space"/>
          <w:rFonts w:ascii="Times New Roman" w:hAnsi="Times New Roman"/>
          <w:bCs/>
          <w:color w:val="000000" w:themeColor="text1"/>
          <w:sz w:val="24"/>
          <w:szCs w:val="24"/>
        </w:rPr>
        <w:t xml:space="preserve"> </w:t>
      </w:r>
      <w:r w:rsidR="00F442D6" w:rsidRPr="0046556A">
        <w:rPr>
          <w:rStyle w:val="apple-converted-space"/>
          <w:rFonts w:ascii="Times New Roman" w:hAnsi="Times New Roman"/>
          <w:bCs/>
          <w:color w:val="000000" w:themeColor="text1"/>
          <w:sz w:val="24"/>
          <w:szCs w:val="24"/>
        </w:rPr>
        <w:fldChar w:fldCharType="begin"/>
      </w:r>
      <w:r w:rsidR="00F442D6" w:rsidRPr="0046556A">
        <w:rPr>
          <w:rStyle w:val="apple-converted-space"/>
          <w:rFonts w:ascii="Times New Roman" w:hAnsi="Times New Roman"/>
          <w:bCs/>
          <w:color w:val="000000" w:themeColor="text1"/>
          <w:sz w:val="24"/>
          <w:szCs w:val="24"/>
        </w:rPr>
        <w:instrText xml:space="preserve"> ADDIN ZOTERO_ITEM CSL_CITATION {"citationID":"NEaPfs1Z","properties":{"formattedCitation":"(Steinhardt &amp; Turok, 2002)","plainCitation":"(Steinhardt &amp; Turok, 2002)","noteIndex":0},"citationItems":[{"id":9283,"uris":["http://zotero.org/users/3736454/items/5TLYD863"],"uri":["http://zotero.org/users/3736454/items/5TLYD863"],"itemData":{"id":9283,"type":"article-journal","title":"Cosmic evolution in a cyclic universe","container-title":"Physical Review D","page":"126003","volume":"65","issue":"12","source":"Google Scholar","author":[{"family":"Steinhardt","given":"Paul J."},{"family":"Turok","given":"Neil"}],"issued":{"date-parts":[["2002"]]}}}],"schema":"https://github.com/citation-style-language/schema/raw/master/csl-citation.json"} </w:instrText>
      </w:r>
      <w:r w:rsidR="00F442D6" w:rsidRPr="0046556A">
        <w:rPr>
          <w:rStyle w:val="apple-converted-space"/>
          <w:rFonts w:ascii="Times New Roman" w:hAnsi="Times New Roman"/>
          <w:bCs/>
          <w:color w:val="000000" w:themeColor="text1"/>
          <w:sz w:val="24"/>
          <w:szCs w:val="24"/>
        </w:rPr>
        <w:fldChar w:fldCharType="separate"/>
      </w:r>
      <w:r w:rsidR="00F442D6" w:rsidRPr="0046556A">
        <w:rPr>
          <w:rStyle w:val="apple-converted-space"/>
          <w:rFonts w:ascii="Times New Roman" w:hAnsi="Times New Roman"/>
          <w:bCs/>
          <w:noProof/>
          <w:color w:val="000000" w:themeColor="text1"/>
          <w:sz w:val="24"/>
          <w:szCs w:val="24"/>
        </w:rPr>
        <w:t>(Steinhardt &amp; Turok, 2002)</w:t>
      </w:r>
      <w:r w:rsidR="00F442D6" w:rsidRPr="0046556A">
        <w:rPr>
          <w:rStyle w:val="apple-converted-space"/>
          <w:rFonts w:ascii="Times New Roman" w:hAnsi="Times New Roman"/>
          <w:bCs/>
          <w:color w:val="000000" w:themeColor="text1"/>
          <w:sz w:val="24"/>
          <w:szCs w:val="24"/>
        </w:rPr>
        <w:fldChar w:fldCharType="end"/>
      </w:r>
      <w:r w:rsidR="00F442D6" w:rsidRPr="0046556A">
        <w:rPr>
          <w:rStyle w:val="apple-converted-space"/>
          <w:rFonts w:ascii="Times New Roman" w:hAnsi="Times New Roman"/>
          <w:bCs/>
          <w:color w:val="000000" w:themeColor="text1"/>
          <w:sz w:val="24"/>
          <w:szCs w:val="24"/>
        </w:rPr>
        <w:t>.</w:t>
      </w:r>
    </w:p>
    <w:p w14:paraId="7CAACF27" w14:textId="77777777" w:rsidR="00EE7BC9" w:rsidRPr="0046556A" w:rsidRDefault="00EE7BC9" w:rsidP="00153432">
      <w:pPr>
        <w:pStyle w:val="p1"/>
        <w:rPr>
          <w:rFonts w:ascii="Times New Roman" w:hAnsi="Times New Roman"/>
          <w:sz w:val="24"/>
          <w:szCs w:val="24"/>
        </w:rPr>
      </w:pPr>
    </w:p>
    <w:p w14:paraId="3FDA0B25" w14:textId="2D58BA38" w:rsidR="00EE7BC9" w:rsidRPr="0046556A" w:rsidRDefault="00153432" w:rsidP="00F442D6">
      <w:pPr>
        <w:pStyle w:val="p1"/>
        <w:numPr>
          <w:ilvl w:val="0"/>
          <w:numId w:val="9"/>
        </w:numPr>
        <w:jc w:val="both"/>
        <w:rPr>
          <w:rStyle w:val="apple-converted-space"/>
          <w:rFonts w:ascii="Times New Roman" w:hAnsi="Times New Roman"/>
          <w:bCs/>
          <w:sz w:val="24"/>
          <w:szCs w:val="24"/>
        </w:rPr>
      </w:pPr>
      <w:r w:rsidRPr="0046556A">
        <w:rPr>
          <w:rFonts w:ascii="Times New Roman" w:hAnsi="Times New Roman"/>
          <w:i/>
          <w:sz w:val="24"/>
          <w:szCs w:val="24"/>
        </w:rPr>
        <w:t xml:space="preserve">Create </w:t>
      </w:r>
      <w:r w:rsidRPr="0046556A">
        <w:rPr>
          <w:rFonts w:ascii="Times New Roman" w:hAnsi="Times New Roman"/>
          <w:bCs/>
          <w:i/>
          <w:sz w:val="24"/>
          <w:szCs w:val="24"/>
        </w:rPr>
        <w:t>indestructible particles</w:t>
      </w:r>
      <w:r w:rsidR="00F442D6" w:rsidRPr="0046556A">
        <w:rPr>
          <w:rFonts w:ascii="Times New Roman" w:hAnsi="Times New Roman"/>
          <w:bCs/>
          <w:i/>
          <w:sz w:val="24"/>
          <w:szCs w:val="24"/>
        </w:rPr>
        <w:t xml:space="preserve"> as components for computers</w:t>
      </w:r>
      <w:r w:rsidR="00A215FB" w:rsidRPr="0046556A">
        <w:rPr>
          <w:rFonts w:ascii="Times New Roman" w:hAnsi="Times New Roman"/>
          <w:bCs/>
          <w:sz w:val="24"/>
          <w:szCs w:val="24"/>
        </w:rPr>
        <w:t>: S</w:t>
      </w:r>
      <w:r w:rsidR="006F7725" w:rsidRPr="0046556A">
        <w:rPr>
          <w:rFonts w:ascii="Times New Roman" w:hAnsi="Times New Roman"/>
          <w:bCs/>
          <w:sz w:val="24"/>
          <w:szCs w:val="24"/>
        </w:rPr>
        <w:t>ome particle</w:t>
      </w:r>
      <w:r w:rsidR="00A215FB" w:rsidRPr="0046556A">
        <w:rPr>
          <w:rFonts w:ascii="Times New Roman" w:hAnsi="Times New Roman"/>
          <w:bCs/>
          <w:sz w:val="24"/>
          <w:szCs w:val="24"/>
        </w:rPr>
        <w:t>s</w:t>
      </w:r>
      <w:r w:rsidR="006F7725" w:rsidRPr="0046556A">
        <w:rPr>
          <w:rFonts w:ascii="Times New Roman" w:hAnsi="Times New Roman"/>
          <w:bCs/>
          <w:sz w:val="24"/>
          <w:szCs w:val="24"/>
        </w:rPr>
        <w:t xml:space="preserve"> </w:t>
      </w:r>
      <w:r w:rsidR="00A215FB" w:rsidRPr="0046556A">
        <w:rPr>
          <w:rFonts w:ascii="Times New Roman" w:hAnsi="Times New Roman"/>
          <w:bCs/>
          <w:sz w:val="24"/>
          <w:szCs w:val="24"/>
        </w:rPr>
        <w:t xml:space="preserve">do not </w:t>
      </w:r>
      <w:r w:rsidR="006F7725" w:rsidRPr="0046556A">
        <w:rPr>
          <w:rFonts w:ascii="Times New Roman" w:hAnsi="Times New Roman"/>
          <w:bCs/>
          <w:sz w:val="24"/>
          <w:szCs w:val="24"/>
        </w:rPr>
        <w:t xml:space="preserve">seem </w:t>
      </w:r>
      <w:r w:rsidR="00A215FB" w:rsidRPr="0046556A">
        <w:rPr>
          <w:rFonts w:ascii="Times New Roman" w:hAnsi="Times New Roman"/>
          <w:bCs/>
          <w:sz w:val="24"/>
          <w:szCs w:val="24"/>
        </w:rPr>
        <w:t xml:space="preserve">to </w:t>
      </w:r>
      <w:r w:rsidR="006F7725" w:rsidRPr="0046556A">
        <w:rPr>
          <w:rFonts w:ascii="Times New Roman" w:hAnsi="Times New Roman"/>
          <w:bCs/>
          <w:sz w:val="24"/>
          <w:szCs w:val="24"/>
        </w:rPr>
        <w:t>have a half-life, like electron</w:t>
      </w:r>
      <w:r w:rsidR="00A215FB" w:rsidRPr="0046556A">
        <w:rPr>
          <w:rFonts w:ascii="Times New Roman" w:hAnsi="Times New Roman"/>
          <w:bCs/>
          <w:sz w:val="24"/>
          <w:szCs w:val="24"/>
        </w:rPr>
        <w:t>s</w:t>
      </w:r>
      <w:r w:rsidR="006F7725" w:rsidRPr="0046556A">
        <w:rPr>
          <w:rFonts w:ascii="Times New Roman" w:hAnsi="Times New Roman"/>
          <w:bCs/>
          <w:sz w:val="24"/>
          <w:szCs w:val="24"/>
        </w:rPr>
        <w:t xml:space="preserve">, and </w:t>
      </w:r>
      <w:r w:rsidR="00A215FB" w:rsidRPr="0046556A">
        <w:rPr>
          <w:rFonts w:ascii="Times New Roman" w:hAnsi="Times New Roman"/>
          <w:bCs/>
          <w:sz w:val="24"/>
          <w:szCs w:val="24"/>
        </w:rPr>
        <w:t xml:space="preserve">thus </w:t>
      </w:r>
      <w:r w:rsidR="006F7725" w:rsidRPr="0046556A">
        <w:rPr>
          <w:rFonts w:ascii="Times New Roman" w:hAnsi="Times New Roman"/>
          <w:bCs/>
          <w:sz w:val="24"/>
          <w:szCs w:val="24"/>
        </w:rPr>
        <w:t xml:space="preserve">could exist </w:t>
      </w:r>
      <w:r w:rsidR="00A215FB" w:rsidRPr="0046556A">
        <w:rPr>
          <w:rFonts w:ascii="Times New Roman" w:hAnsi="Times New Roman"/>
          <w:bCs/>
          <w:sz w:val="24"/>
          <w:szCs w:val="24"/>
        </w:rPr>
        <w:t xml:space="preserve">for an </w:t>
      </w:r>
      <w:r w:rsidR="006F7725" w:rsidRPr="0046556A">
        <w:rPr>
          <w:rFonts w:ascii="Times New Roman" w:hAnsi="Times New Roman"/>
          <w:bCs/>
          <w:sz w:val="24"/>
          <w:szCs w:val="24"/>
        </w:rPr>
        <w:t>infinitely long</w:t>
      </w:r>
      <w:r w:rsidR="00A215FB" w:rsidRPr="0046556A">
        <w:rPr>
          <w:rFonts w:ascii="Times New Roman" w:hAnsi="Times New Roman"/>
          <w:bCs/>
          <w:sz w:val="24"/>
          <w:szCs w:val="24"/>
        </w:rPr>
        <w:t xml:space="preserve"> time</w:t>
      </w:r>
      <w:r w:rsidR="006F7725" w:rsidRPr="0046556A">
        <w:rPr>
          <w:rFonts w:ascii="Times New Roman" w:hAnsi="Times New Roman"/>
          <w:bCs/>
          <w:sz w:val="24"/>
          <w:szCs w:val="24"/>
        </w:rPr>
        <w:t xml:space="preserve">, at least until </w:t>
      </w:r>
      <w:r w:rsidR="00A215FB" w:rsidRPr="0046556A">
        <w:rPr>
          <w:rFonts w:ascii="Times New Roman" w:hAnsi="Times New Roman"/>
          <w:bCs/>
          <w:sz w:val="24"/>
          <w:szCs w:val="24"/>
        </w:rPr>
        <w:t xml:space="preserve">it </w:t>
      </w:r>
      <w:r w:rsidR="006F7725" w:rsidRPr="0046556A">
        <w:rPr>
          <w:rFonts w:ascii="Times New Roman" w:hAnsi="Times New Roman"/>
          <w:bCs/>
          <w:sz w:val="24"/>
          <w:szCs w:val="24"/>
        </w:rPr>
        <w:t>interact</w:t>
      </w:r>
      <w:r w:rsidR="00A215FB" w:rsidRPr="0046556A">
        <w:rPr>
          <w:rFonts w:ascii="Times New Roman" w:hAnsi="Times New Roman"/>
          <w:bCs/>
          <w:sz w:val="24"/>
          <w:szCs w:val="24"/>
        </w:rPr>
        <w:t>s</w:t>
      </w:r>
      <w:r w:rsidR="006F7725" w:rsidRPr="0046556A">
        <w:rPr>
          <w:rFonts w:ascii="Times New Roman" w:hAnsi="Times New Roman"/>
          <w:bCs/>
          <w:sz w:val="24"/>
          <w:szCs w:val="24"/>
        </w:rPr>
        <w:t xml:space="preserve"> with its antiparticle.</w:t>
      </w:r>
    </w:p>
    <w:p w14:paraId="2A81AE92" w14:textId="77777777" w:rsidR="006F7725" w:rsidRPr="0046556A" w:rsidRDefault="006F7725" w:rsidP="00153432">
      <w:pPr>
        <w:pStyle w:val="p1"/>
        <w:rPr>
          <w:rFonts w:ascii="Times New Roman" w:hAnsi="Times New Roman"/>
          <w:sz w:val="24"/>
          <w:szCs w:val="24"/>
        </w:rPr>
      </w:pPr>
    </w:p>
    <w:p w14:paraId="102BA366" w14:textId="7B8E0626" w:rsidR="006F7725" w:rsidRPr="0046556A" w:rsidRDefault="00153432" w:rsidP="005F688F">
      <w:pPr>
        <w:pStyle w:val="p1"/>
        <w:numPr>
          <w:ilvl w:val="0"/>
          <w:numId w:val="19"/>
        </w:numPr>
        <w:rPr>
          <w:rFonts w:ascii="Times New Roman" w:hAnsi="Times New Roman"/>
          <w:bCs/>
          <w:sz w:val="24"/>
          <w:szCs w:val="24"/>
        </w:rPr>
      </w:pPr>
      <w:r w:rsidRPr="0046556A">
        <w:rPr>
          <w:rFonts w:ascii="Times New Roman" w:hAnsi="Times New Roman"/>
          <w:i/>
          <w:sz w:val="24"/>
          <w:szCs w:val="24"/>
        </w:rPr>
        <w:t xml:space="preserve">Create a refuge in a </w:t>
      </w:r>
      <w:r w:rsidRPr="0046556A">
        <w:rPr>
          <w:rFonts w:ascii="Times New Roman" w:hAnsi="Times New Roman"/>
          <w:bCs/>
          <w:i/>
          <w:sz w:val="24"/>
          <w:szCs w:val="24"/>
        </w:rPr>
        <w:t>bubble of curved</w:t>
      </w:r>
      <w:r w:rsidR="005F688F" w:rsidRPr="0046556A">
        <w:rPr>
          <w:rFonts w:ascii="Times New Roman" w:hAnsi="Times New Roman"/>
          <w:bCs/>
          <w:sz w:val="24"/>
          <w:szCs w:val="24"/>
        </w:rPr>
        <w:t xml:space="preserve"> </w:t>
      </w:r>
      <w:r w:rsidRPr="0046556A">
        <w:rPr>
          <w:rFonts w:ascii="Times New Roman" w:hAnsi="Times New Roman"/>
          <w:bCs/>
          <w:i/>
          <w:sz w:val="24"/>
          <w:szCs w:val="24"/>
        </w:rPr>
        <w:t>space</w:t>
      </w:r>
      <w:r w:rsidR="006F7725" w:rsidRPr="0046556A">
        <w:rPr>
          <w:rFonts w:ascii="Times New Roman" w:hAnsi="Times New Roman"/>
          <w:bCs/>
          <w:sz w:val="24"/>
          <w:szCs w:val="24"/>
        </w:rPr>
        <w:t xml:space="preserve"> (</w:t>
      </w:r>
      <w:r w:rsidR="00A215FB" w:rsidRPr="0046556A">
        <w:rPr>
          <w:rFonts w:ascii="Times New Roman" w:hAnsi="Times New Roman"/>
          <w:bCs/>
          <w:sz w:val="24"/>
          <w:szCs w:val="24"/>
        </w:rPr>
        <w:t xml:space="preserve">perhaps </w:t>
      </w:r>
      <w:r w:rsidR="006D603A" w:rsidRPr="0046556A">
        <w:rPr>
          <w:rFonts w:ascii="Times New Roman" w:hAnsi="Times New Roman"/>
          <w:bCs/>
          <w:sz w:val="24"/>
          <w:szCs w:val="24"/>
        </w:rPr>
        <w:t>inside or near a black hole).</w:t>
      </w:r>
    </w:p>
    <w:p w14:paraId="381AD7EA" w14:textId="77777777" w:rsidR="00AF0EE8" w:rsidRPr="0046556A" w:rsidRDefault="00AF0EE8" w:rsidP="00AF0EE8">
      <w:pPr>
        <w:pStyle w:val="p1"/>
        <w:ind w:left="0"/>
        <w:rPr>
          <w:rFonts w:ascii="Times New Roman" w:hAnsi="Times New Roman"/>
          <w:bCs/>
          <w:sz w:val="24"/>
          <w:szCs w:val="24"/>
        </w:rPr>
      </w:pPr>
    </w:p>
    <w:p w14:paraId="0DDC27C3" w14:textId="3F3E1536" w:rsidR="00AF0EE8" w:rsidRPr="0046556A" w:rsidRDefault="00AF0EE8" w:rsidP="00182A75">
      <w:pPr>
        <w:pStyle w:val="p1"/>
        <w:numPr>
          <w:ilvl w:val="0"/>
          <w:numId w:val="19"/>
        </w:numPr>
        <w:jc w:val="both"/>
        <w:rPr>
          <w:rFonts w:ascii="Times New Roman" w:hAnsi="Times New Roman"/>
          <w:bCs/>
          <w:sz w:val="24"/>
          <w:szCs w:val="24"/>
        </w:rPr>
      </w:pPr>
      <w:r w:rsidRPr="0046556A">
        <w:rPr>
          <w:rFonts w:ascii="Times New Roman" w:hAnsi="Times New Roman"/>
          <w:bCs/>
          <w:i/>
          <w:sz w:val="24"/>
          <w:szCs w:val="24"/>
        </w:rPr>
        <w:t xml:space="preserve">Travel </w:t>
      </w:r>
      <w:r w:rsidR="00A215FB" w:rsidRPr="0046556A">
        <w:rPr>
          <w:rFonts w:ascii="Times New Roman" w:hAnsi="Times New Roman"/>
          <w:bCs/>
          <w:i/>
          <w:sz w:val="24"/>
          <w:szCs w:val="24"/>
        </w:rPr>
        <w:t xml:space="preserve">at speeds </w:t>
      </w:r>
      <w:r w:rsidRPr="0046556A">
        <w:rPr>
          <w:rFonts w:ascii="Times New Roman" w:hAnsi="Times New Roman"/>
          <w:bCs/>
          <w:i/>
          <w:sz w:val="24"/>
          <w:szCs w:val="24"/>
        </w:rPr>
        <w:t>above</w:t>
      </w:r>
      <w:r w:rsidR="00A215FB" w:rsidRPr="0046556A">
        <w:rPr>
          <w:rFonts w:ascii="Times New Roman" w:hAnsi="Times New Roman"/>
          <w:bCs/>
          <w:i/>
          <w:sz w:val="24"/>
          <w:szCs w:val="24"/>
        </w:rPr>
        <w:t xml:space="preserve"> </w:t>
      </w:r>
      <w:r w:rsidRPr="0046556A">
        <w:rPr>
          <w:rFonts w:ascii="Times New Roman" w:hAnsi="Times New Roman"/>
          <w:bCs/>
          <w:i/>
          <w:sz w:val="24"/>
          <w:szCs w:val="24"/>
        </w:rPr>
        <w:t>light speed</w:t>
      </w:r>
      <w:r w:rsidRPr="0046556A">
        <w:rPr>
          <w:rFonts w:ascii="Times New Roman" w:hAnsi="Times New Roman"/>
          <w:bCs/>
          <w:sz w:val="24"/>
          <w:szCs w:val="24"/>
        </w:rPr>
        <w:t>. This will help u</w:t>
      </w:r>
      <w:r w:rsidR="00182A75" w:rsidRPr="0046556A">
        <w:rPr>
          <w:rFonts w:ascii="Times New Roman" w:hAnsi="Times New Roman"/>
          <w:bCs/>
          <w:sz w:val="24"/>
          <w:szCs w:val="24"/>
        </w:rPr>
        <w:t>s</w:t>
      </w:r>
      <w:r w:rsidRPr="0046556A">
        <w:rPr>
          <w:rFonts w:ascii="Times New Roman" w:hAnsi="Times New Roman"/>
          <w:bCs/>
          <w:sz w:val="24"/>
          <w:szCs w:val="24"/>
        </w:rPr>
        <w:t xml:space="preserve"> to reach remote regions of the universe where more matter could survive or the end is not so nigh; alternatively, </w:t>
      </w:r>
      <w:r w:rsidR="00FA32D5" w:rsidRPr="0046556A">
        <w:rPr>
          <w:rFonts w:ascii="Times New Roman" w:hAnsi="Times New Roman"/>
          <w:bCs/>
          <w:sz w:val="24"/>
          <w:szCs w:val="24"/>
        </w:rPr>
        <w:t xml:space="preserve">the </w:t>
      </w:r>
      <w:r w:rsidRPr="0046556A">
        <w:rPr>
          <w:rFonts w:ascii="Times New Roman" w:hAnsi="Times New Roman"/>
          <w:bCs/>
          <w:sz w:val="24"/>
          <w:szCs w:val="24"/>
        </w:rPr>
        <w:t>relativistic slowdown of time</w:t>
      </w:r>
      <w:r w:rsidR="00182A75" w:rsidRPr="0046556A">
        <w:rPr>
          <w:rFonts w:ascii="Times New Roman" w:hAnsi="Times New Roman"/>
          <w:bCs/>
          <w:sz w:val="24"/>
          <w:szCs w:val="24"/>
        </w:rPr>
        <w:t xml:space="preserve"> in the starship may help some object</w:t>
      </w:r>
      <w:r w:rsidR="00FA32D5" w:rsidRPr="0046556A">
        <w:rPr>
          <w:rFonts w:ascii="Times New Roman" w:hAnsi="Times New Roman"/>
          <w:bCs/>
          <w:sz w:val="24"/>
          <w:szCs w:val="24"/>
        </w:rPr>
        <w:t>s</w:t>
      </w:r>
      <w:r w:rsidR="00182A75" w:rsidRPr="0046556A">
        <w:rPr>
          <w:rFonts w:ascii="Times New Roman" w:hAnsi="Times New Roman"/>
          <w:bCs/>
          <w:sz w:val="24"/>
          <w:szCs w:val="24"/>
        </w:rPr>
        <w:t xml:space="preserve"> survive relatively longer</w:t>
      </w:r>
      <w:r w:rsidR="00FA32D5" w:rsidRPr="0046556A">
        <w:rPr>
          <w:rFonts w:ascii="Times New Roman" w:hAnsi="Times New Roman"/>
          <w:bCs/>
          <w:sz w:val="24"/>
          <w:szCs w:val="24"/>
        </w:rPr>
        <w:t>,</w:t>
      </w:r>
      <w:r w:rsidR="00182A75" w:rsidRPr="0046556A">
        <w:rPr>
          <w:rFonts w:ascii="Times New Roman" w:hAnsi="Times New Roman"/>
          <w:bCs/>
          <w:sz w:val="24"/>
          <w:szCs w:val="24"/>
        </w:rPr>
        <w:t xml:space="preserve"> or</w:t>
      </w:r>
      <w:r w:rsidR="000D1205" w:rsidRPr="0046556A">
        <w:rPr>
          <w:rFonts w:ascii="Times New Roman" w:hAnsi="Times New Roman"/>
          <w:bCs/>
          <w:sz w:val="24"/>
          <w:szCs w:val="24"/>
        </w:rPr>
        <w:t xml:space="preserve"> could</w:t>
      </w:r>
      <w:r w:rsidR="00182A75" w:rsidRPr="0046556A">
        <w:rPr>
          <w:rFonts w:ascii="Times New Roman" w:hAnsi="Times New Roman"/>
          <w:bCs/>
          <w:sz w:val="24"/>
          <w:szCs w:val="24"/>
        </w:rPr>
        <w:t xml:space="preserve"> even result in travel back in time.</w:t>
      </w:r>
    </w:p>
    <w:p w14:paraId="1846DD03" w14:textId="77777777" w:rsidR="00C742F0" w:rsidRPr="0046556A" w:rsidRDefault="00C742F0" w:rsidP="00C742F0">
      <w:pPr>
        <w:pStyle w:val="p1"/>
        <w:ind w:left="0"/>
        <w:jc w:val="both"/>
        <w:rPr>
          <w:rFonts w:ascii="Times New Roman" w:hAnsi="Times New Roman"/>
          <w:bCs/>
          <w:sz w:val="24"/>
          <w:szCs w:val="24"/>
        </w:rPr>
      </w:pPr>
    </w:p>
    <w:p w14:paraId="5BA75D25" w14:textId="6924DDCB" w:rsidR="00153432" w:rsidRPr="0046556A" w:rsidRDefault="00C742F0" w:rsidP="000D1205">
      <w:pPr>
        <w:ind w:firstLine="383"/>
      </w:pPr>
      <w:r w:rsidRPr="0046556A">
        <w:t>There is no exact end date in the heat death scenario, so “</w:t>
      </w:r>
      <w:r w:rsidR="00FA32D5" w:rsidRPr="0046556A">
        <w:t>survival</w:t>
      </w:r>
      <w:r w:rsidRPr="0046556A">
        <w:t xml:space="preserve">” is not applicable to </w:t>
      </w:r>
      <w:r w:rsidR="00FA32D5" w:rsidRPr="0046556A">
        <w:t>that scenario</w:t>
      </w:r>
      <w:r w:rsidRPr="0046556A">
        <w:t>.</w:t>
      </w:r>
    </w:p>
    <w:p w14:paraId="5D0CC525" w14:textId="77777777" w:rsidR="00C143FC" w:rsidRPr="0046556A" w:rsidRDefault="00C143FC" w:rsidP="001C73B2">
      <w:pPr>
        <w:pStyle w:val="BasicParagraph"/>
        <w:ind w:left="720"/>
        <w:rPr>
          <w:rFonts w:ascii="Times New Roman" w:hAnsi="Times New Roman" w:cs="Times New Roman"/>
        </w:rPr>
      </w:pPr>
    </w:p>
    <w:p w14:paraId="6CC8BB31" w14:textId="1B8D29FE" w:rsidR="00C143FC" w:rsidRPr="0046556A" w:rsidRDefault="00203D1D" w:rsidP="00200B92">
      <w:pPr>
        <w:pStyle w:val="Heading2"/>
        <w:rPr>
          <w:rFonts w:ascii="Times New Roman" w:hAnsi="Times New Roman" w:cs="Times New Roman"/>
          <w:sz w:val="24"/>
          <w:szCs w:val="24"/>
        </w:rPr>
      </w:pPr>
      <w:bookmarkStart w:id="32" w:name="_Toc14788563"/>
      <w:bookmarkStart w:id="33" w:name="_Toc25415816"/>
      <w:r w:rsidRPr="0046556A">
        <w:rPr>
          <w:rFonts w:ascii="Times New Roman" w:hAnsi="Times New Roman" w:cs="Times New Roman"/>
          <w:sz w:val="24"/>
          <w:szCs w:val="24"/>
        </w:rPr>
        <w:t>3.5</w:t>
      </w:r>
      <w:r w:rsidR="00EF2DF1" w:rsidRPr="0046556A">
        <w:rPr>
          <w:rFonts w:ascii="Times New Roman" w:hAnsi="Times New Roman" w:cs="Times New Roman"/>
          <w:sz w:val="24"/>
          <w:szCs w:val="24"/>
        </w:rPr>
        <w:t xml:space="preserve">. </w:t>
      </w:r>
      <w:r w:rsidR="00C143FC" w:rsidRPr="0046556A">
        <w:rPr>
          <w:rFonts w:ascii="Times New Roman" w:hAnsi="Times New Roman" w:cs="Times New Roman"/>
          <w:sz w:val="24"/>
          <w:szCs w:val="24"/>
        </w:rPr>
        <w:t>Manipulate time</w:t>
      </w:r>
      <w:bookmarkEnd w:id="32"/>
      <w:bookmarkEnd w:id="33"/>
    </w:p>
    <w:p w14:paraId="7A7D51DF" w14:textId="77777777" w:rsidR="00DF2868" w:rsidRPr="0046556A" w:rsidRDefault="00DF2868" w:rsidP="00DF2868"/>
    <w:p w14:paraId="59931C88" w14:textId="1FF45777" w:rsidR="00323B10" w:rsidRPr="0046556A" w:rsidRDefault="00323B10" w:rsidP="00DF2868">
      <w:r w:rsidRPr="0046556A">
        <w:t xml:space="preserve">The end of the universe is an inevitable event in the future. </w:t>
      </w:r>
      <w:r w:rsidR="000D1205" w:rsidRPr="0046556A">
        <w:t>Thus, escaping the future</w:t>
      </w:r>
      <w:r w:rsidR="0038503B" w:rsidRPr="0046556A">
        <w:t>,</w:t>
      </w:r>
      <w:r w:rsidR="000D1205" w:rsidRPr="0046556A">
        <w:t xml:space="preserve"> by</w:t>
      </w:r>
      <w:r w:rsidR="0038503B" w:rsidRPr="0046556A">
        <w:t>, say,</w:t>
      </w:r>
      <w:r w:rsidRPr="0046556A">
        <w:t xml:space="preserve"> travelling</w:t>
      </w:r>
      <w:r w:rsidR="000D1205" w:rsidRPr="0046556A">
        <w:t xml:space="preserve"> in </w:t>
      </w:r>
      <w:r w:rsidRPr="0046556A">
        <w:t>or manipulating time</w:t>
      </w:r>
      <w:r w:rsidR="0038503B" w:rsidRPr="0046556A">
        <w:t>,</w:t>
      </w:r>
      <w:r w:rsidRPr="0046556A">
        <w:t xml:space="preserve"> may help </w:t>
      </w:r>
      <w:r w:rsidR="0038503B" w:rsidRPr="0046556A">
        <w:t xml:space="preserve">us </w:t>
      </w:r>
      <w:r w:rsidRPr="0046556A">
        <w:t>to escape the event.</w:t>
      </w:r>
    </w:p>
    <w:p w14:paraId="348D9A89" w14:textId="77777777" w:rsidR="00323B10" w:rsidRPr="0046556A" w:rsidRDefault="00323B10" w:rsidP="00DF2868"/>
    <w:p w14:paraId="2D9F7EC0" w14:textId="1215333E" w:rsidR="00C361B8" w:rsidRPr="0046556A" w:rsidRDefault="00DF2868" w:rsidP="00244D7C">
      <w:pPr>
        <w:pStyle w:val="ListParagraph"/>
        <w:numPr>
          <w:ilvl w:val="0"/>
          <w:numId w:val="6"/>
        </w:numPr>
        <w:jc w:val="both"/>
      </w:pPr>
      <w:r w:rsidRPr="0046556A">
        <w:rPr>
          <w:i/>
        </w:rPr>
        <w:t>Time travel to the past to escape the end</w:t>
      </w:r>
      <w:r w:rsidR="00323B10" w:rsidRPr="0046556A">
        <w:rPr>
          <w:i/>
        </w:rPr>
        <w:t xml:space="preserve"> of the universe</w:t>
      </w:r>
      <w:r w:rsidR="000824A9" w:rsidRPr="0046556A">
        <w:t xml:space="preserve">: Perhaps </w:t>
      </w:r>
      <w:r w:rsidR="00323B10" w:rsidRPr="0046556A">
        <w:t xml:space="preserve">via </w:t>
      </w:r>
      <w:r w:rsidR="0038503B" w:rsidRPr="0046556A">
        <w:t xml:space="preserve">a </w:t>
      </w:r>
      <w:r w:rsidR="00323B10" w:rsidRPr="0046556A">
        <w:t>system of wormholes</w:t>
      </w:r>
      <w:r w:rsidR="0038503B" w:rsidRPr="0046556A">
        <w:t>,</w:t>
      </w:r>
      <w:r w:rsidR="00323B10" w:rsidRPr="0046556A">
        <w:t xml:space="preserve"> one of which is moving </w:t>
      </w:r>
      <w:r w:rsidR="0038503B" w:rsidRPr="0046556A">
        <w:t xml:space="preserve">at </w:t>
      </w:r>
      <w:r w:rsidR="00323B10" w:rsidRPr="0046556A">
        <w:t>near</w:t>
      </w:r>
      <w:r w:rsidR="0038503B" w:rsidRPr="0046556A">
        <w:t>-light</w:t>
      </w:r>
      <w:r w:rsidR="00323B10" w:rsidRPr="0046556A">
        <w:t xml:space="preserve"> speed. Note that there is no need to send actual starships or human beings through the wormhole: a small </w:t>
      </w:r>
      <w:proofErr w:type="spellStart"/>
      <w:r w:rsidR="00323B10" w:rsidRPr="0046556A">
        <w:t>nanobot</w:t>
      </w:r>
      <w:proofErr w:type="spellEnd"/>
      <w:r w:rsidR="00323B10" w:rsidRPr="0046556A">
        <w:t xml:space="preserve"> or </w:t>
      </w:r>
      <w:r w:rsidR="00244D7C" w:rsidRPr="0046556A">
        <w:t>“</w:t>
      </w:r>
      <w:proofErr w:type="spellStart"/>
      <w:r w:rsidR="00323B10" w:rsidRPr="0046556A">
        <w:t>femtobot</w:t>
      </w:r>
      <w:proofErr w:type="spellEnd"/>
      <w:r w:rsidR="00244D7C" w:rsidRPr="0046556A">
        <w:t>”</w:t>
      </w:r>
      <w:r w:rsidR="00323B10" w:rsidRPr="0046556A">
        <w:t xml:space="preserve"> could be enough, or even an information package. For example, if our current civilization observes that a remote </w:t>
      </w:r>
      <w:r w:rsidR="000D0229" w:rsidRPr="0046556A">
        <w:t>“</w:t>
      </w:r>
      <w:r w:rsidR="00323B10" w:rsidRPr="0046556A">
        <w:t>black</w:t>
      </w:r>
      <w:r w:rsidR="000D0229" w:rsidRPr="0046556A">
        <w:t xml:space="preserve"> </w:t>
      </w:r>
      <w:r w:rsidR="00323B10" w:rsidRPr="0046556A">
        <w:t>hole</w:t>
      </w:r>
      <w:r w:rsidR="000D0229" w:rsidRPr="0046556A">
        <w:t>”</w:t>
      </w:r>
      <w:r w:rsidR="00323B10" w:rsidRPr="0046556A">
        <w:t xml:space="preserve"> produce</w:t>
      </w:r>
      <w:r w:rsidR="000D0229" w:rsidRPr="0046556A">
        <w:t>s</w:t>
      </w:r>
      <w:r w:rsidR="00323B10" w:rsidRPr="0046556A">
        <w:t xml:space="preserve"> repeated flashes of light </w:t>
      </w:r>
      <w:r w:rsidR="0038503B" w:rsidRPr="0046556A">
        <w:t xml:space="preserve">(like </w:t>
      </w:r>
      <w:r w:rsidR="00323B10" w:rsidRPr="0046556A">
        <w:t>Morse code</w:t>
      </w:r>
      <w:r w:rsidR="0038503B" w:rsidRPr="0046556A">
        <w:t>)</w:t>
      </w:r>
      <w:r w:rsidR="00323B10" w:rsidRPr="0046556A">
        <w:t>, we could download the mess</w:t>
      </w:r>
      <w:r w:rsidR="00244D7C" w:rsidRPr="0046556A">
        <w:t>age. Kardashev</w:t>
      </w:r>
      <w:r w:rsidR="00323B10" w:rsidRPr="0046556A">
        <w:t xml:space="preserve"> spoke about </w:t>
      </w:r>
      <w:r w:rsidR="00244D7C" w:rsidRPr="0046556A">
        <w:t>this</w:t>
      </w:r>
      <w:r w:rsidR="00323B10" w:rsidRPr="0046556A">
        <w:t xml:space="preserve"> possibility </w:t>
      </w:r>
      <w:r w:rsidR="00244D7C" w:rsidRPr="0046556A">
        <w:t>at the</w:t>
      </w:r>
      <w:r w:rsidR="00323B10" w:rsidRPr="0046556A">
        <w:t xml:space="preserve"> </w:t>
      </w:r>
      <w:r w:rsidR="00244D7C" w:rsidRPr="0046556A">
        <w:t>“</w:t>
      </w:r>
      <w:r w:rsidR="00323B10" w:rsidRPr="0046556A">
        <w:t>SETI seminar</w:t>
      </w:r>
      <w:r w:rsidR="00244D7C" w:rsidRPr="0046556A">
        <w:t>”</w:t>
      </w:r>
      <w:r w:rsidR="00323B10" w:rsidRPr="0046556A">
        <w:t xml:space="preserve"> in Moscow </w:t>
      </w:r>
      <w:r w:rsidR="00244D7C" w:rsidRPr="0046556A">
        <w:t>in 2019</w:t>
      </w:r>
      <w:r w:rsidR="000D1205" w:rsidRPr="0046556A">
        <w:t xml:space="preserve"> </w:t>
      </w:r>
      <w:r w:rsidR="000D1205" w:rsidRPr="0046556A">
        <w:fldChar w:fldCharType="begin"/>
      </w:r>
      <w:r w:rsidR="000D1205" w:rsidRPr="0046556A">
        <w:instrText xml:space="preserve"> ADDIN ZOTERO_ITEM CSL_CITATION {"citationID":"4SF9ybHi","properties":{"formattedCitation":"(Kardashev, 2019)","plainCitation":"(Kardashev, 2019)","noteIndex":0},"citationItems":[{"id":9788,"uris":["http://zotero.org/users/3736454/items/3NIV9MNA"],"uri":["http://zotero.org/users/3736454/items/3NIV9MNA"],"itemData":{"id":9788,"type":"motion_picture","title":"Kardashev, 88, about Fermi paradox in multiverse and wormholes - YouTube","URL":"https://www.youtube.com/watch?v=Fj0QLW026yA&amp;t=12s","author":[{"family":"Kardashev","given":"Nikolai"}],"issued":{"date-parts":[["2019"]]},"accessed":{"date-parts":[["2019",6,21]]}}}],"schema":"https://github.com/citation-style-language/schema/raw/master/csl-citation.json"} </w:instrText>
      </w:r>
      <w:r w:rsidR="000D1205" w:rsidRPr="0046556A">
        <w:fldChar w:fldCharType="separate"/>
      </w:r>
      <w:r w:rsidR="000D1205" w:rsidRPr="0046556A">
        <w:rPr>
          <w:noProof/>
        </w:rPr>
        <w:t>(Kardashev, 2019)</w:t>
      </w:r>
      <w:r w:rsidR="000D1205" w:rsidRPr="0046556A">
        <w:fldChar w:fldCharType="end"/>
      </w:r>
      <w:r w:rsidR="00244D7C" w:rsidRPr="0046556A">
        <w:t xml:space="preserve">. </w:t>
      </w:r>
    </w:p>
    <w:p w14:paraId="37A3EB7D" w14:textId="77777777" w:rsidR="00C361B8" w:rsidRPr="0046556A" w:rsidRDefault="00C361B8" w:rsidP="00C361B8">
      <w:pPr>
        <w:pStyle w:val="ListParagraph"/>
        <w:ind w:left="743"/>
        <w:jc w:val="both"/>
      </w:pPr>
    </w:p>
    <w:p w14:paraId="268DFB38" w14:textId="38C5BB10" w:rsidR="00C361B8" w:rsidRPr="0046556A" w:rsidRDefault="0038503B" w:rsidP="00C361B8">
      <w:pPr>
        <w:pStyle w:val="ListParagraph"/>
        <w:ind w:left="743"/>
        <w:jc w:val="both"/>
      </w:pPr>
      <w:r w:rsidRPr="0046556A">
        <w:lastRenderedPageBreak/>
        <w:t xml:space="preserve">A smaller </w:t>
      </w:r>
      <w:r w:rsidR="00244D7C" w:rsidRPr="0046556A">
        <w:t xml:space="preserve">size </w:t>
      </w:r>
      <w:r w:rsidRPr="0046556A">
        <w:t xml:space="preserve">for </w:t>
      </w:r>
      <w:r w:rsidR="00244D7C" w:rsidRPr="0046556A">
        <w:t>th</w:t>
      </w:r>
      <w:r w:rsidRPr="0046556A">
        <w:t>is</w:t>
      </w:r>
      <w:r w:rsidR="00244D7C" w:rsidRPr="0046556A">
        <w:t xml:space="preserve"> package means much less energy </w:t>
      </w:r>
      <w:r w:rsidR="000D1205" w:rsidRPr="0046556A">
        <w:t xml:space="preserve">is </w:t>
      </w:r>
      <w:r w:rsidR="00244D7C" w:rsidRPr="0046556A">
        <w:t>needed to create the wormhole</w:t>
      </w:r>
      <w:r w:rsidRPr="0046556A">
        <w:t>,</w:t>
      </w:r>
      <w:r w:rsidR="00244D7C" w:rsidRPr="0046556A">
        <w:t xml:space="preserve"> and </w:t>
      </w:r>
      <w:r w:rsidRPr="0046556A">
        <w:t>such a probe would be much more resilient than a larger one</w:t>
      </w:r>
      <w:r w:rsidR="00BD707B" w:rsidRPr="0046556A">
        <w:t xml:space="preserve">. Sending data to the past could cause </w:t>
      </w:r>
      <w:r w:rsidR="000824A9" w:rsidRPr="0046556A">
        <w:t xml:space="preserve">a </w:t>
      </w:r>
      <w:r w:rsidR="00BD707B" w:rsidRPr="0046556A">
        <w:t>“grandfather paradox”</w:t>
      </w:r>
      <w:r w:rsidR="00E13785" w:rsidRPr="0046556A">
        <w:t xml:space="preserve"> (a change in the past which makes a given future impossible)</w:t>
      </w:r>
      <w:r w:rsidR="00BD707B" w:rsidRPr="0046556A">
        <w:t xml:space="preserve">, but if the probe is really small, it could have </w:t>
      </w:r>
      <w:r w:rsidR="000824A9" w:rsidRPr="0046556A">
        <w:t xml:space="preserve">a </w:t>
      </w:r>
      <w:r w:rsidR="00BD707B" w:rsidRPr="0046556A">
        <w:t>very small “footprint”. It could be sent to the earlier universe, closer to the Big Bang,</w:t>
      </w:r>
      <w:r w:rsidR="000D0229" w:rsidRPr="0046556A">
        <w:t xml:space="preserve"> where conditions are more favorable for the creation of wormholes, but after it will remain in the “aestivation” to </w:t>
      </w:r>
      <w:r w:rsidR="000824A9" w:rsidRPr="0046556A">
        <w:t xml:space="preserve">avoid causing a </w:t>
      </w:r>
      <w:r w:rsidR="000D0229" w:rsidRPr="0046556A">
        <w:t xml:space="preserve">grandfather </w:t>
      </w:r>
      <w:r w:rsidR="00076792" w:rsidRPr="0046556A">
        <w:t xml:space="preserve">paradox. </w:t>
      </w:r>
    </w:p>
    <w:p w14:paraId="661CFC83" w14:textId="77777777" w:rsidR="00C361B8" w:rsidRPr="0046556A" w:rsidRDefault="00C361B8" w:rsidP="00C361B8">
      <w:pPr>
        <w:pStyle w:val="ListParagraph"/>
        <w:ind w:left="743"/>
        <w:jc w:val="both"/>
      </w:pPr>
    </w:p>
    <w:p w14:paraId="34BADBBD" w14:textId="5C89491E" w:rsidR="00DF2868" w:rsidRPr="0046556A" w:rsidRDefault="00C361B8" w:rsidP="00C361B8">
      <w:pPr>
        <w:pStyle w:val="ListParagraph"/>
        <w:ind w:left="743"/>
        <w:jc w:val="both"/>
      </w:pPr>
      <w:r w:rsidRPr="0046556A">
        <w:t>A</w:t>
      </w:r>
      <w:r w:rsidR="00076792" w:rsidRPr="0046556A">
        <w:t xml:space="preserve">lternatively, </w:t>
      </w:r>
      <w:r w:rsidRPr="0046556A">
        <w:t xml:space="preserve">the </w:t>
      </w:r>
      <w:r w:rsidR="000824A9" w:rsidRPr="0046556A">
        <w:t xml:space="preserve">probe’s goal could </w:t>
      </w:r>
      <w:r w:rsidR="00076792" w:rsidRPr="0046556A">
        <w:t xml:space="preserve">be to </w:t>
      </w:r>
      <w:r w:rsidR="000824A9" w:rsidRPr="0046556A">
        <w:t xml:space="preserve">intentionally </w:t>
      </w:r>
      <w:r w:rsidR="00076792" w:rsidRPr="0046556A">
        <w:t xml:space="preserve">cause </w:t>
      </w:r>
      <w:r w:rsidR="000824A9" w:rsidRPr="0046556A">
        <w:t xml:space="preserve">a </w:t>
      </w:r>
      <w:r w:rsidRPr="0046556A">
        <w:t>grandfather</w:t>
      </w:r>
      <w:r w:rsidR="00076792" w:rsidRPr="0046556A">
        <w:t xml:space="preserve"> paradox</w:t>
      </w:r>
      <w:r w:rsidR="002860BF" w:rsidRPr="0046556A">
        <w:t>,</w:t>
      </w:r>
      <w:r w:rsidR="00076792" w:rsidRPr="0046556A">
        <w:t xml:space="preserve"> thus creating</w:t>
      </w:r>
      <w:r w:rsidR="009B56FE">
        <w:t xml:space="preserve"> an</w:t>
      </w:r>
      <w:r w:rsidR="00076792" w:rsidRPr="0046556A">
        <w:t xml:space="preserve"> alternative branch of the universe</w:t>
      </w:r>
      <w:r w:rsidR="000824A9" w:rsidRPr="0046556A">
        <w:t xml:space="preserve">. This </w:t>
      </w:r>
      <w:r w:rsidR="002860BF" w:rsidRPr="0046556A">
        <w:t>could be done again and again</w:t>
      </w:r>
      <w:r w:rsidR="000824A9" w:rsidRPr="0046556A">
        <w:t>,</w:t>
      </w:r>
      <w:r w:rsidR="002860BF" w:rsidRPr="0046556A">
        <w:t xml:space="preserve"> arbitrar</w:t>
      </w:r>
      <w:r w:rsidR="000824A9" w:rsidRPr="0046556A">
        <w:t>il</w:t>
      </w:r>
      <w:r w:rsidR="002860BF" w:rsidRPr="0046556A">
        <w:t xml:space="preserve">y increasing the “subjective time” of existence. An observer </w:t>
      </w:r>
      <w:r w:rsidR="000824A9" w:rsidRPr="0046556A">
        <w:t xml:space="preserve">would </w:t>
      </w:r>
      <w:r w:rsidR="002860BF" w:rsidRPr="0046556A">
        <w:t>live many times from the beginning of the universe to its end in some</w:t>
      </w:r>
      <w:r w:rsidRPr="0046556A">
        <w:t xml:space="preserve"> kind of</w:t>
      </w:r>
      <w:r w:rsidR="002860BF" w:rsidRPr="0046556A">
        <w:t xml:space="preserve"> loop (or </w:t>
      </w:r>
      <w:r w:rsidRPr="0046556A">
        <w:t>“</w:t>
      </w:r>
      <w:r w:rsidR="002860BF" w:rsidRPr="0046556A">
        <w:t>time-like curve</w:t>
      </w:r>
      <w:r w:rsidRPr="0046556A">
        <w:t>”</w:t>
      </w:r>
      <w:r w:rsidR="002860BF" w:rsidRPr="0046556A">
        <w:t xml:space="preserve">). </w:t>
      </w:r>
    </w:p>
    <w:p w14:paraId="487B776E" w14:textId="77777777" w:rsidR="00EE7BC9" w:rsidRPr="0046556A" w:rsidRDefault="00EE7BC9" w:rsidP="00EE7BC9">
      <w:pPr>
        <w:pStyle w:val="ListParagraph"/>
        <w:ind w:left="743"/>
      </w:pPr>
    </w:p>
    <w:p w14:paraId="2BED66F8" w14:textId="75D94A4E" w:rsidR="00CE486B" w:rsidRPr="0046556A" w:rsidRDefault="00EE7BC9" w:rsidP="0072418B">
      <w:pPr>
        <w:pStyle w:val="p1"/>
        <w:numPr>
          <w:ilvl w:val="0"/>
          <w:numId w:val="6"/>
        </w:numPr>
        <w:jc w:val="both"/>
        <w:rPr>
          <w:rFonts w:ascii="Times New Roman" w:hAnsi="Times New Roman"/>
          <w:sz w:val="24"/>
          <w:szCs w:val="24"/>
        </w:rPr>
      </w:pPr>
      <w:r w:rsidRPr="0046556A">
        <w:rPr>
          <w:rFonts w:ascii="Times New Roman" w:hAnsi="Times New Roman"/>
          <w:i/>
          <w:iCs/>
          <w:sz w:val="24"/>
          <w:szCs w:val="24"/>
        </w:rPr>
        <w:t>Go back in time (</w:t>
      </w:r>
      <w:r w:rsidR="009C1C29" w:rsidRPr="0046556A">
        <w:rPr>
          <w:rFonts w:ascii="Times New Roman" w:hAnsi="Times New Roman"/>
          <w:i/>
          <w:iCs/>
          <w:sz w:val="24"/>
          <w:szCs w:val="24"/>
        </w:rPr>
        <w:t xml:space="preserve">as described in </w:t>
      </w:r>
      <w:r w:rsidR="000824A9" w:rsidRPr="0046556A">
        <w:rPr>
          <w:rFonts w:ascii="Times New Roman" w:hAnsi="Times New Roman"/>
          <w:i/>
          <w:iCs/>
          <w:sz w:val="24"/>
          <w:szCs w:val="24"/>
        </w:rPr>
        <w:t xml:space="preserve">Baxter’s </w:t>
      </w:r>
      <w:r w:rsidR="009C1C29" w:rsidRPr="0046556A">
        <w:rPr>
          <w:rFonts w:ascii="Times New Roman" w:hAnsi="Times New Roman"/>
          <w:i/>
          <w:iCs/>
          <w:sz w:val="24"/>
          <w:szCs w:val="24"/>
        </w:rPr>
        <w:t xml:space="preserve">novel </w:t>
      </w:r>
      <w:r w:rsidRPr="0046556A">
        <w:rPr>
          <w:rFonts w:ascii="Times New Roman" w:hAnsi="Times New Roman"/>
          <w:i/>
          <w:iCs/>
          <w:sz w:val="24"/>
          <w:szCs w:val="24"/>
        </w:rPr>
        <w:t>“</w:t>
      </w:r>
      <w:r w:rsidRPr="0046556A">
        <w:rPr>
          <w:rStyle w:val="s2"/>
          <w:rFonts w:ascii="Times New Roman" w:hAnsi="Times New Roman"/>
          <w:i/>
          <w:iCs/>
          <w:sz w:val="24"/>
          <w:szCs w:val="24"/>
        </w:rPr>
        <w:t xml:space="preserve">Manifold: time” </w:t>
      </w:r>
      <w:r w:rsidR="000D1205" w:rsidRPr="0046556A">
        <w:rPr>
          <w:rStyle w:val="s2"/>
          <w:rFonts w:ascii="Times New Roman" w:hAnsi="Times New Roman"/>
          <w:i/>
          <w:iCs/>
          <w:sz w:val="24"/>
          <w:szCs w:val="24"/>
        </w:rPr>
        <w:fldChar w:fldCharType="begin"/>
      </w:r>
      <w:r w:rsidR="002B4FE7" w:rsidRPr="0046556A">
        <w:rPr>
          <w:rStyle w:val="s2"/>
          <w:rFonts w:ascii="Times New Roman" w:hAnsi="Times New Roman"/>
          <w:i/>
          <w:iCs/>
          <w:sz w:val="24"/>
          <w:szCs w:val="24"/>
        </w:rPr>
        <w:instrText xml:space="preserve"> ADDIN ZOTERO_ITEM CSL_CITATION {"citationID":"PoU5QO2a","properties":{"formattedCitation":"(Baxter, 2003)","plainCitation":"(Baxter, 2003)","noteIndex":0},"citationItems":[{"id":9850,"uris":["http://zotero.org/users/3736454/items/GD68R4BU"],"uri":["http://zotero.org/users/3736454/items/GD68R4BU"],"itemData":{"id":9850,"type":"book","title":"Manifold: time","publisher":"Del Rey","volume":"1","source":"Google Scholar","title-short":"Manifold","author":[{"family":"Baxter","given":"Stephen"}],"issued":{"date-parts":[["2003"]]}}}],"schema":"https://github.com/citation-style-language/schema/raw/master/csl-citation.json"} </w:instrText>
      </w:r>
      <w:r w:rsidR="000D1205" w:rsidRPr="0046556A">
        <w:rPr>
          <w:rStyle w:val="s2"/>
          <w:rFonts w:ascii="Times New Roman" w:hAnsi="Times New Roman"/>
          <w:i/>
          <w:iCs/>
          <w:sz w:val="24"/>
          <w:szCs w:val="24"/>
        </w:rPr>
        <w:fldChar w:fldCharType="separate"/>
      </w:r>
      <w:r w:rsidR="002B4FE7" w:rsidRPr="0046556A">
        <w:rPr>
          <w:rStyle w:val="s2"/>
          <w:rFonts w:ascii="Times New Roman" w:hAnsi="Times New Roman"/>
          <w:i/>
          <w:iCs/>
          <w:noProof/>
          <w:sz w:val="24"/>
          <w:szCs w:val="24"/>
        </w:rPr>
        <w:t>(Baxter, 2003)</w:t>
      </w:r>
      <w:r w:rsidR="000D1205" w:rsidRPr="0046556A">
        <w:rPr>
          <w:rStyle w:val="s2"/>
          <w:rFonts w:ascii="Times New Roman" w:hAnsi="Times New Roman"/>
          <w:i/>
          <w:iCs/>
          <w:sz w:val="24"/>
          <w:szCs w:val="24"/>
        </w:rPr>
        <w:fldChar w:fldCharType="end"/>
      </w:r>
      <w:r w:rsidR="00F55924" w:rsidRPr="0046556A">
        <w:rPr>
          <w:rFonts w:ascii="Times New Roman" w:hAnsi="Times New Roman"/>
          <w:i/>
          <w:iCs/>
          <w:sz w:val="24"/>
          <w:szCs w:val="24"/>
        </w:rPr>
        <w:t>)</w:t>
      </w:r>
      <w:r w:rsidRPr="0046556A">
        <w:rPr>
          <w:rFonts w:ascii="Times New Roman" w:hAnsi="Times New Roman"/>
          <w:i/>
          <w:iCs/>
          <w:sz w:val="24"/>
          <w:szCs w:val="24"/>
        </w:rPr>
        <w:t xml:space="preserve"> and change the way </w:t>
      </w:r>
      <w:r w:rsidR="000824A9" w:rsidRPr="0046556A">
        <w:rPr>
          <w:rFonts w:ascii="Times New Roman" w:hAnsi="Times New Roman"/>
          <w:i/>
          <w:iCs/>
          <w:sz w:val="24"/>
          <w:szCs w:val="24"/>
        </w:rPr>
        <w:t>we</w:t>
      </w:r>
      <w:r w:rsidR="000824A9" w:rsidRPr="0046556A">
        <w:rPr>
          <w:rStyle w:val="apple-converted-space"/>
          <w:rFonts w:ascii="Times New Roman" w:hAnsi="Times New Roman"/>
          <w:i/>
          <w:iCs/>
          <w:sz w:val="24"/>
          <w:szCs w:val="24"/>
        </w:rPr>
        <w:t xml:space="preserve"> </w:t>
      </w:r>
      <w:r w:rsidR="00C361B8" w:rsidRPr="0046556A">
        <w:rPr>
          <w:rFonts w:ascii="Times New Roman" w:hAnsi="Times New Roman"/>
          <w:i/>
          <w:iCs/>
          <w:sz w:val="24"/>
          <w:szCs w:val="24"/>
        </w:rPr>
        <w:t>cope with the universe</w:t>
      </w:r>
      <w:r w:rsidR="000824A9" w:rsidRPr="0046556A">
        <w:rPr>
          <w:rFonts w:ascii="Times New Roman" w:hAnsi="Times New Roman"/>
          <w:i/>
          <w:iCs/>
          <w:sz w:val="24"/>
          <w:szCs w:val="24"/>
        </w:rPr>
        <w:t>’s</w:t>
      </w:r>
      <w:r w:rsidR="00C361B8" w:rsidRPr="0046556A">
        <w:rPr>
          <w:rFonts w:ascii="Times New Roman" w:hAnsi="Times New Roman"/>
          <w:i/>
          <w:iCs/>
          <w:sz w:val="24"/>
          <w:szCs w:val="24"/>
        </w:rPr>
        <w:t xml:space="preserve"> end</w:t>
      </w:r>
      <w:r w:rsidR="00D4092B" w:rsidRPr="0046556A">
        <w:rPr>
          <w:rFonts w:ascii="Times New Roman" w:hAnsi="Times New Roman"/>
          <w:sz w:val="24"/>
          <w:szCs w:val="24"/>
        </w:rPr>
        <w:t xml:space="preserve">: </w:t>
      </w:r>
      <w:r w:rsidR="00C361B8" w:rsidRPr="0046556A">
        <w:rPr>
          <w:rFonts w:ascii="Times New Roman" w:hAnsi="Times New Roman"/>
          <w:sz w:val="24"/>
          <w:szCs w:val="24"/>
        </w:rPr>
        <w:t>Time travel could help us better prepare to the universe</w:t>
      </w:r>
      <w:r w:rsidR="00AF0EE8" w:rsidRPr="0046556A">
        <w:rPr>
          <w:rFonts w:ascii="Times New Roman" w:hAnsi="Times New Roman"/>
          <w:sz w:val="24"/>
          <w:szCs w:val="24"/>
        </w:rPr>
        <w:t>’s</w:t>
      </w:r>
      <w:r w:rsidR="00C361B8" w:rsidRPr="0046556A">
        <w:rPr>
          <w:rFonts w:ascii="Times New Roman" w:hAnsi="Times New Roman"/>
          <w:sz w:val="24"/>
          <w:szCs w:val="24"/>
        </w:rPr>
        <w:t xml:space="preserve"> end, as we could start </w:t>
      </w:r>
      <w:r w:rsidR="00981901" w:rsidRPr="0046556A">
        <w:rPr>
          <w:rFonts w:ascii="Times New Roman" w:hAnsi="Times New Roman"/>
          <w:sz w:val="24"/>
          <w:szCs w:val="24"/>
        </w:rPr>
        <w:t xml:space="preserve">preparing </w:t>
      </w:r>
      <w:r w:rsidR="00C361B8" w:rsidRPr="0046556A">
        <w:rPr>
          <w:rFonts w:ascii="Times New Roman" w:hAnsi="Times New Roman"/>
          <w:sz w:val="24"/>
          <w:szCs w:val="24"/>
        </w:rPr>
        <w:t xml:space="preserve">from the beginning and </w:t>
      </w:r>
      <w:r w:rsidR="00AF0EE8" w:rsidRPr="0046556A">
        <w:rPr>
          <w:rFonts w:ascii="Times New Roman" w:hAnsi="Times New Roman"/>
          <w:sz w:val="24"/>
          <w:szCs w:val="24"/>
        </w:rPr>
        <w:t xml:space="preserve">know what to do. Even sending </w:t>
      </w:r>
      <w:r w:rsidR="000824A9" w:rsidRPr="0046556A">
        <w:rPr>
          <w:rFonts w:ascii="Times New Roman" w:hAnsi="Times New Roman"/>
          <w:sz w:val="24"/>
          <w:szCs w:val="24"/>
        </w:rPr>
        <w:t xml:space="preserve">a </w:t>
      </w:r>
      <w:r w:rsidR="00AF0EE8" w:rsidRPr="0046556A">
        <w:rPr>
          <w:rFonts w:ascii="Times New Roman" w:hAnsi="Times New Roman"/>
          <w:sz w:val="24"/>
          <w:szCs w:val="24"/>
        </w:rPr>
        <w:t xml:space="preserve">small </w:t>
      </w:r>
      <w:r w:rsidR="000824A9" w:rsidRPr="0046556A">
        <w:rPr>
          <w:rFonts w:ascii="Times New Roman" w:hAnsi="Times New Roman"/>
          <w:sz w:val="24"/>
          <w:szCs w:val="24"/>
        </w:rPr>
        <w:t xml:space="preserve">amount of </w:t>
      </w:r>
      <w:r w:rsidR="00AF0EE8" w:rsidRPr="0046556A">
        <w:rPr>
          <w:rFonts w:ascii="Times New Roman" w:hAnsi="Times New Roman"/>
          <w:sz w:val="24"/>
          <w:szCs w:val="24"/>
        </w:rPr>
        <w:t>information about the type of the end and</w:t>
      </w:r>
      <w:r w:rsidR="00F55924" w:rsidRPr="0046556A">
        <w:rPr>
          <w:rFonts w:ascii="Times New Roman" w:hAnsi="Times New Roman"/>
          <w:sz w:val="24"/>
          <w:szCs w:val="24"/>
        </w:rPr>
        <w:t xml:space="preserve"> the</w:t>
      </w:r>
      <w:r w:rsidR="00AF0EE8" w:rsidRPr="0046556A">
        <w:rPr>
          <w:rFonts w:ascii="Times New Roman" w:hAnsi="Times New Roman"/>
          <w:sz w:val="24"/>
          <w:szCs w:val="24"/>
        </w:rPr>
        <w:t xml:space="preserve"> best prevention strategy will be very helpful</w:t>
      </w:r>
      <w:r w:rsidR="00E13785" w:rsidRPr="0046556A">
        <w:rPr>
          <w:rFonts w:ascii="Times New Roman" w:hAnsi="Times New Roman"/>
          <w:sz w:val="24"/>
          <w:szCs w:val="24"/>
        </w:rPr>
        <w:t xml:space="preserve"> if it is sent far enough back in time</w:t>
      </w:r>
      <w:r w:rsidR="00F55924" w:rsidRPr="0046556A">
        <w:rPr>
          <w:rFonts w:ascii="Times New Roman" w:hAnsi="Times New Roman"/>
          <w:sz w:val="24"/>
          <w:szCs w:val="24"/>
        </w:rPr>
        <w:t xml:space="preserve">. </w:t>
      </w:r>
    </w:p>
    <w:p w14:paraId="41EBAD3E" w14:textId="77777777" w:rsidR="00CE486B" w:rsidRPr="0046556A" w:rsidRDefault="00CE486B" w:rsidP="00CE486B">
      <w:pPr>
        <w:pStyle w:val="p1"/>
        <w:ind w:left="743"/>
        <w:jc w:val="both"/>
        <w:rPr>
          <w:rFonts w:ascii="Times New Roman" w:hAnsi="Times New Roman"/>
          <w:sz w:val="24"/>
          <w:szCs w:val="24"/>
        </w:rPr>
      </w:pPr>
    </w:p>
    <w:p w14:paraId="081AF5E5" w14:textId="1E6EBC88" w:rsidR="00EE7BC9" w:rsidRPr="0046556A" w:rsidRDefault="00CE486B" w:rsidP="00CE486B">
      <w:pPr>
        <w:pStyle w:val="p1"/>
        <w:ind w:left="743"/>
        <w:jc w:val="both"/>
        <w:rPr>
          <w:rFonts w:ascii="Times New Roman" w:hAnsi="Times New Roman"/>
          <w:sz w:val="24"/>
          <w:szCs w:val="24"/>
        </w:rPr>
      </w:pPr>
      <w:r w:rsidRPr="0046556A">
        <w:rPr>
          <w:rFonts w:ascii="Times New Roman" w:hAnsi="Times New Roman"/>
          <w:sz w:val="24"/>
          <w:szCs w:val="24"/>
        </w:rPr>
        <w:t xml:space="preserve">Maybe it is easy to send data not </w:t>
      </w:r>
      <w:r w:rsidR="00E13785" w:rsidRPr="0046556A">
        <w:rPr>
          <w:rFonts w:ascii="Times New Roman" w:hAnsi="Times New Roman"/>
          <w:sz w:val="24"/>
          <w:szCs w:val="24"/>
        </w:rPr>
        <w:t>to the present time</w:t>
      </w:r>
      <w:r w:rsidRPr="0046556A">
        <w:rPr>
          <w:rFonts w:ascii="Times New Roman" w:hAnsi="Times New Roman"/>
          <w:sz w:val="24"/>
          <w:szCs w:val="24"/>
        </w:rPr>
        <w:t>, but into some earlier universe, like shortly after Big Bang. In that case</w:t>
      </w:r>
      <w:r w:rsidR="00E13785" w:rsidRPr="0046556A">
        <w:rPr>
          <w:rFonts w:ascii="Times New Roman" w:hAnsi="Times New Roman"/>
          <w:sz w:val="24"/>
          <w:szCs w:val="24"/>
        </w:rPr>
        <w:t>,</w:t>
      </w:r>
      <w:r w:rsidRPr="0046556A">
        <w:rPr>
          <w:rFonts w:ascii="Times New Roman" w:hAnsi="Times New Roman"/>
          <w:sz w:val="24"/>
          <w:szCs w:val="24"/>
        </w:rPr>
        <w:t xml:space="preserve"> the data </w:t>
      </w:r>
      <w:r w:rsidR="00E13785" w:rsidRPr="0046556A">
        <w:rPr>
          <w:rFonts w:ascii="Times New Roman" w:hAnsi="Times New Roman"/>
          <w:sz w:val="24"/>
          <w:szCs w:val="24"/>
        </w:rPr>
        <w:t xml:space="preserve">would </w:t>
      </w:r>
      <w:r w:rsidRPr="0046556A">
        <w:rPr>
          <w:rFonts w:ascii="Times New Roman" w:hAnsi="Times New Roman"/>
          <w:sz w:val="24"/>
          <w:szCs w:val="24"/>
        </w:rPr>
        <w:t>need to be preserve</w:t>
      </w:r>
      <w:r w:rsidR="00E13785" w:rsidRPr="0046556A">
        <w:rPr>
          <w:rFonts w:ascii="Times New Roman" w:hAnsi="Times New Roman"/>
          <w:sz w:val="24"/>
          <w:szCs w:val="24"/>
        </w:rPr>
        <w:t>d</w:t>
      </w:r>
      <w:r w:rsidRPr="0046556A">
        <w:rPr>
          <w:rFonts w:ascii="Times New Roman" w:hAnsi="Times New Roman"/>
          <w:sz w:val="24"/>
          <w:szCs w:val="24"/>
        </w:rPr>
        <w:t xml:space="preserve"> until </w:t>
      </w:r>
      <w:r w:rsidR="00E13785" w:rsidRPr="0046556A">
        <w:rPr>
          <w:rFonts w:ascii="Times New Roman" w:hAnsi="Times New Roman"/>
          <w:sz w:val="24"/>
          <w:szCs w:val="24"/>
        </w:rPr>
        <w:t>“</w:t>
      </w:r>
      <w:r w:rsidRPr="0046556A">
        <w:rPr>
          <w:rFonts w:ascii="Times New Roman" w:hAnsi="Times New Roman"/>
          <w:sz w:val="24"/>
          <w:szCs w:val="24"/>
        </w:rPr>
        <w:t>now</w:t>
      </w:r>
      <w:r w:rsidR="00E13785" w:rsidRPr="0046556A">
        <w:rPr>
          <w:rFonts w:ascii="Times New Roman" w:hAnsi="Times New Roman"/>
          <w:sz w:val="24"/>
          <w:szCs w:val="24"/>
        </w:rPr>
        <w:t>”</w:t>
      </w:r>
      <w:r w:rsidRPr="0046556A">
        <w:rPr>
          <w:rFonts w:ascii="Times New Roman" w:hAnsi="Times New Roman"/>
          <w:sz w:val="24"/>
          <w:szCs w:val="24"/>
        </w:rPr>
        <w:t xml:space="preserve"> in </w:t>
      </w:r>
      <w:r w:rsidR="00E13785" w:rsidRPr="0046556A">
        <w:rPr>
          <w:rFonts w:ascii="Times New Roman" w:hAnsi="Times New Roman"/>
          <w:sz w:val="24"/>
          <w:szCs w:val="24"/>
        </w:rPr>
        <w:t xml:space="preserve">a </w:t>
      </w:r>
      <w:r w:rsidRPr="0046556A">
        <w:rPr>
          <w:rFonts w:ascii="Times New Roman" w:hAnsi="Times New Roman"/>
          <w:sz w:val="24"/>
          <w:szCs w:val="24"/>
        </w:rPr>
        <w:t xml:space="preserve">way </w:t>
      </w:r>
      <w:r w:rsidR="00E13785" w:rsidRPr="0046556A">
        <w:rPr>
          <w:rFonts w:ascii="Times New Roman" w:hAnsi="Times New Roman"/>
          <w:sz w:val="24"/>
          <w:szCs w:val="24"/>
        </w:rPr>
        <w:t xml:space="preserve">that avoids the </w:t>
      </w:r>
      <w:r w:rsidRPr="0046556A">
        <w:rPr>
          <w:rFonts w:ascii="Times New Roman" w:hAnsi="Times New Roman"/>
          <w:sz w:val="24"/>
          <w:szCs w:val="24"/>
        </w:rPr>
        <w:t>grandfather paradox,</w:t>
      </w:r>
      <w:r w:rsidR="0091224A" w:rsidRPr="0046556A">
        <w:rPr>
          <w:rFonts w:ascii="Times New Roman" w:hAnsi="Times New Roman"/>
          <w:sz w:val="24"/>
          <w:szCs w:val="24"/>
        </w:rPr>
        <w:t xml:space="preserve"> </w:t>
      </w:r>
      <w:r w:rsidR="00BE4CB5" w:rsidRPr="0046556A">
        <w:rPr>
          <w:rFonts w:ascii="Times New Roman" w:hAnsi="Times New Roman"/>
          <w:sz w:val="24"/>
          <w:szCs w:val="24"/>
        </w:rPr>
        <w:t>via</w:t>
      </w:r>
      <w:r w:rsidRPr="0046556A">
        <w:rPr>
          <w:rFonts w:ascii="Times New Roman" w:hAnsi="Times New Roman"/>
          <w:sz w:val="24"/>
          <w:szCs w:val="24"/>
        </w:rPr>
        <w:t xml:space="preserve"> some form of aestivation. For example, </w:t>
      </w:r>
      <w:r w:rsidR="00BE4CB5" w:rsidRPr="0046556A">
        <w:rPr>
          <w:rFonts w:ascii="Times New Roman" w:hAnsi="Times New Roman"/>
          <w:sz w:val="24"/>
          <w:szCs w:val="24"/>
        </w:rPr>
        <w:t xml:space="preserve">time-travelling </w:t>
      </w:r>
      <w:proofErr w:type="spellStart"/>
      <w:r w:rsidRPr="0046556A">
        <w:rPr>
          <w:rFonts w:ascii="Times New Roman" w:hAnsi="Times New Roman"/>
          <w:sz w:val="24"/>
          <w:szCs w:val="24"/>
        </w:rPr>
        <w:t>nanorobots</w:t>
      </w:r>
      <w:proofErr w:type="spellEnd"/>
      <w:r w:rsidR="00BE4CB5" w:rsidRPr="0046556A">
        <w:rPr>
          <w:rFonts w:ascii="Times New Roman" w:hAnsi="Times New Roman"/>
          <w:sz w:val="24"/>
          <w:szCs w:val="24"/>
        </w:rPr>
        <w:t xml:space="preserve"> </w:t>
      </w:r>
      <w:r w:rsidRPr="0046556A">
        <w:rPr>
          <w:rFonts w:ascii="Times New Roman" w:hAnsi="Times New Roman"/>
          <w:sz w:val="24"/>
          <w:szCs w:val="24"/>
        </w:rPr>
        <w:t xml:space="preserve">from the future could </w:t>
      </w:r>
      <w:r w:rsidR="00BE4CB5" w:rsidRPr="0046556A">
        <w:rPr>
          <w:rFonts w:ascii="Times New Roman" w:hAnsi="Times New Roman"/>
          <w:sz w:val="24"/>
          <w:szCs w:val="24"/>
        </w:rPr>
        <w:t xml:space="preserve">have been present since </w:t>
      </w:r>
      <w:r w:rsidRPr="0046556A">
        <w:rPr>
          <w:rFonts w:ascii="Times New Roman" w:hAnsi="Times New Roman"/>
          <w:sz w:val="24"/>
          <w:szCs w:val="24"/>
        </w:rPr>
        <w:t xml:space="preserve">the dawn of the </w:t>
      </w:r>
      <w:r w:rsidR="00BE4CB5" w:rsidRPr="0046556A">
        <w:rPr>
          <w:rFonts w:ascii="Times New Roman" w:hAnsi="Times New Roman"/>
          <w:sz w:val="24"/>
          <w:szCs w:val="24"/>
        </w:rPr>
        <w:t xml:space="preserve">universe without </w:t>
      </w:r>
      <w:r w:rsidRPr="0046556A">
        <w:rPr>
          <w:rFonts w:ascii="Times New Roman" w:hAnsi="Times New Roman"/>
          <w:sz w:val="24"/>
          <w:szCs w:val="24"/>
        </w:rPr>
        <w:t>demonstrat</w:t>
      </w:r>
      <w:r w:rsidR="00BE4CB5" w:rsidRPr="0046556A">
        <w:rPr>
          <w:rFonts w:ascii="Times New Roman" w:hAnsi="Times New Roman"/>
          <w:sz w:val="24"/>
          <w:szCs w:val="24"/>
        </w:rPr>
        <w:t>ing</w:t>
      </w:r>
      <w:r w:rsidRPr="0046556A">
        <w:rPr>
          <w:rFonts w:ascii="Times New Roman" w:hAnsi="Times New Roman"/>
          <w:sz w:val="24"/>
          <w:szCs w:val="24"/>
        </w:rPr>
        <w:t xml:space="preserve"> their existence, as </w:t>
      </w:r>
      <w:r w:rsidR="00BE4CB5" w:rsidRPr="0046556A">
        <w:rPr>
          <w:rFonts w:ascii="Times New Roman" w:hAnsi="Times New Roman"/>
          <w:sz w:val="24"/>
          <w:szCs w:val="24"/>
        </w:rPr>
        <w:t xml:space="preserve">that </w:t>
      </w:r>
      <w:r w:rsidRPr="0046556A">
        <w:rPr>
          <w:rFonts w:ascii="Times New Roman" w:hAnsi="Times New Roman"/>
          <w:sz w:val="24"/>
          <w:szCs w:val="24"/>
        </w:rPr>
        <w:t xml:space="preserve">would preclude </w:t>
      </w:r>
      <w:r w:rsidR="00BE4CB5" w:rsidRPr="0046556A">
        <w:rPr>
          <w:rFonts w:ascii="Times New Roman" w:hAnsi="Times New Roman"/>
          <w:sz w:val="24"/>
          <w:szCs w:val="24"/>
        </w:rPr>
        <w:t xml:space="preserve">the </w:t>
      </w:r>
      <w:r w:rsidRPr="0046556A">
        <w:rPr>
          <w:rFonts w:ascii="Times New Roman" w:hAnsi="Times New Roman"/>
          <w:sz w:val="24"/>
          <w:szCs w:val="24"/>
        </w:rPr>
        <w:t xml:space="preserve">formation of life </w:t>
      </w:r>
      <w:r w:rsidR="00BE4CB5" w:rsidRPr="0046556A">
        <w:rPr>
          <w:rFonts w:ascii="Times New Roman" w:hAnsi="Times New Roman"/>
          <w:sz w:val="24"/>
          <w:szCs w:val="24"/>
        </w:rPr>
        <w:t xml:space="preserve">as we know it </w:t>
      </w:r>
      <w:r w:rsidRPr="0046556A">
        <w:rPr>
          <w:rFonts w:ascii="Times New Roman" w:hAnsi="Times New Roman"/>
          <w:sz w:val="24"/>
          <w:szCs w:val="24"/>
        </w:rPr>
        <w:t xml:space="preserve">on Earth. When we are ready, they will </w:t>
      </w:r>
      <w:r w:rsidR="00415BC4" w:rsidRPr="0046556A">
        <w:rPr>
          <w:rFonts w:ascii="Times New Roman" w:hAnsi="Times New Roman"/>
          <w:sz w:val="24"/>
          <w:szCs w:val="24"/>
        </w:rPr>
        <w:t>show themselves.</w:t>
      </w:r>
    </w:p>
    <w:p w14:paraId="55EBF6FF" w14:textId="77777777" w:rsidR="00DF2868" w:rsidRPr="0046556A" w:rsidRDefault="00DF2868" w:rsidP="00DF2868"/>
    <w:p w14:paraId="7F8CA1B8" w14:textId="19C6F3B2" w:rsidR="00DF2868" w:rsidRPr="0046556A" w:rsidRDefault="00DF2868" w:rsidP="00EE7BC9">
      <w:pPr>
        <w:pStyle w:val="ListParagraph"/>
        <w:numPr>
          <w:ilvl w:val="0"/>
          <w:numId w:val="6"/>
        </w:numPr>
      </w:pPr>
      <w:r w:rsidRPr="0046556A">
        <w:rPr>
          <w:i/>
        </w:rPr>
        <w:t>Close</w:t>
      </w:r>
      <w:r w:rsidR="009B56FE">
        <w:rPr>
          <w:i/>
        </w:rPr>
        <w:t>d</w:t>
      </w:r>
      <w:r w:rsidRPr="0046556A">
        <w:rPr>
          <w:i/>
        </w:rPr>
        <w:t xml:space="preserve"> time</w:t>
      </w:r>
      <w:r w:rsidR="00C361B8" w:rsidRPr="0046556A">
        <w:rPr>
          <w:i/>
        </w:rPr>
        <w:t>-</w:t>
      </w:r>
      <w:r w:rsidRPr="0046556A">
        <w:rPr>
          <w:i/>
        </w:rPr>
        <w:t>like curves</w:t>
      </w:r>
      <w:r w:rsidR="00D4092B" w:rsidRPr="0046556A">
        <w:rPr>
          <w:iCs/>
        </w:rPr>
        <w:t>:</w:t>
      </w:r>
      <w:r w:rsidR="00EE7BC9" w:rsidRPr="0046556A">
        <w:t xml:space="preserve"> or us</w:t>
      </w:r>
      <w:r w:rsidR="00D4092B" w:rsidRPr="0046556A">
        <w:t>e</w:t>
      </w:r>
      <w:r w:rsidR="00EE7BC9" w:rsidRPr="0046556A">
        <w:t xml:space="preserve"> time loops for eternal existence</w:t>
      </w:r>
      <w:r w:rsidR="00C53217" w:rsidRPr="0046556A">
        <w:t>,</w:t>
      </w:r>
      <w:r w:rsidR="00C361B8" w:rsidRPr="0046556A">
        <w:t xml:space="preserve"> either via time machine or near </w:t>
      </w:r>
      <w:r w:rsidR="00C53217" w:rsidRPr="0046556A">
        <w:t xml:space="preserve">a </w:t>
      </w:r>
      <w:r w:rsidR="00C361B8" w:rsidRPr="0046556A">
        <w:t xml:space="preserve">black hole’s </w:t>
      </w:r>
      <w:r w:rsidR="00C53217" w:rsidRPr="0046556A">
        <w:t xml:space="preserve">event </w:t>
      </w:r>
      <w:r w:rsidR="00C361B8" w:rsidRPr="0046556A">
        <w:t>horizon.</w:t>
      </w:r>
    </w:p>
    <w:p w14:paraId="71D9ECE8" w14:textId="77777777" w:rsidR="00421EFF" w:rsidRPr="0046556A" w:rsidRDefault="00421EFF" w:rsidP="00421EFF"/>
    <w:p w14:paraId="230EB93F" w14:textId="2BAE8497" w:rsidR="002813BB" w:rsidRPr="0046556A" w:rsidRDefault="00C53217" w:rsidP="002813BB">
      <w:pPr>
        <w:pStyle w:val="p1"/>
        <w:numPr>
          <w:ilvl w:val="0"/>
          <w:numId w:val="6"/>
        </w:numPr>
        <w:jc w:val="both"/>
        <w:rPr>
          <w:rFonts w:ascii="Times New Roman" w:hAnsi="Times New Roman"/>
          <w:sz w:val="24"/>
          <w:szCs w:val="24"/>
        </w:rPr>
      </w:pPr>
      <w:r w:rsidRPr="0046556A">
        <w:rPr>
          <w:rStyle w:val="s1"/>
          <w:rFonts w:ascii="Times New Roman" w:hAnsi="Times New Roman"/>
          <w:i/>
          <w:color w:val="000000" w:themeColor="text1"/>
          <w:sz w:val="24"/>
          <w:szCs w:val="24"/>
        </w:rPr>
        <w:t>P</w:t>
      </w:r>
      <w:r w:rsidR="00421EFF" w:rsidRPr="0046556A">
        <w:rPr>
          <w:rFonts w:ascii="Times New Roman" w:hAnsi="Times New Roman"/>
          <w:bCs/>
          <w:i/>
          <w:color w:val="000000" w:themeColor="text1"/>
          <w:sz w:val="24"/>
          <w:szCs w:val="24"/>
        </w:rPr>
        <w:t xml:space="preserve">erpendicular </w:t>
      </w:r>
      <w:r w:rsidR="0052121E" w:rsidRPr="0046556A">
        <w:rPr>
          <w:rFonts w:ascii="Times New Roman" w:hAnsi="Times New Roman"/>
          <w:bCs/>
          <w:i/>
          <w:color w:val="000000" w:themeColor="text1"/>
          <w:sz w:val="24"/>
          <w:szCs w:val="24"/>
        </w:rPr>
        <w:t>time arrow</w:t>
      </w:r>
      <w:r w:rsidR="00421EFF" w:rsidRPr="0046556A">
        <w:rPr>
          <w:rFonts w:ascii="Times New Roman" w:hAnsi="Times New Roman"/>
          <w:i/>
          <w:sz w:val="24"/>
          <w:szCs w:val="24"/>
        </w:rPr>
        <w:t xml:space="preserve"> and other types of dimensions</w:t>
      </w:r>
      <w:r w:rsidR="00D4092B" w:rsidRPr="0046556A">
        <w:rPr>
          <w:rFonts w:ascii="Times New Roman" w:hAnsi="Times New Roman"/>
          <w:iCs/>
          <w:sz w:val="24"/>
          <w:szCs w:val="24"/>
        </w:rPr>
        <w:t>:</w:t>
      </w:r>
      <w:r w:rsidR="00D4092B" w:rsidRPr="0046556A">
        <w:rPr>
          <w:rFonts w:ascii="Times New Roman" w:hAnsi="Times New Roman"/>
          <w:sz w:val="24"/>
          <w:szCs w:val="24"/>
        </w:rPr>
        <w:t xml:space="preserve"> </w:t>
      </w:r>
      <w:r w:rsidR="0052121E" w:rsidRPr="0046556A">
        <w:rPr>
          <w:rFonts w:ascii="Times New Roman" w:hAnsi="Times New Roman"/>
          <w:sz w:val="24"/>
          <w:szCs w:val="24"/>
        </w:rPr>
        <w:t xml:space="preserve">There are physical theories which assume </w:t>
      </w:r>
      <w:r w:rsidR="001751E9" w:rsidRPr="0046556A">
        <w:rPr>
          <w:rFonts w:ascii="Times New Roman" w:hAnsi="Times New Roman"/>
          <w:sz w:val="24"/>
          <w:szCs w:val="24"/>
        </w:rPr>
        <w:t xml:space="preserve">the </w:t>
      </w:r>
      <w:r w:rsidR="0052121E" w:rsidRPr="0046556A">
        <w:rPr>
          <w:rFonts w:ascii="Times New Roman" w:hAnsi="Times New Roman"/>
          <w:sz w:val="24"/>
          <w:szCs w:val="24"/>
        </w:rPr>
        <w:t xml:space="preserve">existence of two-dimensional time </w:t>
      </w:r>
      <w:r w:rsidR="0052121E" w:rsidRPr="0046556A">
        <w:rPr>
          <w:rFonts w:ascii="Times New Roman" w:hAnsi="Times New Roman"/>
          <w:sz w:val="24"/>
          <w:szCs w:val="24"/>
        </w:rPr>
        <w:fldChar w:fldCharType="begin"/>
      </w:r>
      <w:r w:rsidR="0052121E" w:rsidRPr="0046556A">
        <w:rPr>
          <w:rFonts w:ascii="Times New Roman" w:hAnsi="Times New Roman"/>
          <w:sz w:val="24"/>
          <w:szCs w:val="24"/>
        </w:rPr>
        <w:instrText xml:space="preserve"> ADDIN ZOTERO_ITEM CSL_CITATION {"citationID":"ZLIKCYG3","properties":{"formattedCitation":"(Bars, Terning, &amp; Nekoogar, 2010)","plainCitation":"(Bars, Terning, &amp; Nekoogar, 2010)","noteIndex":0},"citationItems":[{"id":9852,"uris":["http://zotero.org/users/3736454/items/PFTL5LCA"],"uri":["http://zotero.org/users/3736454/items/PFTL5LCA"],"itemData":{"id":9852,"type":"book","title":"Extra dimensions in space and time","publisher":"Springer","source":"Google Scholar","author":[{"family":"Bars","given":"Itzhak"},{"family":"Terning","given":"John"},{"family":"Nekoogar","given":"Farzad"}],"issued":{"date-parts":[["2010"]]}}}],"schema":"https://github.com/citation-style-language/schema/raw/master/csl-citation.json"} </w:instrText>
      </w:r>
      <w:r w:rsidR="0052121E" w:rsidRPr="0046556A">
        <w:rPr>
          <w:rFonts w:ascii="Times New Roman" w:hAnsi="Times New Roman"/>
          <w:sz w:val="24"/>
          <w:szCs w:val="24"/>
        </w:rPr>
        <w:fldChar w:fldCharType="separate"/>
      </w:r>
      <w:r w:rsidR="0052121E" w:rsidRPr="0046556A">
        <w:rPr>
          <w:rFonts w:ascii="Times New Roman" w:hAnsi="Times New Roman"/>
          <w:noProof/>
          <w:sz w:val="24"/>
          <w:szCs w:val="24"/>
        </w:rPr>
        <w:t>(Bars, Terning, &amp; Nekoogar, 2010)</w:t>
      </w:r>
      <w:r w:rsidR="0052121E" w:rsidRPr="0046556A">
        <w:rPr>
          <w:rFonts w:ascii="Times New Roman" w:hAnsi="Times New Roman"/>
          <w:sz w:val="24"/>
          <w:szCs w:val="24"/>
        </w:rPr>
        <w:fldChar w:fldCharType="end"/>
      </w:r>
      <w:r w:rsidR="0052121E" w:rsidRPr="0046556A">
        <w:rPr>
          <w:rFonts w:ascii="Times New Roman" w:hAnsi="Times New Roman"/>
          <w:sz w:val="24"/>
          <w:szCs w:val="24"/>
        </w:rPr>
        <w:t>.</w:t>
      </w:r>
      <w:r w:rsidR="0016799E" w:rsidRPr="0046556A">
        <w:rPr>
          <w:rFonts w:ascii="Times New Roman" w:hAnsi="Times New Roman"/>
          <w:sz w:val="24"/>
          <w:szCs w:val="24"/>
        </w:rPr>
        <w:t xml:space="preserve"> </w:t>
      </w:r>
      <w:r w:rsidR="001751E9" w:rsidRPr="0046556A">
        <w:rPr>
          <w:rFonts w:ascii="Times New Roman" w:hAnsi="Times New Roman"/>
          <w:sz w:val="24"/>
          <w:szCs w:val="24"/>
        </w:rPr>
        <w:t>A r</w:t>
      </w:r>
      <w:r w:rsidR="0016799E" w:rsidRPr="0046556A">
        <w:rPr>
          <w:rFonts w:ascii="Times New Roman" w:hAnsi="Times New Roman"/>
          <w:sz w:val="24"/>
          <w:szCs w:val="24"/>
        </w:rPr>
        <w:t>eal</w:t>
      </w:r>
      <w:r w:rsidR="001751E9" w:rsidRPr="0046556A">
        <w:rPr>
          <w:rFonts w:ascii="Times New Roman" w:hAnsi="Times New Roman"/>
          <w:sz w:val="24"/>
          <w:szCs w:val="24"/>
        </w:rPr>
        <w:t>-</w:t>
      </w:r>
      <w:r w:rsidR="0052121E" w:rsidRPr="0046556A">
        <w:rPr>
          <w:rFonts w:ascii="Times New Roman" w:hAnsi="Times New Roman"/>
          <w:sz w:val="24"/>
          <w:szCs w:val="24"/>
        </w:rPr>
        <w:t>world</w:t>
      </w:r>
      <w:r w:rsidR="0016799E" w:rsidRPr="0046556A">
        <w:rPr>
          <w:rFonts w:ascii="Times New Roman" w:hAnsi="Times New Roman"/>
          <w:sz w:val="24"/>
          <w:szCs w:val="24"/>
        </w:rPr>
        <w:t xml:space="preserve"> example of two-dimensional time is </w:t>
      </w:r>
      <w:r w:rsidR="001751E9" w:rsidRPr="0046556A">
        <w:rPr>
          <w:rFonts w:ascii="Times New Roman" w:hAnsi="Times New Roman"/>
          <w:sz w:val="24"/>
          <w:szCs w:val="24"/>
        </w:rPr>
        <w:t xml:space="preserve">the </w:t>
      </w:r>
      <w:r w:rsidR="0016799E" w:rsidRPr="0046556A">
        <w:rPr>
          <w:rFonts w:ascii="Times New Roman" w:hAnsi="Times New Roman"/>
          <w:sz w:val="24"/>
          <w:szCs w:val="24"/>
        </w:rPr>
        <w:t>evolution of a novel from one revision to another by its author. In that case</w:t>
      </w:r>
      <w:r w:rsidR="001751E9" w:rsidRPr="0046556A">
        <w:rPr>
          <w:rFonts w:ascii="Times New Roman" w:hAnsi="Times New Roman"/>
          <w:sz w:val="24"/>
          <w:szCs w:val="24"/>
        </w:rPr>
        <w:t>, the</w:t>
      </w:r>
      <w:r w:rsidR="0016799E" w:rsidRPr="0046556A">
        <w:rPr>
          <w:rFonts w:ascii="Times New Roman" w:hAnsi="Times New Roman"/>
          <w:sz w:val="24"/>
          <w:szCs w:val="24"/>
        </w:rPr>
        <w:t xml:space="preserve"> internal time of the narrative is perpendicular to the time in which the writer makes changes. For example, “Anna Karenina” had 4 revisions</w:t>
      </w:r>
      <w:r w:rsidR="00297E0A" w:rsidRPr="0046556A">
        <w:rPr>
          <w:rFonts w:ascii="Times New Roman" w:hAnsi="Times New Roman"/>
          <w:sz w:val="24"/>
          <w:szCs w:val="24"/>
        </w:rPr>
        <w:t xml:space="preserve"> by Tols</w:t>
      </w:r>
      <w:r w:rsidR="00C132DA" w:rsidRPr="0046556A">
        <w:rPr>
          <w:rFonts w:ascii="Times New Roman" w:hAnsi="Times New Roman"/>
          <w:sz w:val="24"/>
          <w:szCs w:val="24"/>
        </w:rPr>
        <w:t>t</w:t>
      </w:r>
      <w:r w:rsidR="00297E0A" w:rsidRPr="0046556A">
        <w:rPr>
          <w:rFonts w:ascii="Times New Roman" w:hAnsi="Times New Roman"/>
          <w:sz w:val="24"/>
          <w:szCs w:val="24"/>
        </w:rPr>
        <w:t>oy</w:t>
      </w:r>
      <w:r w:rsidRPr="0046556A">
        <w:rPr>
          <w:rFonts w:ascii="Times New Roman" w:hAnsi="Times New Roman"/>
          <w:sz w:val="24"/>
          <w:szCs w:val="24"/>
        </w:rPr>
        <w:t xml:space="preserve">; </w:t>
      </w:r>
      <w:r w:rsidR="0016799E" w:rsidRPr="0046556A">
        <w:rPr>
          <w:rFonts w:ascii="Times New Roman" w:hAnsi="Times New Roman"/>
          <w:sz w:val="24"/>
          <w:szCs w:val="24"/>
        </w:rPr>
        <w:t>in</w:t>
      </w:r>
      <w:r w:rsidR="00297E0A" w:rsidRPr="0046556A">
        <w:rPr>
          <w:rFonts w:ascii="Times New Roman" w:hAnsi="Times New Roman"/>
          <w:sz w:val="24"/>
          <w:szCs w:val="24"/>
        </w:rPr>
        <w:t xml:space="preserve"> each</w:t>
      </w:r>
      <w:r w:rsidRPr="0046556A">
        <w:rPr>
          <w:rFonts w:ascii="Times New Roman" w:hAnsi="Times New Roman"/>
          <w:sz w:val="24"/>
          <w:szCs w:val="24"/>
        </w:rPr>
        <w:t>,</w:t>
      </w:r>
      <w:r w:rsidR="0016799E" w:rsidRPr="0046556A">
        <w:rPr>
          <w:rFonts w:ascii="Times New Roman" w:hAnsi="Times New Roman"/>
          <w:sz w:val="24"/>
          <w:szCs w:val="24"/>
        </w:rPr>
        <w:t xml:space="preserve"> Anna changes (by becoming </w:t>
      </w:r>
      <w:r w:rsidRPr="0046556A">
        <w:rPr>
          <w:rFonts w:ascii="Times New Roman" w:hAnsi="Times New Roman"/>
          <w:sz w:val="24"/>
          <w:szCs w:val="24"/>
        </w:rPr>
        <w:t xml:space="preserve">a </w:t>
      </w:r>
      <w:r w:rsidR="0016799E" w:rsidRPr="0046556A">
        <w:rPr>
          <w:rFonts w:ascii="Times New Roman" w:hAnsi="Times New Roman"/>
          <w:sz w:val="24"/>
          <w:szCs w:val="24"/>
        </w:rPr>
        <w:t>more beautiful woman).</w:t>
      </w:r>
      <w:r w:rsidR="00297E0A" w:rsidRPr="0046556A">
        <w:rPr>
          <w:rFonts w:ascii="Times New Roman" w:hAnsi="Times New Roman"/>
          <w:sz w:val="24"/>
          <w:szCs w:val="24"/>
        </w:rPr>
        <w:t xml:space="preserve"> As the end of the universe is</w:t>
      </w:r>
      <w:r w:rsidR="00C132DA" w:rsidRPr="0046556A">
        <w:rPr>
          <w:rFonts w:ascii="Times New Roman" w:hAnsi="Times New Roman"/>
          <w:sz w:val="24"/>
          <w:szCs w:val="24"/>
        </w:rPr>
        <w:t xml:space="preserve"> an</w:t>
      </w:r>
      <w:r w:rsidR="00297E0A" w:rsidRPr="0046556A">
        <w:rPr>
          <w:rFonts w:ascii="Times New Roman" w:hAnsi="Times New Roman"/>
          <w:sz w:val="24"/>
          <w:szCs w:val="24"/>
        </w:rPr>
        <w:t xml:space="preserve"> event in line</w:t>
      </w:r>
      <w:r w:rsidRPr="0046556A">
        <w:rPr>
          <w:rFonts w:ascii="Times New Roman" w:hAnsi="Times New Roman"/>
          <w:sz w:val="24"/>
          <w:szCs w:val="24"/>
        </w:rPr>
        <w:t>a</w:t>
      </w:r>
      <w:r w:rsidR="00297E0A" w:rsidRPr="0046556A">
        <w:rPr>
          <w:rFonts w:ascii="Times New Roman" w:hAnsi="Times New Roman"/>
          <w:sz w:val="24"/>
          <w:szCs w:val="24"/>
        </w:rPr>
        <w:t>r time</w:t>
      </w:r>
      <w:r w:rsidR="00C132DA" w:rsidRPr="0046556A">
        <w:rPr>
          <w:rFonts w:ascii="Times New Roman" w:hAnsi="Times New Roman"/>
          <w:sz w:val="24"/>
          <w:szCs w:val="24"/>
        </w:rPr>
        <w:t xml:space="preserve">, moving sideways in the perpendicular time could help to escape it, or at least to </w:t>
      </w:r>
      <w:r w:rsidR="00C4469D" w:rsidRPr="0046556A">
        <w:rPr>
          <w:rFonts w:ascii="Times New Roman" w:hAnsi="Times New Roman"/>
          <w:sz w:val="24"/>
          <w:szCs w:val="24"/>
        </w:rPr>
        <w:t>“</w:t>
      </w:r>
      <w:r w:rsidR="00C132DA" w:rsidRPr="0046556A">
        <w:rPr>
          <w:rFonts w:ascii="Times New Roman" w:hAnsi="Times New Roman"/>
          <w:sz w:val="24"/>
          <w:szCs w:val="24"/>
        </w:rPr>
        <w:t>dissolve</w:t>
      </w:r>
      <w:r w:rsidR="00C4469D" w:rsidRPr="0046556A">
        <w:rPr>
          <w:rFonts w:ascii="Times New Roman" w:hAnsi="Times New Roman"/>
          <w:sz w:val="24"/>
          <w:szCs w:val="24"/>
        </w:rPr>
        <w:t>”</w:t>
      </w:r>
      <w:r w:rsidR="00C132DA" w:rsidRPr="0046556A">
        <w:rPr>
          <w:rFonts w:ascii="Times New Roman" w:hAnsi="Times New Roman"/>
          <w:sz w:val="24"/>
          <w:szCs w:val="24"/>
        </w:rPr>
        <w:t xml:space="preserve"> the event of “ending”</w:t>
      </w:r>
      <w:r w:rsidR="00BE3C06" w:rsidRPr="0046556A">
        <w:rPr>
          <w:rFonts w:ascii="Times New Roman" w:hAnsi="Times New Roman"/>
          <w:sz w:val="24"/>
          <w:szCs w:val="24"/>
        </w:rPr>
        <w:t xml:space="preserve"> (that is, describe it on another language, where it is not the end)</w:t>
      </w:r>
      <w:r w:rsidR="00C132DA" w:rsidRPr="0046556A">
        <w:rPr>
          <w:rFonts w:ascii="Times New Roman" w:hAnsi="Times New Roman"/>
          <w:sz w:val="24"/>
          <w:szCs w:val="24"/>
        </w:rPr>
        <w:t>.</w:t>
      </w:r>
      <w:r w:rsidR="002813BB" w:rsidRPr="0046556A">
        <w:rPr>
          <w:rFonts w:ascii="Times New Roman" w:hAnsi="Times New Roman"/>
          <w:sz w:val="24"/>
          <w:szCs w:val="24"/>
        </w:rPr>
        <w:t xml:space="preserve"> If there are other types of dimensions</w:t>
      </w:r>
      <w:r w:rsidR="001751E9" w:rsidRPr="0046556A">
        <w:rPr>
          <w:rFonts w:ascii="Times New Roman" w:hAnsi="Times New Roman"/>
          <w:sz w:val="24"/>
          <w:szCs w:val="24"/>
        </w:rPr>
        <w:t xml:space="preserve"> beyond </w:t>
      </w:r>
      <w:r w:rsidR="002813BB" w:rsidRPr="0046556A">
        <w:rPr>
          <w:rFonts w:ascii="Times New Roman" w:hAnsi="Times New Roman"/>
          <w:sz w:val="24"/>
          <w:szCs w:val="24"/>
        </w:rPr>
        <w:t xml:space="preserve">space and time, they could be also used </w:t>
      </w:r>
      <w:r w:rsidR="001751E9" w:rsidRPr="0046556A">
        <w:rPr>
          <w:rFonts w:ascii="Times New Roman" w:hAnsi="Times New Roman"/>
          <w:sz w:val="24"/>
          <w:szCs w:val="24"/>
        </w:rPr>
        <w:t xml:space="preserve">to </w:t>
      </w:r>
      <w:r w:rsidR="002813BB" w:rsidRPr="0046556A">
        <w:rPr>
          <w:rFonts w:ascii="Times New Roman" w:hAnsi="Times New Roman"/>
          <w:sz w:val="24"/>
          <w:szCs w:val="24"/>
        </w:rPr>
        <w:t>escape.</w:t>
      </w:r>
    </w:p>
    <w:p w14:paraId="50627E3C" w14:textId="77777777" w:rsidR="00421EFF" w:rsidRPr="0046556A" w:rsidRDefault="00421EFF" w:rsidP="00421EFF"/>
    <w:p w14:paraId="20E9780B" w14:textId="118DC31D" w:rsidR="00421EFF" w:rsidRPr="0046556A" w:rsidRDefault="00421EFF" w:rsidP="0016799E">
      <w:pPr>
        <w:pStyle w:val="p2"/>
        <w:numPr>
          <w:ilvl w:val="0"/>
          <w:numId w:val="6"/>
        </w:numPr>
        <w:jc w:val="both"/>
        <w:rPr>
          <w:rFonts w:ascii="Times New Roman" w:hAnsi="Times New Roman"/>
          <w:sz w:val="24"/>
          <w:szCs w:val="24"/>
        </w:rPr>
      </w:pPr>
      <w:r w:rsidRPr="0046556A">
        <w:rPr>
          <w:rFonts w:ascii="Times New Roman" w:hAnsi="Times New Roman"/>
          <w:i/>
          <w:sz w:val="24"/>
          <w:szCs w:val="24"/>
        </w:rPr>
        <w:t xml:space="preserve">Move from </w:t>
      </w:r>
      <w:r w:rsidR="007B3961" w:rsidRPr="0046556A">
        <w:rPr>
          <w:rFonts w:ascii="Times New Roman" w:hAnsi="Times New Roman"/>
          <w:i/>
          <w:sz w:val="24"/>
          <w:szCs w:val="24"/>
        </w:rPr>
        <w:t>“</w:t>
      </w:r>
      <w:r w:rsidRPr="0046556A">
        <w:rPr>
          <w:rFonts w:ascii="Times New Roman" w:hAnsi="Times New Roman"/>
          <w:i/>
          <w:sz w:val="24"/>
          <w:szCs w:val="24"/>
        </w:rPr>
        <w:t>infinity</w:t>
      </w:r>
      <w:r w:rsidR="007B3961" w:rsidRPr="0046556A">
        <w:rPr>
          <w:rFonts w:ascii="Times New Roman" w:hAnsi="Times New Roman"/>
          <w:i/>
          <w:sz w:val="24"/>
          <w:szCs w:val="24"/>
        </w:rPr>
        <w:t>”</w:t>
      </w:r>
      <w:r w:rsidRPr="0046556A">
        <w:rPr>
          <w:rFonts w:ascii="Times New Roman" w:hAnsi="Times New Roman"/>
          <w:i/>
          <w:sz w:val="24"/>
          <w:szCs w:val="24"/>
        </w:rPr>
        <w:t xml:space="preserve"> to </w:t>
      </w:r>
      <w:r w:rsidR="007B3961" w:rsidRPr="0046556A">
        <w:rPr>
          <w:rFonts w:ascii="Times New Roman" w:hAnsi="Times New Roman"/>
          <w:i/>
          <w:sz w:val="24"/>
          <w:szCs w:val="24"/>
        </w:rPr>
        <w:t>“</w:t>
      </w:r>
      <w:r w:rsidRPr="0046556A">
        <w:rPr>
          <w:rFonts w:ascii="Times New Roman" w:hAnsi="Times New Roman"/>
          <w:bCs/>
          <w:i/>
          <w:sz w:val="24"/>
          <w:szCs w:val="24"/>
        </w:rPr>
        <w:t>eternity</w:t>
      </w:r>
      <w:r w:rsidR="001751E9" w:rsidRPr="0046556A">
        <w:rPr>
          <w:rFonts w:ascii="Times New Roman" w:hAnsi="Times New Roman"/>
          <w:bCs/>
          <w:i/>
          <w:sz w:val="24"/>
          <w:szCs w:val="24"/>
        </w:rPr>
        <w:t>”</w:t>
      </w:r>
      <w:r w:rsidR="001751E9" w:rsidRPr="0046556A">
        <w:rPr>
          <w:rFonts w:ascii="Times New Roman" w:hAnsi="Times New Roman"/>
          <w:iCs/>
          <w:sz w:val="24"/>
          <w:szCs w:val="24"/>
        </w:rPr>
        <w:t>:</w:t>
      </w:r>
      <w:r w:rsidR="001751E9" w:rsidRPr="0046556A">
        <w:rPr>
          <w:rStyle w:val="apple-converted-space"/>
          <w:rFonts w:ascii="Times New Roman" w:hAnsi="Times New Roman"/>
          <w:i/>
          <w:sz w:val="24"/>
          <w:szCs w:val="24"/>
        </w:rPr>
        <w:t xml:space="preserve"> </w:t>
      </w:r>
      <w:r w:rsidRPr="0046556A">
        <w:rPr>
          <w:rFonts w:ascii="Times New Roman" w:hAnsi="Times New Roman"/>
          <w:i/>
          <w:sz w:val="24"/>
          <w:szCs w:val="24"/>
        </w:rPr>
        <w:t>“</w:t>
      </w:r>
      <w:proofErr w:type="spellStart"/>
      <w:r w:rsidRPr="0046556A">
        <w:rPr>
          <w:rFonts w:ascii="Times New Roman" w:hAnsi="Times New Roman"/>
          <w:i/>
          <w:sz w:val="24"/>
          <w:szCs w:val="24"/>
        </w:rPr>
        <w:t>untime</w:t>
      </w:r>
      <w:proofErr w:type="spellEnd"/>
      <w:r w:rsidRPr="0046556A">
        <w:rPr>
          <w:rFonts w:ascii="Times New Roman" w:hAnsi="Times New Roman"/>
          <w:sz w:val="24"/>
          <w:szCs w:val="24"/>
        </w:rPr>
        <w:t>”</w:t>
      </w:r>
      <w:r w:rsidR="0075608F" w:rsidRPr="0046556A">
        <w:rPr>
          <w:rFonts w:ascii="Times New Roman" w:hAnsi="Times New Roman"/>
          <w:sz w:val="24"/>
          <w:szCs w:val="24"/>
        </w:rPr>
        <w:t xml:space="preserve">. </w:t>
      </w:r>
      <w:proofErr w:type="spellStart"/>
      <w:r w:rsidR="001751E9" w:rsidRPr="0046556A">
        <w:rPr>
          <w:rFonts w:ascii="Times New Roman" w:hAnsi="Times New Roman"/>
          <w:i/>
          <w:iCs/>
          <w:sz w:val="24"/>
          <w:szCs w:val="24"/>
        </w:rPr>
        <w:t>U</w:t>
      </w:r>
      <w:r w:rsidR="0075608F" w:rsidRPr="0046556A">
        <w:rPr>
          <w:rFonts w:ascii="Times New Roman" w:hAnsi="Times New Roman"/>
          <w:i/>
          <w:sz w:val="24"/>
          <w:szCs w:val="24"/>
        </w:rPr>
        <w:t>ntime</w:t>
      </w:r>
      <w:proofErr w:type="spellEnd"/>
      <w:r w:rsidR="0075608F" w:rsidRPr="0046556A">
        <w:rPr>
          <w:rFonts w:ascii="Times New Roman" w:hAnsi="Times New Roman"/>
          <w:sz w:val="24"/>
          <w:szCs w:val="24"/>
        </w:rPr>
        <w:t xml:space="preserve">, or existence without change, </w:t>
      </w:r>
      <w:r w:rsidR="001751E9" w:rsidRPr="0046556A">
        <w:rPr>
          <w:rFonts w:ascii="Times New Roman" w:hAnsi="Times New Roman"/>
          <w:sz w:val="24"/>
          <w:szCs w:val="24"/>
        </w:rPr>
        <w:t xml:space="preserve">includes such phenomena as a </w:t>
      </w:r>
      <w:r w:rsidR="0075608F" w:rsidRPr="0046556A">
        <w:rPr>
          <w:rFonts w:ascii="Times New Roman" w:hAnsi="Times New Roman"/>
          <w:sz w:val="24"/>
          <w:szCs w:val="24"/>
        </w:rPr>
        <w:t xml:space="preserve">mathematical universe </w:t>
      </w:r>
      <w:r w:rsidR="005931C7" w:rsidRPr="0046556A">
        <w:rPr>
          <w:rFonts w:ascii="Times New Roman" w:hAnsi="Times New Roman"/>
          <w:sz w:val="24"/>
          <w:szCs w:val="24"/>
        </w:rPr>
        <w:t>or</w:t>
      </w:r>
      <w:r w:rsidR="0075608F" w:rsidRPr="0046556A">
        <w:rPr>
          <w:rFonts w:ascii="Times New Roman" w:hAnsi="Times New Roman"/>
          <w:sz w:val="24"/>
          <w:szCs w:val="24"/>
        </w:rPr>
        <w:t xml:space="preserve"> pure qualia</w:t>
      </w:r>
      <w:r w:rsidR="0016799E" w:rsidRPr="0046556A">
        <w:rPr>
          <w:rFonts w:ascii="Times New Roman" w:hAnsi="Times New Roman"/>
          <w:sz w:val="24"/>
          <w:szCs w:val="24"/>
        </w:rPr>
        <w:t xml:space="preserve">. As </w:t>
      </w:r>
      <w:proofErr w:type="spellStart"/>
      <w:r w:rsidR="0016799E" w:rsidRPr="0046556A">
        <w:rPr>
          <w:rFonts w:ascii="Times New Roman" w:hAnsi="Times New Roman"/>
          <w:sz w:val="24"/>
          <w:szCs w:val="24"/>
        </w:rPr>
        <w:t>untime</w:t>
      </w:r>
      <w:proofErr w:type="spellEnd"/>
      <w:r w:rsidR="0016799E" w:rsidRPr="0046556A">
        <w:rPr>
          <w:rFonts w:ascii="Times New Roman" w:hAnsi="Times New Roman"/>
          <w:sz w:val="24"/>
          <w:szCs w:val="24"/>
        </w:rPr>
        <w:t xml:space="preserve"> is </w:t>
      </w:r>
      <w:r w:rsidR="00B73D6A" w:rsidRPr="0046556A">
        <w:rPr>
          <w:rFonts w:ascii="Times New Roman" w:hAnsi="Times New Roman"/>
          <w:sz w:val="24"/>
          <w:szCs w:val="24"/>
        </w:rPr>
        <w:t>un</w:t>
      </w:r>
      <w:r w:rsidR="0016799E" w:rsidRPr="0046556A">
        <w:rPr>
          <w:rFonts w:ascii="Times New Roman" w:hAnsi="Times New Roman"/>
          <w:sz w:val="24"/>
          <w:szCs w:val="24"/>
        </w:rPr>
        <w:t xml:space="preserve">changing, it can’t </w:t>
      </w:r>
      <w:r w:rsidR="001751E9" w:rsidRPr="0046556A">
        <w:rPr>
          <w:rFonts w:ascii="Times New Roman" w:hAnsi="Times New Roman"/>
          <w:sz w:val="24"/>
          <w:szCs w:val="24"/>
        </w:rPr>
        <w:t>end</w:t>
      </w:r>
      <w:r w:rsidR="0016799E" w:rsidRPr="0046556A">
        <w:rPr>
          <w:rFonts w:ascii="Times New Roman" w:hAnsi="Times New Roman"/>
          <w:sz w:val="24"/>
          <w:szCs w:val="24"/>
        </w:rPr>
        <w:t xml:space="preserve">, but it is very remote from what we could call human life, if we </w:t>
      </w:r>
      <w:r w:rsidR="005931C7" w:rsidRPr="0046556A">
        <w:rPr>
          <w:rFonts w:ascii="Times New Roman" w:hAnsi="Times New Roman"/>
          <w:sz w:val="24"/>
          <w:szCs w:val="24"/>
        </w:rPr>
        <w:t xml:space="preserve">don’t </w:t>
      </w:r>
      <w:r w:rsidR="0016799E" w:rsidRPr="0046556A">
        <w:rPr>
          <w:rFonts w:ascii="Times New Roman" w:hAnsi="Times New Roman"/>
          <w:sz w:val="24"/>
          <w:szCs w:val="24"/>
        </w:rPr>
        <w:t xml:space="preserve">assume some illusion of change </w:t>
      </w:r>
      <w:r w:rsidR="001751E9" w:rsidRPr="0046556A">
        <w:rPr>
          <w:rFonts w:ascii="Times New Roman" w:hAnsi="Times New Roman"/>
          <w:sz w:val="24"/>
          <w:szCs w:val="24"/>
        </w:rPr>
        <w:t xml:space="preserve">within </w:t>
      </w:r>
      <w:r w:rsidR="0016799E" w:rsidRPr="0046556A">
        <w:rPr>
          <w:rFonts w:ascii="Times New Roman" w:hAnsi="Times New Roman"/>
          <w:sz w:val="24"/>
          <w:szCs w:val="24"/>
        </w:rPr>
        <w:t xml:space="preserve">it. </w:t>
      </w:r>
    </w:p>
    <w:p w14:paraId="3CBD79E1" w14:textId="77777777" w:rsidR="00421EFF" w:rsidRPr="0046556A" w:rsidRDefault="00421EFF" w:rsidP="00421EFF">
      <w:pPr>
        <w:pStyle w:val="p2"/>
        <w:rPr>
          <w:rFonts w:ascii="Times New Roman" w:hAnsi="Times New Roman"/>
          <w:sz w:val="24"/>
          <w:szCs w:val="24"/>
        </w:rPr>
      </w:pPr>
    </w:p>
    <w:p w14:paraId="6B0823D6" w14:textId="131CEB95" w:rsidR="00A46EED" w:rsidRPr="0046556A" w:rsidRDefault="009B56FE" w:rsidP="001B32CF">
      <w:pPr>
        <w:pStyle w:val="p2"/>
        <w:numPr>
          <w:ilvl w:val="0"/>
          <w:numId w:val="6"/>
        </w:numPr>
        <w:jc w:val="both"/>
        <w:rPr>
          <w:rStyle w:val="apple-converted-space"/>
          <w:rFonts w:ascii="Times New Roman" w:hAnsi="Times New Roman"/>
          <w:sz w:val="24"/>
          <w:szCs w:val="24"/>
        </w:rPr>
      </w:pPr>
      <w:r>
        <w:rPr>
          <w:rFonts w:ascii="Times New Roman" w:hAnsi="Times New Roman"/>
          <w:bCs/>
          <w:i/>
          <w:sz w:val="24"/>
          <w:szCs w:val="24"/>
        </w:rPr>
        <w:t>A n</w:t>
      </w:r>
      <w:r w:rsidR="00421EFF" w:rsidRPr="0046556A">
        <w:rPr>
          <w:rFonts w:ascii="Times New Roman" w:hAnsi="Times New Roman"/>
          <w:bCs/>
          <w:i/>
          <w:sz w:val="24"/>
          <w:szCs w:val="24"/>
        </w:rPr>
        <w:t>onlinear</w:t>
      </w:r>
      <w:r w:rsidR="00421EFF" w:rsidRPr="0046556A">
        <w:rPr>
          <w:rFonts w:ascii="Times New Roman" w:hAnsi="Times New Roman"/>
          <w:i/>
          <w:sz w:val="24"/>
          <w:szCs w:val="24"/>
        </w:rPr>
        <w:t xml:space="preserve"> approach to time </w:t>
      </w:r>
      <w:r w:rsidR="00B73D6A" w:rsidRPr="0046556A">
        <w:rPr>
          <w:rFonts w:ascii="Times New Roman" w:hAnsi="Times New Roman"/>
          <w:i/>
          <w:sz w:val="24"/>
          <w:szCs w:val="24"/>
        </w:rPr>
        <w:t>and</w:t>
      </w:r>
      <w:r w:rsidR="00B73D6A" w:rsidRPr="0046556A">
        <w:rPr>
          <w:rStyle w:val="apple-converted-space"/>
          <w:rFonts w:ascii="Times New Roman" w:hAnsi="Times New Roman"/>
          <w:i/>
          <w:sz w:val="24"/>
          <w:szCs w:val="24"/>
        </w:rPr>
        <w:t xml:space="preserve"> </w:t>
      </w:r>
      <w:r w:rsidR="00421EFF" w:rsidRPr="0046556A">
        <w:rPr>
          <w:rFonts w:ascii="Times New Roman" w:hAnsi="Times New Roman"/>
          <w:i/>
          <w:sz w:val="24"/>
          <w:szCs w:val="24"/>
        </w:rPr>
        <w:t>experience</w:t>
      </w:r>
      <w:r w:rsidR="00D4092B" w:rsidRPr="0046556A">
        <w:rPr>
          <w:rFonts w:ascii="Times New Roman" w:hAnsi="Times New Roman"/>
          <w:sz w:val="24"/>
          <w:szCs w:val="24"/>
        </w:rPr>
        <w:t xml:space="preserve">: </w:t>
      </w:r>
      <w:r w:rsidR="009302AD" w:rsidRPr="0046556A">
        <w:rPr>
          <w:rStyle w:val="apple-converted-space"/>
          <w:rFonts w:ascii="Times New Roman" w:hAnsi="Times New Roman"/>
          <w:sz w:val="24"/>
          <w:szCs w:val="24"/>
        </w:rPr>
        <w:t xml:space="preserve">Tipler's Omega point is an example of this approach when </w:t>
      </w:r>
      <w:r w:rsidR="006B047C" w:rsidRPr="0046556A">
        <w:rPr>
          <w:rStyle w:val="apple-converted-space"/>
          <w:rFonts w:ascii="Times New Roman" w:hAnsi="Times New Roman"/>
          <w:sz w:val="24"/>
          <w:szCs w:val="24"/>
        </w:rPr>
        <w:t xml:space="preserve">an </w:t>
      </w:r>
      <w:r w:rsidR="009302AD" w:rsidRPr="0046556A">
        <w:rPr>
          <w:rStyle w:val="apple-converted-space"/>
          <w:rFonts w:ascii="Times New Roman" w:hAnsi="Times New Roman"/>
          <w:sz w:val="24"/>
          <w:szCs w:val="24"/>
        </w:rPr>
        <w:t xml:space="preserve">infinite amount of experience is generated during </w:t>
      </w:r>
      <w:r w:rsidR="006B047C" w:rsidRPr="0046556A">
        <w:rPr>
          <w:rStyle w:val="apple-converted-space"/>
          <w:rFonts w:ascii="Times New Roman" w:hAnsi="Times New Roman"/>
          <w:sz w:val="24"/>
          <w:szCs w:val="24"/>
        </w:rPr>
        <w:t xml:space="preserve">a </w:t>
      </w:r>
      <w:r w:rsidR="009302AD" w:rsidRPr="0046556A">
        <w:rPr>
          <w:rStyle w:val="apple-converted-space"/>
          <w:rFonts w:ascii="Times New Roman" w:hAnsi="Times New Roman"/>
          <w:sz w:val="24"/>
          <w:szCs w:val="24"/>
        </w:rPr>
        <w:t>finite time.</w:t>
      </w:r>
      <w:r w:rsidR="001B32CF" w:rsidRPr="0046556A">
        <w:rPr>
          <w:rStyle w:val="apple-converted-space"/>
          <w:rFonts w:ascii="Times New Roman" w:hAnsi="Times New Roman"/>
          <w:sz w:val="24"/>
          <w:szCs w:val="24"/>
        </w:rPr>
        <w:t xml:space="preserve"> Some people experimenting with psychedelics claim to be able to experience time d</w:t>
      </w:r>
      <w:r w:rsidR="00BE3C06" w:rsidRPr="0046556A">
        <w:rPr>
          <w:rStyle w:val="apple-converted-space"/>
          <w:rFonts w:ascii="Times New Roman" w:hAnsi="Times New Roman"/>
          <w:sz w:val="24"/>
          <w:szCs w:val="24"/>
        </w:rPr>
        <w:t>ila</w:t>
      </w:r>
      <w:r w:rsidR="001B32CF" w:rsidRPr="0046556A">
        <w:rPr>
          <w:rStyle w:val="apple-converted-space"/>
          <w:rFonts w:ascii="Times New Roman" w:hAnsi="Times New Roman"/>
          <w:sz w:val="24"/>
          <w:szCs w:val="24"/>
        </w:rPr>
        <w:t xml:space="preserve">tion or </w:t>
      </w:r>
      <w:r w:rsidR="006B047C" w:rsidRPr="0046556A">
        <w:rPr>
          <w:rStyle w:val="apple-converted-space"/>
          <w:rFonts w:ascii="Times New Roman" w:hAnsi="Times New Roman"/>
          <w:sz w:val="24"/>
          <w:szCs w:val="24"/>
        </w:rPr>
        <w:t xml:space="preserve">even a </w:t>
      </w:r>
      <w:r w:rsidR="001B32CF" w:rsidRPr="0046556A">
        <w:rPr>
          <w:rStyle w:val="apple-converted-space"/>
          <w:rFonts w:ascii="Times New Roman" w:hAnsi="Times New Roman"/>
          <w:sz w:val="24"/>
          <w:szCs w:val="24"/>
        </w:rPr>
        <w:t>stop</w:t>
      </w:r>
      <w:r w:rsidR="006B047C" w:rsidRPr="0046556A">
        <w:rPr>
          <w:rStyle w:val="apple-converted-space"/>
          <w:rFonts w:ascii="Times New Roman" w:hAnsi="Times New Roman"/>
          <w:sz w:val="24"/>
          <w:szCs w:val="24"/>
        </w:rPr>
        <w:t>page</w:t>
      </w:r>
      <w:r w:rsidR="001B32CF" w:rsidRPr="0046556A">
        <w:rPr>
          <w:rStyle w:val="apple-converted-space"/>
          <w:rFonts w:ascii="Times New Roman" w:hAnsi="Times New Roman"/>
          <w:sz w:val="24"/>
          <w:szCs w:val="24"/>
        </w:rPr>
        <w:t xml:space="preserve"> of time, which, of course, </w:t>
      </w:r>
      <w:r w:rsidR="006B047C" w:rsidRPr="0046556A">
        <w:rPr>
          <w:rStyle w:val="apple-converted-space"/>
          <w:rFonts w:ascii="Times New Roman" w:hAnsi="Times New Roman"/>
          <w:sz w:val="24"/>
          <w:szCs w:val="24"/>
        </w:rPr>
        <w:t xml:space="preserve">would </w:t>
      </w:r>
      <w:r w:rsidR="001B32CF" w:rsidRPr="0046556A">
        <w:rPr>
          <w:rStyle w:val="apple-converted-space"/>
          <w:rFonts w:ascii="Times New Roman" w:hAnsi="Times New Roman"/>
          <w:sz w:val="24"/>
          <w:szCs w:val="24"/>
        </w:rPr>
        <w:t>not sav</w:t>
      </w:r>
      <w:r w:rsidR="006B047C" w:rsidRPr="0046556A">
        <w:rPr>
          <w:rStyle w:val="apple-converted-space"/>
          <w:rFonts w:ascii="Times New Roman" w:hAnsi="Times New Roman"/>
          <w:sz w:val="24"/>
          <w:szCs w:val="24"/>
        </w:rPr>
        <w:t>e</w:t>
      </w:r>
      <w:r w:rsidR="001B32CF" w:rsidRPr="0046556A">
        <w:rPr>
          <w:rStyle w:val="apple-converted-space"/>
          <w:rFonts w:ascii="Times New Roman" w:hAnsi="Times New Roman"/>
          <w:sz w:val="24"/>
          <w:szCs w:val="24"/>
        </w:rPr>
        <w:t xml:space="preserve"> them f</w:t>
      </w:r>
      <w:r w:rsidR="006B047C" w:rsidRPr="0046556A">
        <w:rPr>
          <w:rStyle w:val="apple-converted-space"/>
          <w:rFonts w:ascii="Times New Roman" w:hAnsi="Times New Roman"/>
          <w:sz w:val="24"/>
          <w:szCs w:val="24"/>
        </w:rPr>
        <w:t>r</w:t>
      </w:r>
      <w:r w:rsidR="001B32CF" w:rsidRPr="0046556A">
        <w:rPr>
          <w:rStyle w:val="apple-converted-space"/>
          <w:rFonts w:ascii="Times New Roman" w:hAnsi="Times New Roman"/>
          <w:sz w:val="24"/>
          <w:szCs w:val="24"/>
        </w:rPr>
        <w:t>om the end of the universe</w:t>
      </w:r>
      <w:r w:rsidR="005931C7" w:rsidRPr="0046556A">
        <w:rPr>
          <w:rStyle w:val="apple-converted-space"/>
          <w:rFonts w:ascii="Times New Roman" w:hAnsi="Times New Roman"/>
          <w:sz w:val="24"/>
          <w:szCs w:val="24"/>
        </w:rPr>
        <w:t xml:space="preserve"> (or even personal death),</w:t>
      </w:r>
      <w:r w:rsidR="001B32CF" w:rsidRPr="0046556A">
        <w:rPr>
          <w:rStyle w:val="apple-converted-space"/>
          <w:rFonts w:ascii="Times New Roman" w:hAnsi="Times New Roman"/>
          <w:sz w:val="24"/>
          <w:szCs w:val="24"/>
        </w:rPr>
        <w:t xml:space="preserve"> but could be </w:t>
      </w:r>
      <w:r w:rsidR="006B047C" w:rsidRPr="0046556A">
        <w:rPr>
          <w:rStyle w:val="apple-converted-space"/>
          <w:rFonts w:ascii="Times New Roman" w:hAnsi="Times New Roman"/>
          <w:sz w:val="24"/>
          <w:szCs w:val="24"/>
        </w:rPr>
        <w:t xml:space="preserve">an </w:t>
      </w:r>
      <w:r w:rsidR="001B32CF" w:rsidRPr="0046556A">
        <w:rPr>
          <w:rStyle w:val="apple-converted-space"/>
          <w:rFonts w:ascii="Times New Roman" w:hAnsi="Times New Roman"/>
          <w:sz w:val="24"/>
          <w:szCs w:val="24"/>
        </w:rPr>
        <w:t>“</w:t>
      </w:r>
      <w:r w:rsidR="006B5A79" w:rsidRPr="0046556A">
        <w:rPr>
          <w:rStyle w:val="apple-converted-space"/>
          <w:rFonts w:ascii="Times New Roman" w:hAnsi="Times New Roman"/>
          <w:sz w:val="24"/>
          <w:szCs w:val="24"/>
        </w:rPr>
        <w:t>i</w:t>
      </w:r>
      <w:r w:rsidR="001B32CF" w:rsidRPr="0046556A">
        <w:rPr>
          <w:rStyle w:val="apple-converted-space"/>
          <w:rFonts w:ascii="Times New Roman" w:hAnsi="Times New Roman"/>
          <w:sz w:val="24"/>
          <w:szCs w:val="24"/>
        </w:rPr>
        <w:t>ntuition pump</w:t>
      </w:r>
      <w:r w:rsidR="006B047C" w:rsidRPr="0046556A">
        <w:rPr>
          <w:rStyle w:val="apple-converted-space"/>
          <w:rFonts w:ascii="Times New Roman" w:hAnsi="Times New Roman"/>
          <w:sz w:val="24"/>
          <w:szCs w:val="24"/>
        </w:rPr>
        <w:t xml:space="preserve">”—showing </w:t>
      </w:r>
      <w:r w:rsidR="006B5A79" w:rsidRPr="0046556A">
        <w:rPr>
          <w:rStyle w:val="apple-converted-space"/>
          <w:rFonts w:ascii="Times New Roman" w:hAnsi="Times New Roman"/>
          <w:sz w:val="24"/>
          <w:szCs w:val="24"/>
        </w:rPr>
        <w:t xml:space="preserve">how </w:t>
      </w:r>
      <w:r w:rsidR="006B047C" w:rsidRPr="0046556A">
        <w:rPr>
          <w:rStyle w:val="apple-converted-space"/>
          <w:rFonts w:ascii="Times New Roman" w:hAnsi="Times New Roman"/>
          <w:sz w:val="24"/>
          <w:szCs w:val="24"/>
        </w:rPr>
        <w:t xml:space="preserve">an </w:t>
      </w:r>
      <w:r w:rsidR="006B5A79" w:rsidRPr="0046556A">
        <w:rPr>
          <w:rStyle w:val="apple-converted-space"/>
          <w:rFonts w:ascii="Times New Roman" w:hAnsi="Times New Roman"/>
          <w:sz w:val="24"/>
          <w:szCs w:val="24"/>
        </w:rPr>
        <w:lastRenderedPageBreak/>
        <w:t xml:space="preserve">increase in </w:t>
      </w:r>
      <w:r w:rsidR="006B047C" w:rsidRPr="0046556A">
        <w:rPr>
          <w:rStyle w:val="apple-converted-space"/>
          <w:rFonts w:ascii="Times New Roman" w:hAnsi="Times New Roman"/>
          <w:sz w:val="24"/>
          <w:szCs w:val="24"/>
        </w:rPr>
        <w:t xml:space="preserve">the </w:t>
      </w:r>
      <w:r w:rsidR="006B5A79" w:rsidRPr="0046556A">
        <w:rPr>
          <w:rStyle w:val="apple-converted-space"/>
          <w:rFonts w:ascii="Times New Roman" w:hAnsi="Times New Roman"/>
          <w:sz w:val="24"/>
          <w:szCs w:val="24"/>
        </w:rPr>
        <w:t xml:space="preserve">wideness and intensity of experience could </w:t>
      </w:r>
      <w:r w:rsidR="00A46EED" w:rsidRPr="0046556A">
        <w:rPr>
          <w:rStyle w:val="apple-converted-space"/>
          <w:rFonts w:ascii="Times New Roman" w:hAnsi="Times New Roman"/>
          <w:sz w:val="24"/>
          <w:szCs w:val="24"/>
        </w:rPr>
        <w:t xml:space="preserve">allow </w:t>
      </w:r>
      <w:r w:rsidR="006B047C" w:rsidRPr="0046556A">
        <w:rPr>
          <w:rStyle w:val="apple-converted-space"/>
          <w:rFonts w:ascii="Times New Roman" w:hAnsi="Times New Roman"/>
          <w:sz w:val="24"/>
          <w:szCs w:val="24"/>
        </w:rPr>
        <w:t xml:space="preserve">a </w:t>
      </w:r>
      <w:r w:rsidR="00A46EED" w:rsidRPr="0046556A">
        <w:rPr>
          <w:rStyle w:val="apple-converted-space"/>
          <w:rFonts w:ascii="Times New Roman" w:hAnsi="Times New Roman"/>
          <w:sz w:val="24"/>
          <w:szCs w:val="24"/>
        </w:rPr>
        <w:t xml:space="preserve">higher net </w:t>
      </w:r>
      <w:r w:rsidR="006B047C" w:rsidRPr="0046556A">
        <w:rPr>
          <w:rStyle w:val="apple-converted-space"/>
          <w:rFonts w:ascii="Times New Roman" w:hAnsi="Times New Roman"/>
          <w:sz w:val="24"/>
          <w:szCs w:val="24"/>
        </w:rPr>
        <w:t xml:space="preserve">amount of </w:t>
      </w:r>
      <w:r w:rsidR="00A46EED" w:rsidRPr="0046556A">
        <w:rPr>
          <w:rStyle w:val="apple-converted-space"/>
          <w:rFonts w:ascii="Times New Roman" w:hAnsi="Times New Roman"/>
          <w:sz w:val="24"/>
          <w:szCs w:val="24"/>
        </w:rPr>
        <w:t xml:space="preserve">experience </w:t>
      </w:r>
      <w:r w:rsidR="006B047C" w:rsidRPr="0046556A">
        <w:rPr>
          <w:rStyle w:val="apple-converted-space"/>
          <w:rFonts w:ascii="Times New Roman" w:hAnsi="Times New Roman"/>
          <w:sz w:val="24"/>
          <w:szCs w:val="24"/>
        </w:rPr>
        <w:t xml:space="preserve">to </w:t>
      </w:r>
      <w:r w:rsidR="00A46EED" w:rsidRPr="0046556A">
        <w:rPr>
          <w:rStyle w:val="apple-converted-space"/>
          <w:rFonts w:ascii="Times New Roman" w:hAnsi="Times New Roman"/>
          <w:sz w:val="24"/>
          <w:szCs w:val="24"/>
        </w:rPr>
        <w:t xml:space="preserve">happen in </w:t>
      </w:r>
      <w:r w:rsidR="006B047C" w:rsidRPr="0046556A">
        <w:rPr>
          <w:rStyle w:val="apple-converted-space"/>
          <w:rFonts w:ascii="Times New Roman" w:hAnsi="Times New Roman"/>
          <w:sz w:val="24"/>
          <w:szCs w:val="24"/>
        </w:rPr>
        <w:t xml:space="preserve">a </w:t>
      </w:r>
      <w:r w:rsidR="00A46EED" w:rsidRPr="0046556A">
        <w:rPr>
          <w:rStyle w:val="apple-converted-space"/>
          <w:rFonts w:ascii="Times New Roman" w:hAnsi="Times New Roman"/>
          <w:sz w:val="24"/>
          <w:szCs w:val="24"/>
        </w:rPr>
        <w:t xml:space="preserve">finite time. </w:t>
      </w:r>
    </w:p>
    <w:p w14:paraId="512E963B" w14:textId="77777777" w:rsidR="00A46EED" w:rsidRPr="0046556A" w:rsidRDefault="00A46EED" w:rsidP="00A46EED">
      <w:pPr>
        <w:pStyle w:val="p2"/>
        <w:ind w:left="0"/>
        <w:jc w:val="both"/>
        <w:rPr>
          <w:rStyle w:val="apple-converted-space"/>
          <w:rFonts w:ascii="Times New Roman" w:hAnsi="Times New Roman"/>
          <w:sz w:val="24"/>
          <w:szCs w:val="24"/>
        </w:rPr>
      </w:pPr>
    </w:p>
    <w:p w14:paraId="3CE45E06" w14:textId="508A8BE6" w:rsidR="00421EFF" w:rsidRPr="0046556A" w:rsidRDefault="004F7AEC" w:rsidP="00A46EED">
      <w:pPr>
        <w:pStyle w:val="p2"/>
        <w:ind w:left="743"/>
        <w:jc w:val="both"/>
        <w:rPr>
          <w:rStyle w:val="apple-converted-space"/>
          <w:rFonts w:ascii="Times New Roman" w:hAnsi="Times New Roman"/>
          <w:sz w:val="24"/>
          <w:szCs w:val="24"/>
        </w:rPr>
      </w:pPr>
      <w:r w:rsidRPr="0046556A">
        <w:rPr>
          <w:rStyle w:val="apple-converted-space"/>
          <w:rFonts w:ascii="Times New Roman" w:hAnsi="Times New Roman"/>
          <w:sz w:val="24"/>
          <w:szCs w:val="24"/>
        </w:rPr>
        <w:t xml:space="preserve">The nonlinearity </w:t>
      </w:r>
      <w:r w:rsidR="00A46EED" w:rsidRPr="0046556A">
        <w:rPr>
          <w:rStyle w:val="apple-converted-space"/>
          <w:rFonts w:ascii="Times New Roman" w:hAnsi="Times New Roman"/>
          <w:sz w:val="24"/>
          <w:szCs w:val="24"/>
        </w:rPr>
        <w:t xml:space="preserve">of time may </w:t>
      </w:r>
      <w:r w:rsidRPr="0046556A">
        <w:rPr>
          <w:rStyle w:val="apple-converted-space"/>
          <w:rFonts w:ascii="Times New Roman" w:hAnsi="Times New Roman"/>
          <w:sz w:val="24"/>
          <w:szCs w:val="24"/>
        </w:rPr>
        <w:t>lead to</w:t>
      </w:r>
      <w:r w:rsidR="00A46EED" w:rsidRPr="0046556A">
        <w:rPr>
          <w:rStyle w:val="apple-converted-space"/>
          <w:rFonts w:ascii="Times New Roman" w:hAnsi="Times New Roman"/>
          <w:sz w:val="24"/>
          <w:szCs w:val="24"/>
        </w:rPr>
        <w:t xml:space="preserve"> time loops, internal clock breaks</w:t>
      </w:r>
      <w:r w:rsidR="00B41317" w:rsidRPr="0046556A">
        <w:rPr>
          <w:rStyle w:val="apple-converted-space"/>
          <w:rFonts w:ascii="Times New Roman" w:hAnsi="Times New Roman"/>
          <w:sz w:val="24"/>
          <w:szCs w:val="24"/>
        </w:rPr>
        <w:t>, illusions of timelessness</w:t>
      </w:r>
      <w:r w:rsidRPr="0046556A">
        <w:rPr>
          <w:rStyle w:val="apple-converted-space"/>
          <w:rFonts w:ascii="Times New Roman" w:hAnsi="Times New Roman"/>
          <w:sz w:val="24"/>
          <w:szCs w:val="24"/>
        </w:rPr>
        <w:t>,</w:t>
      </w:r>
      <w:r w:rsidR="00B41317" w:rsidRPr="0046556A">
        <w:rPr>
          <w:rStyle w:val="apple-converted-space"/>
          <w:rFonts w:ascii="Times New Roman" w:hAnsi="Times New Roman"/>
          <w:sz w:val="24"/>
          <w:szCs w:val="24"/>
        </w:rPr>
        <w:t xml:space="preserve"> and travels to perpendicular time.</w:t>
      </w:r>
    </w:p>
    <w:p w14:paraId="574E6B77" w14:textId="77777777" w:rsidR="00B24420" w:rsidRPr="0046556A" w:rsidRDefault="00B24420" w:rsidP="00B24420">
      <w:pPr>
        <w:pStyle w:val="p2"/>
        <w:ind w:left="0"/>
        <w:rPr>
          <w:rFonts w:ascii="Times New Roman" w:hAnsi="Times New Roman"/>
          <w:sz w:val="24"/>
          <w:szCs w:val="24"/>
        </w:rPr>
      </w:pPr>
    </w:p>
    <w:p w14:paraId="7D9E68C0" w14:textId="13360BB3" w:rsidR="005931C7" w:rsidRPr="0046556A" w:rsidRDefault="00B41317" w:rsidP="00AB71E9">
      <w:pPr>
        <w:pStyle w:val="p2"/>
        <w:numPr>
          <w:ilvl w:val="0"/>
          <w:numId w:val="6"/>
        </w:numPr>
        <w:jc w:val="both"/>
        <w:rPr>
          <w:rStyle w:val="apple-converted-space"/>
          <w:rFonts w:ascii="Times New Roman" w:hAnsi="Times New Roman"/>
          <w:sz w:val="24"/>
          <w:szCs w:val="24"/>
        </w:rPr>
      </w:pPr>
      <w:r w:rsidRPr="0046556A">
        <w:rPr>
          <w:rStyle w:val="apple-converted-space"/>
          <w:rFonts w:ascii="Times New Roman" w:hAnsi="Times New Roman"/>
          <w:i/>
          <w:sz w:val="24"/>
          <w:szCs w:val="24"/>
        </w:rPr>
        <w:t xml:space="preserve">Reverse </w:t>
      </w:r>
      <w:r w:rsidR="00D4092B" w:rsidRPr="0046556A">
        <w:rPr>
          <w:rStyle w:val="apple-converted-space"/>
          <w:rFonts w:ascii="Times New Roman" w:hAnsi="Times New Roman"/>
          <w:i/>
          <w:sz w:val="24"/>
          <w:szCs w:val="24"/>
        </w:rPr>
        <w:t xml:space="preserve">the </w:t>
      </w:r>
      <w:r w:rsidRPr="0046556A">
        <w:rPr>
          <w:rStyle w:val="apple-converted-space"/>
          <w:rFonts w:ascii="Times New Roman" w:hAnsi="Times New Roman"/>
          <w:i/>
          <w:sz w:val="24"/>
          <w:szCs w:val="24"/>
        </w:rPr>
        <w:t>arrow of time</w:t>
      </w:r>
      <w:r w:rsidR="00D4092B" w:rsidRPr="0046556A">
        <w:rPr>
          <w:rStyle w:val="apple-converted-space"/>
          <w:rFonts w:ascii="Times New Roman" w:hAnsi="Times New Roman"/>
          <w:iCs/>
          <w:sz w:val="24"/>
          <w:szCs w:val="24"/>
        </w:rPr>
        <w:t>:</w:t>
      </w:r>
      <w:r w:rsidR="00D4092B" w:rsidRPr="0046556A">
        <w:rPr>
          <w:rStyle w:val="apple-converted-space"/>
          <w:rFonts w:ascii="Times New Roman" w:hAnsi="Times New Roman"/>
          <w:sz w:val="24"/>
          <w:szCs w:val="24"/>
        </w:rPr>
        <w:t xml:space="preserve"> </w:t>
      </w:r>
      <w:r w:rsidR="004F7AEC" w:rsidRPr="0046556A">
        <w:rPr>
          <w:rStyle w:val="apple-converted-space"/>
          <w:rFonts w:ascii="Times New Roman" w:hAnsi="Times New Roman"/>
          <w:sz w:val="24"/>
          <w:szCs w:val="24"/>
        </w:rPr>
        <w:t>The f</w:t>
      </w:r>
      <w:r w:rsidR="005A732D" w:rsidRPr="0046556A">
        <w:rPr>
          <w:rStyle w:val="apple-converted-space"/>
          <w:rFonts w:ascii="Times New Roman" w:hAnsi="Times New Roman"/>
          <w:sz w:val="24"/>
          <w:szCs w:val="24"/>
        </w:rPr>
        <w:t>inal anthropic principle</w:t>
      </w:r>
      <w:r w:rsidR="00044009" w:rsidRPr="0046556A">
        <w:rPr>
          <w:rStyle w:val="apple-converted-space"/>
          <w:rFonts w:ascii="Times New Roman" w:hAnsi="Times New Roman"/>
          <w:sz w:val="24"/>
          <w:szCs w:val="24"/>
        </w:rPr>
        <w:t>, suggested by Tipler,</w:t>
      </w:r>
      <w:r w:rsidR="005A732D" w:rsidRPr="0046556A">
        <w:rPr>
          <w:rStyle w:val="apple-converted-space"/>
          <w:rFonts w:ascii="Times New Roman" w:hAnsi="Times New Roman"/>
          <w:sz w:val="24"/>
          <w:szCs w:val="24"/>
        </w:rPr>
        <w:t xml:space="preserve"> states that </w:t>
      </w:r>
      <w:r w:rsidR="00044009" w:rsidRPr="0046556A">
        <w:rPr>
          <w:rStyle w:val="apple-converted-space"/>
          <w:rFonts w:ascii="Times New Roman" w:hAnsi="Times New Roman"/>
          <w:sz w:val="24"/>
          <w:szCs w:val="24"/>
        </w:rPr>
        <w:t xml:space="preserve">the universe is fine-tuned for human existence, as </w:t>
      </w:r>
      <w:r w:rsidR="00AA2E15" w:rsidRPr="0046556A">
        <w:rPr>
          <w:rStyle w:val="apple-converted-space"/>
          <w:rFonts w:ascii="Times New Roman" w:hAnsi="Times New Roman"/>
          <w:sz w:val="24"/>
          <w:szCs w:val="24"/>
        </w:rPr>
        <w:t>humans are</w:t>
      </w:r>
      <w:r w:rsidR="00044009" w:rsidRPr="0046556A">
        <w:rPr>
          <w:rStyle w:val="apple-converted-space"/>
          <w:rFonts w:ascii="Times New Roman" w:hAnsi="Times New Roman"/>
          <w:sz w:val="24"/>
          <w:szCs w:val="24"/>
        </w:rPr>
        <w:t xml:space="preserve"> </w:t>
      </w:r>
      <w:r w:rsidR="00044009" w:rsidRPr="0046556A">
        <w:rPr>
          <w:rStyle w:val="apple-converted-space"/>
          <w:rFonts w:ascii="Times New Roman" w:hAnsi="Times New Roman"/>
          <w:i/>
          <w:sz w:val="24"/>
          <w:szCs w:val="24"/>
        </w:rPr>
        <w:t>needed</w:t>
      </w:r>
      <w:r w:rsidR="00044009" w:rsidRPr="0046556A">
        <w:rPr>
          <w:rStyle w:val="apple-converted-space"/>
          <w:rFonts w:ascii="Times New Roman" w:hAnsi="Times New Roman"/>
          <w:sz w:val="24"/>
          <w:szCs w:val="24"/>
        </w:rPr>
        <w:t xml:space="preserve"> to survive the end of the universe</w:t>
      </w:r>
      <w:r w:rsidR="00785A4F" w:rsidRPr="0046556A">
        <w:rPr>
          <w:rStyle w:val="apple-converted-space"/>
          <w:rFonts w:ascii="Times New Roman" w:hAnsi="Times New Roman"/>
          <w:sz w:val="24"/>
          <w:szCs w:val="24"/>
        </w:rPr>
        <w:t xml:space="preserve">. This assumes some form of </w:t>
      </w:r>
      <w:proofErr w:type="spellStart"/>
      <w:r w:rsidR="00785A4F" w:rsidRPr="0046556A">
        <w:rPr>
          <w:rStyle w:val="apple-converted-space"/>
          <w:rFonts w:ascii="Times New Roman" w:hAnsi="Times New Roman"/>
          <w:i/>
          <w:sz w:val="24"/>
          <w:szCs w:val="24"/>
        </w:rPr>
        <w:t>retrocausality</w:t>
      </w:r>
      <w:proofErr w:type="spellEnd"/>
      <w:r w:rsidR="00785A4F" w:rsidRPr="0046556A">
        <w:rPr>
          <w:rStyle w:val="apple-converted-space"/>
          <w:rFonts w:ascii="Times New Roman" w:hAnsi="Times New Roman"/>
          <w:sz w:val="24"/>
          <w:szCs w:val="24"/>
        </w:rPr>
        <w:t xml:space="preserve">, where the need to create Omega </w:t>
      </w:r>
      <w:r w:rsidRPr="0046556A">
        <w:rPr>
          <w:rStyle w:val="apple-converted-space"/>
          <w:rFonts w:ascii="Times New Roman" w:hAnsi="Times New Roman"/>
          <w:sz w:val="24"/>
          <w:szCs w:val="24"/>
        </w:rPr>
        <w:t>back</w:t>
      </w:r>
      <w:r w:rsidR="004F7AEC" w:rsidRPr="0046556A">
        <w:rPr>
          <w:rStyle w:val="apple-converted-space"/>
          <w:rFonts w:ascii="Times New Roman" w:hAnsi="Times New Roman"/>
          <w:sz w:val="24"/>
          <w:szCs w:val="24"/>
        </w:rPr>
        <w:t>-</w:t>
      </w:r>
      <w:r w:rsidR="00AB71E9" w:rsidRPr="0046556A">
        <w:rPr>
          <w:rStyle w:val="apple-converted-space"/>
          <w:rFonts w:ascii="Times New Roman" w:hAnsi="Times New Roman"/>
          <w:sz w:val="24"/>
          <w:szCs w:val="24"/>
        </w:rPr>
        <w:t>propagates to the past and ensures</w:t>
      </w:r>
      <w:r w:rsidR="00A46EED" w:rsidRPr="0046556A">
        <w:rPr>
          <w:rStyle w:val="apple-converted-space"/>
          <w:rFonts w:ascii="Times New Roman" w:hAnsi="Times New Roman"/>
          <w:sz w:val="24"/>
          <w:szCs w:val="24"/>
        </w:rPr>
        <w:t xml:space="preserve"> human existence. This may seem</w:t>
      </w:r>
      <w:r w:rsidR="00AB71E9" w:rsidRPr="0046556A">
        <w:rPr>
          <w:rStyle w:val="apple-converted-space"/>
          <w:rFonts w:ascii="Times New Roman" w:hAnsi="Times New Roman"/>
          <w:sz w:val="24"/>
          <w:szCs w:val="24"/>
        </w:rPr>
        <w:t xml:space="preserve"> outlandish</w:t>
      </w:r>
      <w:r w:rsidR="004F7AEC" w:rsidRPr="0046556A">
        <w:rPr>
          <w:rStyle w:val="apple-converted-space"/>
          <w:rFonts w:ascii="Times New Roman" w:hAnsi="Times New Roman"/>
          <w:sz w:val="24"/>
          <w:szCs w:val="24"/>
        </w:rPr>
        <w:t>,</w:t>
      </w:r>
      <w:r w:rsidR="00AB71E9" w:rsidRPr="0046556A">
        <w:rPr>
          <w:rStyle w:val="apple-converted-space"/>
          <w:rFonts w:ascii="Times New Roman" w:hAnsi="Times New Roman"/>
          <w:sz w:val="24"/>
          <w:szCs w:val="24"/>
        </w:rPr>
        <w:t xml:space="preserve"> but </w:t>
      </w:r>
      <w:r w:rsidR="004F7AEC" w:rsidRPr="0046556A">
        <w:rPr>
          <w:rStyle w:val="apple-converted-space"/>
          <w:rFonts w:ascii="Times New Roman" w:hAnsi="Times New Roman"/>
          <w:sz w:val="24"/>
          <w:szCs w:val="24"/>
        </w:rPr>
        <w:t xml:space="preserve">the </w:t>
      </w:r>
      <w:r w:rsidR="00AB71E9" w:rsidRPr="0046556A">
        <w:rPr>
          <w:rStyle w:val="apple-converted-space"/>
          <w:rFonts w:ascii="Times New Roman" w:hAnsi="Times New Roman"/>
          <w:sz w:val="24"/>
          <w:szCs w:val="24"/>
        </w:rPr>
        <w:t xml:space="preserve">“ordinary” anthropic principle looks exactly like this: the universe is fine-tuned for our existence and </w:t>
      </w:r>
      <w:r w:rsidR="00AA2E15" w:rsidRPr="0046556A">
        <w:rPr>
          <w:rStyle w:val="apple-converted-space"/>
          <w:rFonts w:ascii="Times New Roman" w:hAnsi="Times New Roman"/>
          <w:sz w:val="24"/>
          <w:szCs w:val="24"/>
        </w:rPr>
        <w:t>also it is fine-tuned to</w:t>
      </w:r>
      <w:r w:rsidR="005931C7" w:rsidRPr="0046556A">
        <w:rPr>
          <w:rStyle w:val="apple-converted-space"/>
          <w:rFonts w:ascii="Times New Roman" w:hAnsi="Times New Roman"/>
          <w:sz w:val="24"/>
          <w:szCs w:val="24"/>
        </w:rPr>
        <w:t xml:space="preserve"> </w:t>
      </w:r>
      <w:r w:rsidR="00AA2E15" w:rsidRPr="0046556A">
        <w:rPr>
          <w:rStyle w:val="apple-converted-space"/>
          <w:rFonts w:ascii="Times New Roman" w:hAnsi="Times New Roman"/>
          <w:sz w:val="24"/>
          <w:szCs w:val="24"/>
        </w:rPr>
        <w:t>generate human</w:t>
      </w:r>
      <w:r w:rsidR="00AB71E9" w:rsidRPr="0046556A">
        <w:rPr>
          <w:rStyle w:val="apple-converted-space"/>
          <w:rFonts w:ascii="Times New Roman" w:hAnsi="Times New Roman"/>
          <w:sz w:val="24"/>
          <w:szCs w:val="24"/>
        </w:rPr>
        <w:t xml:space="preserve"> capability to think about </w:t>
      </w:r>
      <w:r w:rsidR="00894867">
        <w:rPr>
          <w:rStyle w:val="apple-converted-space"/>
          <w:rFonts w:ascii="Times New Roman" w:hAnsi="Times New Roman"/>
          <w:sz w:val="24"/>
          <w:szCs w:val="24"/>
        </w:rPr>
        <w:t>anthropic</w:t>
      </w:r>
      <w:r w:rsidR="00AB71E9" w:rsidRPr="0046556A">
        <w:rPr>
          <w:rStyle w:val="apple-converted-space"/>
          <w:rFonts w:ascii="Times New Roman" w:hAnsi="Times New Roman"/>
          <w:sz w:val="24"/>
          <w:szCs w:val="24"/>
        </w:rPr>
        <w:t xml:space="preserve"> now</w:t>
      </w:r>
      <w:r w:rsidR="00AA2E15" w:rsidRPr="0046556A">
        <w:rPr>
          <w:rStyle w:val="apple-converted-space"/>
          <w:rFonts w:ascii="Times New Roman" w:hAnsi="Times New Roman"/>
          <w:sz w:val="24"/>
          <w:szCs w:val="24"/>
        </w:rPr>
        <w:t xml:space="preserve"> (we could observe only those universes where</w:t>
      </w:r>
      <w:r w:rsidR="00894867">
        <w:rPr>
          <w:rStyle w:val="apple-converted-space"/>
          <w:rFonts w:ascii="Times New Roman" w:hAnsi="Times New Roman"/>
          <w:sz w:val="24"/>
          <w:szCs w:val="24"/>
        </w:rPr>
        <w:t xml:space="preserve"> we could think about anthropic</w:t>
      </w:r>
      <w:r w:rsidR="00AA2E15" w:rsidRPr="0046556A">
        <w:rPr>
          <w:rStyle w:val="apple-converted-space"/>
          <w:rFonts w:ascii="Times New Roman" w:hAnsi="Times New Roman"/>
          <w:sz w:val="24"/>
          <w:szCs w:val="24"/>
        </w:rPr>
        <w:t>)</w:t>
      </w:r>
      <w:r w:rsidR="00AB71E9" w:rsidRPr="0046556A">
        <w:rPr>
          <w:rStyle w:val="apple-converted-space"/>
          <w:rFonts w:ascii="Times New Roman" w:hAnsi="Times New Roman"/>
          <w:sz w:val="24"/>
          <w:szCs w:val="24"/>
        </w:rPr>
        <w:t>.</w:t>
      </w:r>
      <w:r w:rsidRPr="0046556A">
        <w:rPr>
          <w:rStyle w:val="apple-converted-space"/>
          <w:rFonts w:ascii="Times New Roman" w:hAnsi="Times New Roman"/>
          <w:sz w:val="24"/>
          <w:szCs w:val="24"/>
        </w:rPr>
        <w:t xml:space="preserve"> </w:t>
      </w:r>
    </w:p>
    <w:p w14:paraId="56C11276" w14:textId="77777777" w:rsidR="005931C7" w:rsidRPr="0046556A" w:rsidRDefault="005931C7" w:rsidP="005931C7">
      <w:pPr>
        <w:pStyle w:val="p2"/>
        <w:ind w:left="743"/>
        <w:jc w:val="both"/>
        <w:rPr>
          <w:rStyle w:val="apple-converted-space"/>
          <w:rFonts w:ascii="Times New Roman" w:hAnsi="Times New Roman"/>
          <w:i/>
          <w:sz w:val="24"/>
          <w:szCs w:val="24"/>
        </w:rPr>
      </w:pPr>
    </w:p>
    <w:p w14:paraId="2B6831E2" w14:textId="0090528C" w:rsidR="00B24420" w:rsidRPr="0046556A" w:rsidRDefault="00B41317" w:rsidP="005931C7">
      <w:pPr>
        <w:pStyle w:val="p2"/>
        <w:ind w:left="743"/>
        <w:jc w:val="both"/>
        <w:rPr>
          <w:rStyle w:val="apple-converted-space"/>
          <w:rFonts w:ascii="Times New Roman" w:hAnsi="Times New Roman"/>
          <w:sz w:val="24"/>
          <w:szCs w:val="24"/>
        </w:rPr>
      </w:pPr>
      <w:r w:rsidRPr="0046556A">
        <w:rPr>
          <w:rStyle w:val="apple-converted-space"/>
          <w:rFonts w:ascii="Times New Roman" w:hAnsi="Times New Roman"/>
          <w:sz w:val="24"/>
          <w:szCs w:val="24"/>
        </w:rPr>
        <w:t xml:space="preserve">Another </w:t>
      </w:r>
      <w:r w:rsidR="004F7AEC" w:rsidRPr="0046556A">
        <w:rPr>
          <w:rStyle w:val="apple-converted-space"/>
          <w:rFonts w:ascii="Times New Roman" w:hAnsi="Times New Roman"/>
          <w:sz w:val="24"/>
          <w:szCs w:val="24"/>
        </w:rPr>
        <w:t xml:space="preserve">theoretical approach to </w:t>
      </w:r>
      <w:r w:rsidRPr="0046556A">
        <w:rPr>
          <w:rStyle w:val="apple-converted-space"/>
          <w:rFonts w:ascii="Times New Roman" w:hAnsi="Times New Roman"/>
          <w:sz w:val="24"/>
          <w:szCs w:val="24"/>
        </w:rPr>
        <w:t>revers</w:t>
      </w:r>
      <w:r w:rsidR="004F7AEC" w:rsidRPr="0046556A">
        <w:rPr>
          <w:rStyle w:val="apple-converted-space"/>
          <w:rFonts w:ascii="Times New Roman" w:hAnsi="Times New Roman"/>
          <w:sz w:val="24"/>
          <w:szCs w:val="24"/>
        </w:rPr>
        <w:t>ing</w:t>
      </w:r>
      <w:r w:rsidRPr="0046556A">
        <w:rPr>
          <w:rStyle w:val="apple-converted-space"/>
          <w:rFonts w:ascii="Times New Roman" w:hAnsi="Times New Roman"/>
          <w:sz w:val="24"/>
          <w:szCs w:val="24"/>
        </w:rPr>
        <w:t xml:space="preserve"> </w:t>
      </w:r>
      <w:r w:rsidR="004F7AEC" w:rsidRPr="0046556A">
        <w:rPr>
          <w:rStyle w:val="apple-converted-space"/>
          <w:rFonts w:ascii="Times New Roman" w:hAnsi="Times New Roman"/>
          <w:sz w:val="24"/>
          <w:szCs w:val="24"/>
        </w:rPr>
        <w:t xml:space="preserve">the </w:t>
      </w:r>
      <w:r w:rsidRPr="0046556A">
        <w:rPr>
          <w:rStyle w:val="apple-converted-space"/>
          <w:rFonts w:ascii="Times New Roman" w:hAnsi="Times New Roman"/>
          <w:sz w:val="24"/>
          <w:szCs w:val="24"/>
        </w:rPr>
        <w:t>arrow of time is to create a state of matter</w:t>
      </w:r>
      <w:r w:rsidR="004F7AEC" w:rsidRPr="0046556A">
        <w:rPr>
          <w:rStyle w:val="apple-converted-space"/>
          <w:rFonts w:ascii="Times New Roman" w:hAnsi="Times New Roman"/>
          <w:sz w:val="24"/>
          <w:szCs w:val="24"/>
        </w:rPr>
        <w:t xml:space="preserve"> that </w:t>
      </w:r>
      <w:r w:rsidRPr="0046556A">
        <w:rPr>
          <w:rStyle w:val="apple-converted-space"/>
          <w:rFonts w:ascii="Times New Roman" w:hAnsi="Times New Roman"/>
          <w:sz w:val="24"/>
          <w:szCs w:val="24"/>
        </w:rPr>
        <w:t>performs computations not in the future, but in the past</w:t>
      </w:r>
      <w:r w:rsidR="00FF1D18" w:rsidRPr="0046556A">
        <w:rPr>
          <w:rStyle w:val="apple-converted-space"/>
          <w:rFonts w:ascii="Times New Roman" w:hAnsi="Times New Roman"/>
          <w:sz w:val="24"/>
          <w:szCs w:val="24"/>
        </w:rPr>
        <w:t xml:space="preserve"> (especially if </w:t>
      </w:r>
      <w:r w:rsidR="00AD67AB" w:rsidRPr="0046556A">
        <w:rPr>
          <w:rStyle w:val="apple-converted-space"/>
          <w:rFonts w:ascii="Times New Roman" w:hAnsi="Times New Roman"/>
          <w:sz w:val="24"/>
          <w:szCs w:val="24"/>
        </w:rPr>
        <w:t>the “</w:t>
      </w:r>
      <w:r w:rsidR="00FF1D18" w:rsidRPr="0046556A">
        <w:rPr>
          <w:rStyle w:val="apple-converted-space"/>
          <w:rFonts w:ascii="Times New Roman" w:hAnsi="Times New Roman"/>
          <w:sz w:val="24"/>
          <w:szCs w:val="24"/>
        </w:rPr>
        <w:t>past</w:t>
      </w:r>
      <w:r w:rsidR="00AD67AB" w:rsidRPr="0046556A">
        <w:rPr>
          <w:rStyle w:val="apple-converted-space"/>
          <w:rFonts w:ascii="Times New Roman" w:hAnsi="Times New Roman"/>
          <w:sz w:val="24"/>
          <w:szCs w:val="24"/>
        </w:rPr>
        <w:t>”</w:t>
      </w:r>
      <w:r w:rsidR="00FF1D18" w:rsidRPr="0046556A">
        <w:rPr>
          <w:rStyle w:val="apple-converted-space"/>
          <w:rFonts w:ascii="Times New Roman" w:hAnsi="Times New Roman"/>
          <w:sz w:val="24"/>
          <w:szCs w:val="24"/>
        </w:rPr>
        <w:t xml:space="preserve"> is not</w:t>
      </w:r>
      <w:r w:rsidR="00AD67AB" w:rsidRPr="0046556A">
        <w:rPr>
          <w:rStyle w:val="apple-converted-space"/>
          <w:rFonts w:ascii="Times New Roman" w:hAnsi="Times New Roman"/>
          <w:sz w:val="24"/>
          <w:szCs w:val="24"/>
        </w:rPr>
        <w:t xml:space="preserve"> </w:t>
      </w:r>
      <w:r w:rsidR="00413DA0" w:rsidRPr="0046556A">
        <w:rPr>
          <w:rStyle w:val="apple-converted-space"/>
          <w:rFonts w:ascii="Times New Roman" w:hAnsi="Times New Roman"/>
          <w:sz w:val="24"/>
          <w:szCs w:val="24"/>
        </w:rPr>
        <w:t>unequivocally</w:t>
      </w:r>
      <w:r w:rsidR="00FF1D18" w:rsidRPr="0046556A">
        <w:rPr>
          <w:rStyle w:val="apple-converted-space"/>
          <w:rFonts w:ascii="Times New Roman" w:hAnsi="Times New Roman"/>
          <w:sz w:val="24"/>
          <w:szCs w:val="24"/>
        </w:rPr>
        <w:t xml:space="preserve"> defined). This seems to be possible based on </w:t>
      </w:r>
      <w:r w:rsidR="004F7AEC" w:rsidRPr="0046556A">
        <w:rPr>
          <w:rStyle w:val="apple-converted-space"/>
          <w:rFonts w:ascii="Times New Roman" w:hAnsi="Times New Roman"/>
          <w:sz w:val="24"/>
          <w:szCs w:val="24"/>
        </w:rPr>
        <w:t xml:space="preserve">the </w:t>
      </w:r>
      <w:r w:rsidR="00FF1D18" w:rsidRPr="0046556A">
        <w:rPr>
          <w:rStyle w:val="apple-converted-space"/>
          <w:rFonts w:ascii="Times New Roman" w:hAnsi="Times New Roman"/>
          <w:sz w:val="24"/>
          <w:szCs w:val="24"/>
        </w:rPr>
        <w:t xml:space="preserve">time-symmetry of basic quantum laws, but as the nature of </w:t>
      </w:r>
      <w:r w:rsidR="00413DA0" w:rsidRPr="0046556A">
        <w:rPr>
          <w:rStyle w:val="apple-converted-space"/>
          <w:rFonts w:ascii="Times New Roman" w:hAnsi="Times New Roman"/>
          <w:sz w:val="24"/>
          <w:szCs w:val="24"/>
        </w:rPr>
        <w:t xml:space="preserve">the arrow of </w:t>
      </w:r>
      <w:r w:rsidR="00FF1D18" w:rsidRPr="0046556A">
        <w:rPr>
          <w:rStyle w:val="apple-converted-space"/>
          <w:rFonts w:ascii="Times New Roman" w:hAnsi="Times New Roman"/>
          <w:sz w:val="24"/>
          <w:szCs w:val="24"/>
        </w:rPr>
        <w:t xml:space="preserve">time is not known, </w:t>
      </w:r>
      <w:r w:rsidR="004F7AEC" w:rsidRPr="0046556A">
        <w:rPr>
          <w:rStyle w:val="apple-converted-space"/>
          <w:rFonts w:ascii="Times New Roman" w:hAnsi="Times New Roman"/>
          <w:sz w:val="24"/>
          <w:szCs w:val="24"/>
        </w:rPr>
        <w:t xml:space="preserve">this approach </w:t>
      </w:r>
      <w:r w:rsidR="00FF1D18" w:rsidRPr="0046556A">
        <w:rPr>
          <w:rStyle w:val="apple-converted-space"/>
          <w:rFonts w:ascii="Times New Roman" w:hAnsi="Times New Roman"/>
          <w:sz w:val="24"/>
          <w:szCs w:val="24"/>
        </w:rPr>
        <w:t>is still just hypothetical.</w:t>
      </w:r>
    </w:p>
    <w:p w14:paraId="734E3D10" w14:textId="77777777" w:rsidR="005931C7" w:rsidRPr="0046556A" w:rsidRDefault="005931C7" w:rsidP="005931C7">
      <w:pPr>
        <w:pStyle w:val="p2"/>
        <w:ind w:left="743"/>
        <w:jc w:val="both"/>
        <w:rPr>
          <w:rStyle w:val="apple-converted-space"/>
          <w:rFonts w:ascii="Times New Roman" w:hAnsi="Times New Roman"/>
          <w:sz w:val="24"/>
          <w:szCs w:val="24"/>
        </w:rPr>
      </w:pPr>
    </w:p>
    <w:p w14:paraId="1B898BB8" w14:textId="1B6B873B" w:rsidR="005931C7" w:rsidRPr="0046556A" w:rsidRDefault="005931C7" w:rsidP="005931C7">
      <w:pPr>
        <w:pStyle w:val="p1"/>
        <w:numPr>
          <w:ilvl w:val="0"/>
          <w:numId w:val="6"/>
        </w:numPr>
        <w:jc w:val="both"/>
        <w:rPr>
          <w:rStyle w:val="apple-converted-space"/>
          <w:rFonts w:ascii="Times New Roman" w:hAnsi="Times New Roman"/>
          <w:sz w:val="24"/>
          <w:szCs w:val="24"/>
        </w:rPr>
      </w:pPr>
      <w:r w:rsidRPr="0046556A">
        <w:rPr>
          <w:rFonts w:ascii="Times New Roman" w:hAnsi="Times New Roman"/>
          <w:i/>
          <w:sz w:val="24"/>
          <w:szCs w:val="24"/>
        </w:rPr>
        <w:t xml:space="preserve">Turn the arrow of </w:t>
      </w:r>
      <w:r w:rsidRPr="0046556A">
        <w:rPr>
          <w:rFonts w:ascii="Times New Roman" w:hAnsi="Times New Roman"/>
          <w:bCs/>
          <w:i/>
          <w:sz w:val="24"/>
          <w:szCs w:val="24"/>
        </w:rPr>
        <w:t>time backwards</w:t>
      </w:r>
      <w:r w:rsidR="00D4092B" w:rsidRPr="0046556A">
        <w:rPr>
          <w:rFonts w:ascii="Times New Roman" w:hAnsi="Times New Roman"/>
          <w:bCs/>
          <w:sz w:val="24"/>
          <w:szCs w:val="24"/>
        </w:rPr>
        <w:t xml:space="preserve">: </w:t>
      </w:r>
      <w:r w:rsidRPr="0046556A">
        <w:rPr>
          <w:rFonts w:ascii="Times New Roman" w:hAnsi="Times New Roman"/>
          <w:bCs/>
          <w:sz w:val="24"/>
          <w:szCs w:val="24"/>
        </w:rPr>
        <w:t xml:space="preserve">Besides </w:t>
      </w:r>
      <w:r w:rsidR="004F7AEC" w:rsidRPr="0046556A">
        <w:rPr>
          <w:rFonts w:ascii="Times New Roman" w:hAnsi="Times New Roman"/>
          <w:bCs/>
          <w:sz w:val="24"/>
          <w:szCs w:val="24"/>
        </w:rPr>
        <w:t xml:space="preserve">a </w:t>
      </w:r>
      <w:r w:rsidRPr="0046556A">
        <w:rPr>
          <w:rFonts w:ascii="Times New Roman" w:hAnsi="Times New Roman"/>
          <w:bCs/>
          <w:sz w:val="24"/>
          <w:szCs w:val="24"/>
        </w:rPr>
        <w:t xml:space="preserve">computer </w:t>
      </w:r>
      <w:r w:rsidR="004F7AEC" w:rsidRPr="0046556A">
        <w:rPr>
          <w:rFonts w:ascii="Times New Roman" w:hAnsi="Times New Roman"/>
          <w:bCs/>
          <w:sz w:val="24"/>
          <w:szCs w:val="24"/>
        </w:rPr>
        <w:t xml:space="preserve">that </w:t>
      </w:r>
      <w:r w:rsidRPr="0046556A">
        <w:rPr>
          <w:rFonts w:ascii="Times New Roman" w:hAnsi="Times New Roman"/>
          <w:bCs/>
          <w:sz w:val="24"/>
          <w:szCs w:val="24"/>
        </w:rPr>
        <w:t>runs backward</w:t>
      </w:r>
      <w:r w:rsidR="00894867">
        <w:rPr>
          <w:rFonts w:ascii="Times New Roman" w:hAnsi="Times New Roman"/>
          <w:bCs/>
          <w:sz w:val="24"/>
          <w:szCs w:val="24"/>
        </w:rPr>
        <w:t>s</w:t>
      </w:r>
      <w:r w:rsidRPr="0046556A">
        <w:rPr>
          <w:rFonts w:ascii="Times New Roman" w:hAnsi="Times New Roman"/>
          <w:bCs/>
          <w:sz w:val="24"/>
          <w:szCs w:val="24"/>
        </w:rPr>
        <w:t xml:space="preserve"> in time</w:t>
      </w:r>
      <w:r w:rsidR="004F7AEC" w:rsidRPr="0046556A">
        <w:rPr>
          <w:rFonts w:ascii="Times New Roman" w:hAnsi="Times New Roman"/>
          <w:bCs/>
          <w:sz w:val="24"/>
          <w:szCs w:val="24"/>
        </w:rPr>
        <w:t>, as</w:t>
      </w:r>
      <w:r w:rsidRPr="0046556A">
        <w:rPr>
          <w:rFonts w:ascii="Times New Roman" w:hAnsi="Times New Roman"/>
          <w:bCs/>
          <w:sz w:val="24"/>
          <w:szCs w:val="24"/>
        </w:rPr>
        <w:t xml:space="preserve"> discussed above, more advance</w:t>
      </w:r>
      <w:r w:rsidR="004F7AEC" w:rsidRPr="0046556A">
        <w:rPr>
          <w:rFonts w:ascii="Times New Roman" w:hAnsi="Times New Roman"/>
          <w:bCs/>
          <w:sz w:val="24"/>
          <w:szCs w:val="24"/>
        </w:rPr>
        <w:t>d</w:t>
      </w:r>
      <w:r w:rsidRPr="0046556A">
        <w:rPr>
          <w:rFonts w:ascii="Times New Roman" w:hAnsi="Times New Roman"/>
          <w:bCs/>
          <w:sz w:val="24"/>
          <w:szCs w:val="24"/>
        </w:rPr>
        <w:t xml:space="preserve"> ideas </w:t>
      </w:r>
      <w:r w:rsidR="004F7AEC" w:rsidRPr="0046556A">
        <w:rPr>
          <w:rFonts w:ascii="Times New Roman" w:hAnsi="Times New Roman"/>
          <w:bCs/>
          <w:sz w:val="24"/>
          <w:szCs w:val="24"/>
        </w:rPr>
        <w:t xml:space="preserve">may be </w:t>
      </w:r>
      <w:r w:rsidRPr="0046556A">
        <w:rPr>
          <w:rFonts w:ascii="Times New Roman" w:hAnsi="Times New Roman"/>
          <w:bCs/>
          <w:sz w:val="24"/>
          <w:szCs w:val="24"/>
        </w:rPr>
        <w:t>related to finding particles,</w:t>
      </w:r>
      <w:r w:rsidR="004F7AEC" w:rsidRPr="0046556A">
        <w:rPr>
          <w:rFonts w:ascii="Times New Roman" w:hAnsi="Times New Roman"/>
          <w:bCs/>
          <w:sz w:val="24"/>
          <w:szCs w:val="24"/>
        </w:rPr>
        <w:t xml:space="preserve"> e.g.</w:t>
      </w:r>
      <w:r w:rsidRPr="0046556A">
        <w:rPr>
          <w:rFonts w:ascii="Times New Roman" w:hAnsi="Times New Roman"/>
          <w:bCs/>
          <w:sz w:val="24"/>
          <w:szCs w:val="24"/>
        </w:rPr>
        <w:t xml:space="preserve"> tachyons, which move back in time. If we </w:t>
      </w:r>
      <w:r w:rsidR="004F7AEC" w:rsidRPr="0046556A">
        <w:rPr>
          <w:rFonts w:ascii="Times New Roman" w:hAnsi="Times New Roman"/>
          <w:bCs/>
          <w:sz w:val="24"/>
          <w:szCs w:val="24"/>
        </w:rPr>
        <w:t xml:space="preserve">could </w:t>
      </w:r>
      <w:r w:rsidRPr="0046556A">
        <w:rPr>
          <w:rFonts w:ascii="Times New Roman" w:hAnsi="Times New Roman"/>
          <w:bCs/>
          <w:sz w:val="24"/>
          <w:szCs w:val="24"/>
        </w:rPr>
        <w:t>move back in time, we could postpone encounter</w:t>
      </w:r>
      <w:r w:rsidR="004F7AEC" w:rsidRPr="0046556A">
        <w:rPr>
          <w:rFonts w:ascii="Times New Roman" w:hAnsi="Times New Roman"/>
          <w:bCs/>
          <w:sz w:val="24"/>
          <w:szCs w:val="24"/>
        </w:rPr>
        <w:t>s</w:t>
      </w:r>
      <w:r w:rsidRPr="0046556A">
        <w:rPr>
          <w:rFonts w:ascii="Times New Roman" w:hAnsi="Times New Roman"/>
          <w:bCs/>
          <w:sz w:val="24"/>
          <w:szCs w:val="24"/>
        </w:rPr>
        <w:t xml:space="preserve"> with catastrophe. </w:t>
      </w:r>
    </w:p>
    <w:p w14:paraId="7001F7B3" w14:textId="77777777" w:rsidR="00D23C44" w:rsidRPr="0046556A" w:rsidRDefault="00D23C44" w:rsidP="00D23C44">
      <w:pPr>
        <w:pStyle w:val="p2"/>
        <w:ind w:left="0"/>
        <w:rPr>
          <w:rFonts w:ascii="Times New Roman" w:hAnsi="Times New Roman"/>
          <w:sz w:val="24"/>
          <w:szCs w:val="24"/>
        </w:rPr>
      </w:pPr>
    </w:p>
    <w:p w14:paraId="1688841E" w14:textId="072F9490" w:rsidR="00D23C44" w:rsidRPr="0046556A" w:rsidRDefault="00D23C44">
      <w:pPr>
        <w:pStyle w:val="ListParagraph"/>
        <w:numPr>
          <w:ilvl w:val="0"/>
          <w:numId w:val="6"/>
        </w:numPr>
      </w:pPr>
      <w:r w:rsidRPr="0046556A">
        <w:rPr>
          <w:i/>
        </w:rPr>
        <w:t>Become accelerated uploads</w:t>
      </w:r>
      <w:r w:rsidRPr="0046556A">
        <w:t xml:space="preserve"> that experience a tremendous (possibly infinite) amount of experiences in</w:t>
      </w:r>
      <w:r w:rsidR="00894867">
        <w:t xml:space="preserve"> a</w:t>
      </w:r>
      <w:r w:rsidRPr="0046556A">
        <w:t xml:space="preserve"> finite time. Natural “acceleration of time”</w:t>
      </w:r>
      <w:r w:rsidR="004F7AEC" w:rsidRPr="0046556A">
        <w:t>—</w:t>
      </w:r>
      <w:r w:rsidRPr="0046556A">
        <w:t xml:space="preserve">in the sense of </w:t>
      </w:r>
      <w:r w:rsidR="00413DA0" w:rsidRPr="0046556A">
        <w:t>the number</w:t>
      </w:r>
      <w:r w:rsidRPr="0046556A">
        <w:t xml:space="preserve"> of events </w:t>
      </w:r>
      <w:r w:rsidR="004F7AEC" w:rsidRPr="0046556A">
        <w:t xml:space="preserve">per </w:t>
      </w:r>
      <w:r w:rsidRPr="0046556A">
        <w:t>time unit</w:t>
      </w:r>
      <w:r w:rsidR="004F7AEC" w:rsidRPr="0046556A">
        <w:t>—</w:t>
      </w:r>
      <w:r w:rsidRPr="0046556A">
        <w:t>is probably happening around singularities in collapsing black holes</w:t>
      </w:r>
      <w:r w:rsidR="004F7AEC" w:rsidRPr="0046556A">
        <w:t>,</w:t>
      </w:r>
      <w:r w:rsidRPr="0046556A">
        <w:t xml:space="preserve"> and </w:t>
      </w:r>
      <w:r w:rsidR="005931C7" w:rsidRPr="0046556A">
        <w:t>is assumed in</w:t>
      </w:r>
      <w:r w:rsidRPr="0046556A">
        <w:t xml:space="preserve"> Tipler’s Omega in </w:t>
      </w:r>
      <w:r w:rsidR="005931C7" w:rsidRPr="0046556A">
        <w:t xml:space="preserve">the </w:t>
      </w:r>
      <w:r w:rsidRPr="0046556A">
        <w:t>collapsing universe.</w:t>
      </w:r>
    </w:p>
    <w:p w14:paraId="7BBCFE10" w14:textId="77777777" w:rsidR="00C143FC" w:rsidRPr="0046556A" w:rsidRDefault="00C143FC" w:rsidP="005931C7">
      <w:pPr>
        <w:pStyle w:val="BasicParagraph"/>
        <w:rPr>
          <w:rFonts w:ascii="Times New Roman" w:hAnsi="Times New Roman" w:cs="Times New Roman"/>
          <w:color w:val="auto"/>
          <w:lang w:val="en-US"/>
        </w:rPr>
      </w:pPr>
    </w:p>
    <w:p w14:paraId="265AB04F" w14:textId="76E2D131" w:rsidR="00C143FC" w:rsidRPr="0046556A" w:rsidRDefault="00203D1D" w:rsidP="00200B92">
      <w:pPr>
        <w:pStyle w:val="Heading2"/>
        <w:rPr>
          <w:rFonts w:ascii="Times New Roman" w:hAnsi="Times New Roman" w:cs="Times New Roman"/>
          <w:sz w:val="24"/>
          <w:szCs w:val="24"/>
        </w:rPr>
      </w:pPr>
      <w:bookmarkStart w:id="34" w:name="_Toc14788564"/>
      <w:bookmarkStart w:id="35" w:name="_Toc25415817"/>
      <w:r w:rsidRPr="0046556A">
        <w:rPr>
          <w:rFonts w:ascii="Times New Roman" w:hAnsi="Times New Roman" w:cs="Times New Roman"/>
          <w:sz w:val="24"/>
          <w:szCs w:val="24"/>
        </w:rPr>
        <w:t>3.6</w:t>
      </w:r>
      <w:r w:rsidR="00EF2DF1" w:rsidRPr="0046556A">
        <w:rPr>
          <w:rFonts w:ascii="Times New Roman" w:hAnsi="Times New Roman" w:cs="Times New Roman"/>
          <w:sz w:val="24"/>
          <w:szCs w:val="24"/>
        </w:rPr>
        <w:t xml:space="preserve">. </w:t>
      </w:r>
      <w:r w:rsidR="00C143FC" w:rsidRPr="0046556A">
        <w:rPr>
          <w:rFonts w:ascii="Times New Roman" w:hAnsi="Times New Roman" w:cs="Times New Roman"/>
          <w:sz w:val="24"/>
          <w:szCs w:val="24"/>
        </w:rPr>
        <w:t>Dissolving the problem</w:t>
      </w:r>
      <w:bookmarkEnd w:id="34"/>
      <w:bookmarkEnd w:id="35"/>
    </w:p>
    <w:p w14:paraId="5F5EB25A" w14:textId="77777777" w:rsidR="00816484" w:rsidRPr="0046556A" w:rsidRDefault="00816484" w:rsidP="00816484"/>
    <w:p w14:paraId="74A7F13D" w14:textId="40D14BFE" w:rsidR="00421EFF" w:rsidRPr="0046556A" w:rsidRDefault="00421EFF" w:rsidP="00EE7BC9">
      <w:pPr>
        <w:pStyle w:val="p1"/>
        <w:numPr>
          <w:ilvl w:val="0"/>
          <w:numId w:val="5"/>
        </w:numPr>
        <w:rPr>
          <w:rFonts w:ascii="Times New Roman" w:hAnsi="Times New Roman"/>
          <w:sz w:val="24"/>
          <w:szCs w:val="24"/>
        </w:rPr>
      </w:pPr>
      <w:r w:rsidRPr="0046556A">
        <w:rPr>
          <w:rFonts w:ascii="Times New Roman" w:hAnsi="Times New Roman"/>
          <w:bCs/>
          <w:i/>
          <w:sz w:val="24"/>
          <w:szCs w:val="24"/>
        </w:rPr>
        <w:t xml:space="preserve">Solve the </w:t>
      </w:r>
      <w:r w:rsidR="007311EF" w:rsidRPr="0046556A">
        <w:rPr>
          <w:rFonts w:ascii="Times New Roman" w:hAnsi="Times New Roman"/>
          <w:bCs/>
          <w:i/>
          <w:sz w:val="24"/>
          <w:szCs w:val="24"/>
        </w:rPr>
        <w:t xml:space="preserve">problem of the </w:t>
      </w:r>
      <w:r w:rsidR="00413DA0" w:rsidRPr="0046556A">
        <w:rPr>
          <w:rFonts w:ascii="Times New Roman" w:hAnsi="Times New Roman"/>
          <w:bCs/>
          <w:i/>
          <w:sz w:val="24"/>
          <w:szCs w:val="24"/>
        </w:rPr>
        <w:t>origin of the universe</w:t>
      </w:r>
      <w:r w:rsidR="007311EF" w:rsidRPr="0046556A">
        <w:rPr>
          <w:rFonts w:ascii="Times New Roman" w:hAnsi="Times New Roman"/>
          <w:bCs/>
          <w:iCs/>
          <w:sz w:val="24"/>
          <w:szCs w:val="24"/>
        </w:rPr>
        <w:t>:</w:t>
      </w:r>
      <w:r w:rsidRPr="0046556A">
        <w:rPr>
          <w:rFonts w:ascii="Times New Roman" w:hAnsi="Times New Roman"/>
          <w:bCs/>
          <w:sz w:val="24"/>
          <w:szCs w:val="24"/>
        </w:rPr>
        <w:t xml:space="preserve"> </w:t>
      </w:r>
      <w:r w:rsidRPr="0046556A">
        <w:rPr>
          <w:rFonts w:ascii="Times New Roman" w:hAnsi="Times New Roman"/>
          <w:sz w:val="24"/>
          <w:szCs w:val="24"/>
        </w:rPr>
        <w:t xml:space="preserve">learn </w:t>
      </w:r>
      <w:r w:rsidR="007311EF" w:rsidRPr="0046556A">
        <w:rPr>
          <w:rFonts w:ascii="Times New Roman" w:hAnsi="Times New Roman"/>
          <w:sz w:val="24"/>
          <w:szCs w:val="24"/>
        </w:rPr>
        <w:t>how</w:t>
      </w:r>
      <w:r w:rsidR="007311EF" w:rsidRPr="0046556A">
        <w:rPr>
          <w:rStyle w:val="apple-converted-space"/>
          <w:rFonts w:ascii="Times New Roman" w:hAnsi="Times New Roman"/>
          <w:sz w:val="24"/>
          <w:szCs w:val="24"/>
        </w:rPr>
        <w:t xml:space="preserve"> </w:t>
      </w:r>
      <w:r w:rsidRPr="0046556A">
        <w:rPr>
          <w:rFonts w:ascii="Times New Roman" w:hAnsi="Times New Roman"/>
          <w:sz w:val="24"/>
          <w:szCs w:val="24"/>
        </w:rPr>
        <w:t xml:space="preserve">something can arise from nothing </w:t>
      </w:r>
      <w:r w:rsidR="007311EF" w:rsidRPr="0046556A">
        <w:rPr>
          <w:rFonts w:ascii="Times New Roman" w:hAnsi="Times New Roman"/>
          <w:sz w:val="24"/>
          <w:szCs w:val="24"/>
        </w:rPr>
        <w:t>and</w:t>
      </w:r>
      <w:r w:rsidR="007311EF" w:rsidRPr="0046556A">
        <w:rPr>
          <w:rStyle w:val="apple-converted-space"/>
          <w:rFonts w:ascii="Times New Roman" w:hAnsi="Times New Roman"/>
          <w:sz w:val="24"/>
          <w:szCs w:val="24"/>
        </w:rPr>
        <w:t xml:space="preserve"> </w:t>
      </w:r>
      <w:r w:rsidRPr="0046556A">
        <w:rPr>
          <w:rFonts w:ascii="Times New Roman" w:hAnsi="Times New Roman"/>
          <w:sz w:val="24"/>
          <w:szCs w:val="24"/>
        </w:rPr>
        <w:t>implement this knowledge</w:t>
      </w:r>
      <w:r w:rsidR="00C76C97" w:rsidRPr="0046556A">
        <w:rPr>
          <w:rFonts w:ascii="Times New Roman" w:hAnsi="Times New Roman"/>
          <w:sz w:val="24"/>
          <w:szCs w:val="24"/>
        </w:rPr>
        <w:t xml:space="preserve"> to create new universes with designed properties.</w:t>
      </w:r>
    </w:p>
    <w:p w14:paraId="69DEB4A8" w14:textId="77777777" w:rsidR="00421EFF" w:rsidRPr="0046556A" w:rsidRDefault="00421EFF" w:rsidP="00421EFF">
      <w:pPr>
        <w:pStyle w:val="p2"/>
        <w:rPr>
          <w:rFonts w:ascii="Times New Roman" w:hAnsi="Times New Roman"/>
          <w:sz w:val="24"/>
          <w:szCs w:val="24"/>
        </w:rPr>
      </w:pPr>
    </w:p>
    <w:p w14:paraId="781F8AF3" w14:textId="47631FA5" w:rsidR="00421EFF" w:rsidRPr="0046556A" w:rsidRDefault="00421EFF" w:rsidP="00EE7BC9">
      <w:pPr>
        <w:pStyle w:val="p1"/>
        <w:numPr>
          <w:ilvl w:val="0"/>
          <w:numId w:val="5"/>
        </w:numPr>
        <w:rPr>
          <w:rFonts w:ascii="Times New Roman" w:hAnsi="Times New Roman"/>
          <w:sz w:val="24"/>
          <w:szCs w:val="24"/>
        </w:rPr>
      </w:pPr>
      <w:r w:rsidRPr="0046556A">
        <w:rPr>
          <w:rFonts w:ascii="Times New Roman" w:hAnsi="Times New Roman"/>
          <w:i/>
          <w:sz w:val="24"/>
          <w:szCs w:val="24"/>
        </w:rPr>
        <w:t>Practically prove</w:t>
      </w:r>
      <w:r w:rsidR="007311EF" w:rsidRPr="0046556A">
        <w:rPr>
          <w:rFonts w:ascii="Times New Roman" w:hAnsi="Times New Roman"/>
          <w:i/>
          <w:sz w:val="24"/>
          <w:szCs w:val="24"/>
        </w:rPr>
        <w:t xml:space="preserve"> the</w:t>
      </w:r>
      <w:r w:rsidRPr="0046556A">
        <w:rPr>
          <w:rFonts w:ascii="Times New Roman" w:hAnsi="Times New Roman"/>
          <w:i/>
          <w:sz w:val="24"/>
          <w:szCs w:val="24"/>
        </w:rPr>
        <w:t xml:space="preserve"> existence of </w:t>
      </w:r>
      <w:r w:rsidR="007311EF" w:rsidRPr="0046556A">
        <w:rPr>
          <w:rFonts w:ascii="Times New Roman" w:hAnsi="Times New Roman"/>
          <w:i/>
          <w:sz w:val="24"/>
          <w:szCs w:val="24"/>
        </w:rPr>
        <w:t xml:space="preserve">a </w:t>
      </w:r>
      <w:r w:rsidRPr="0046556A">
        <w:rPr>
          <w:rFonts w:ascii="Times New Roman" w:hAnsi="Times New Roman"/>
          <w:i/>
          <w:sz w:val="24"/>
          <w:szCs w:val="24"/>
        </w:rPr>
        <w:t>benevolent</w:t>
      </w:r>
      <w:r w:rsidR="00DF2868" w:rsidRPr="0046556A">
        <w:rPr>
          <w:rFonts w:ascii="Times New Roman" w:hAnsi="Times New Roman"/>
          <w:i/>
          <w:sz w:val="24"/>
          <w:szCs w:val="24"/>
        </w:rPr>
        <w:t xml:space="preserve"> </w:t>
      </w:r>
      <w:r w:rsidRPr="0046556A">
        <w:rPr>
          <w:rFonts w:ascii="Times New Roman" w:hAnsi="Times New Roman"/>
          <w:i/>
          <w:sz w:val="24"/>
          <w:szCs w:val="24"/>
        </w:rPr>
        <w:t xml:space="preserve">and </w:t>
      </w:r>
      <w:r w:rsidRPr="0046556A">
        <w:rPr>
          <w:rFonts w:ascii="Times New Roman" w:hAnsi="Times New Roman"/>
          <w:bCs/>
          <w:i/>
          <w:sz w:val="24"/>
          <w:szCs w:val="24"/>
        </w:rPr>
        <w:t>eternal God</w:t>
      </w:r>
      <w:r w:rsidR="00D4092B" w:rsidRPr="0046556A">
        <w:rPr>
          <w:rFonts w:ascii="Times New Roman" w:hAnsi="Times New Roman"/>
          <w:bCs/>
          <w:sz w:val="24"/>
          <w:szCs w:val="24"/>
        </w:rPr>
        <w:t>:</w:t>
      </w:r>
      <w:r w:rsidRPr="0046556A">
        <w:rPr>
          <w:rFonts w:ascii="Times New Roman" w:hAnsi="Times New Roman"/>
          <w:sz w:val="24"/>
          <w:szCs w:val="24"/>
        </w:rPr>
        <w:t xml:space="preserve"> and/or afterlife</w:t>
      </w:r>
      <w:r w:rsidR="00C76C97" w:rsidRPr="0046556A">
        <w:rPr>
          <w:rFonts w:ascii="Times New Roman" w:hAnsi="Times New Roman"/>
          <w:sz w:val="24"/>
          <w:szCs w:val="24"/>
        </w:rPr>
        <w:t xml:space="preserve"> (or </w:t>
      </w:r>
      <w:r w:rsidR="00AA2E15" w:rsidRPr="0046556A">
        <w:rPr>
          <w:rFonts w:ascii="Times New Roman" w:hAnsi="Times New Roman"/>
          <w:sz w:val="24"/>
          <w:szCs w:val="24"/>
        </w:rPr>
        <w:t xml:space="preserve">that we live in a computer </w:t>
      </w:r>
      <w:r w:rsidR="00C76C97" w:rsidRPr="0046556A">
        <w:rPr>
          <w:rFonts w:ascii="Times New Roman" w:hAnsi="Times New Roman"/>
          <w:sz w:val="24"/>
          <w:szCs w:val="24"/>
        </w:rPr>
        <w:t>simulation</w:t>
      </w:r>
      <w:r w:rsidR="00AA2E15" w:rsidRPr="0046556A">
        <w:rPr>
          <w:rFonts w:ascii="Times New Roman" w:hAnsi="Times New Roman"/>
          <w:sz w:val="24"/>
          <w:szCs w:val="24"/>
        </w:rPr>
        <w:t xml:space="preserve"> created by an advance</w:t>
      </w:r>
      <w:r w:rsidR="00894867">
        <w:rPr>
          <w:rFonts w:ascii="Times New Roman" w:hAnsi="Times New Roman"/>
          <w:sz w:val="24"/>
          <w:szCs w:val="24"/>
        </w:rPr>
        <w:t>d</w:t>
      </w:r>
      <w:r w:rsidR="00AA2E15" w:rsidRPr="0046556A">
        <w:rPr>
          <w:rFonts w:ascii="Times New Roman" w:hAnsi="Times New Roman"/>
          <w:sz w:val="24"/>
          <w:szCs w:val="24"/>
        </w:rPr>
        <w:t xml:space="preserve"> civilization</w:t>
      </w:r>
      <w:r w:rsidR="00C76C97" w:rsidRPr="0046556A">
        <w:rPr>
          <w:rFonts w:ascii="Times New Roman" w:hAnsi="Times New Roman"/>
          <w:sz w:val="24"/>
          <w:szCs w:val="24"/>
        </w:rPr>
        <w:t>)</w:t>
      </w:r>
      <w:r w:rsidR="005931C7" w:rsidRPr="0046556A">
        <w:rPr>
          <w:rFonts w:ascii="Times New Roman" w:hAnsi="Times New Roman"/>
          <w:sz w:val="24"/>
          <w:szCs w:val="24"/>
        </w:rPr>
        <w:t>.</w:t>
      </w:r>
    </w:p>
    <w:p w14:paraId="6D228D3A" w14:textId="77777777" w:rsidR="00421EFF" w:rsidRPr="0046556A" w:rsidRDefault="00421EFF" w:rsidP="00421EFF">
      <w:pPr>
        <w:pStyle w:val="p2"/>
        <w:rPr>
          <w:rFonts w:ascii="Times New Roman" w:hAnsi="Times New Roman"/>
          <w:sz w:val="24"/>
          <w:szCs w:val="24"/>
        </w:rPr>
      </w:pPr>
    </w:p>
    <w:p w14:paraId="0D33AB4E" w14:textId="385D27EA" w:rsidR="00421EFF" w:rsidRPr="0046556A" w:rsidRDefault="00421EFF" w:rsidP="00087F9C">
      <w:pPr>
        <w:pStyle w:val="p1"/>
        <w:numPr>
          <w:ilvl w:val="0"/>
          <w:numId w:val="5"/>
        </w:numPr>
        <w:rPr>
          <w:rFonts w:ascii="Times New Roman" w:hAnsi="Times New Roman"/>
          <w:sz w:val="24"/>
          <w:szCs w:val="24"/>
        </w:rPr>
      </w:pPr>
      <w:r w:rsidRPr="0046556A">
        <w:rPr>
          <w:rFonts w:ascii="Times New Roman" w:hAnsi="Times New Roman"/>
          <w:bCs/>
          <w:i/>
          <w:sz w:val="24"/>
          <w:szCs w:val="24"/>
        </w:rPr>
        <w:t>Merge</w:t>
      </w:r>
      <w:r w:rsidRPr="0046556A">
        <w:rPr>
          <w:rFonts w:ascii="Times New Roman" w:hAnsi="Times New Roman"/>
          <w:i/>
          <w:sz w:val="24"/>
          <w:szCs w:val="24"/>
        </w:rPr>
        <w:t xml:space="preserve"> with the universe</w:t>
      </w:r>
      <w:r w:rsidR="00D4092B" w:rsidRPr="0046556A">
        <w:rPr>
          <w:rFonts w:ascii="Times New Roman" w:hAnsi="Times New Roman"/>
          <w:sz w:val="24"/>
          <w:szCs w:val="24"/>
        </w:rPr>
        <w:t xml:space="preserve">: </w:t>
      </w:r>
      <w:r w:rsidR="00C76C97" w:rsidRPr="0046556A">
        <w:rPr>
          <w:rFonts w:ascii="Times New Roman" w:hAnsi="Times New Roman"/>
          <w:sz w:val="24"/>
          <w:szCs w:val="24"/>
        </w:rPr>
        <w:t xml:space="preserve">Reach some form of “practical pantheism” where there are no borders between Self and the outside world. </w:t>
      </w:r>
    </w:p>
    <w:p w14:paraId="054E5356" w14:textId="77777777" w:rsidR="00421EFF" w:rsidRPr="0046556A" w:rsidRDefault="00421EFF" w:rsidP="00421EFF">
      <w:pPr>
        <w:pStyle w:val="p3"/>
        <w:rPr>
          <w:rFonts w:ascii="Times New Roman" w:hAnsi="Times New Roman"/>
          <w:sz w:val="24"/>
          <w:szCs w:val="24"/>
        </w:rPr>
      </w:pPr>
    </w:p>
    <w:p w14:paraId="2A5A42CF" w14:textId="3E1E225A" w:rsidR="00421EFF" w:rsidRPr="0046556A" w:rsidRDefault="00421EFF">
      <w:pPr>
        <w:pStyle w:val="p1"/>
        <w:numPr>
          <w:ilvl w:val="0"/>
          <w:numId w:val="5"/>
        </w:numPr>
        <w:rPr>
          <w:rFonts w:ascii="Times New Roman" w:hAnsi="Times New Roman"/>
          <w:sz w:val="24"/>
          <w:szCs w:val="24"/>
        </w:rPr>
      </w:pPr>
      <w:r w:rsidRPr="0046556A">
        <w:rPr>
          <w:rFonts w:ascii="Times New Roman" w:hAnsi="Times New Roman"/>
          <w:i/>
          <w:sz w:val="24"/>
          <w:szCs w:val="24"/>
        </w:rPr>
        <w:t>Find that the universe is already immortal</w:t>
      </w:r>
      <w:r w:rsidR="00D4092B" w:rsidRPr="0046556A">
        <w:rPr>
          <w:rFonts w:ascii="Times New Roman" w:hAnsi="Times New Roman"/>
          <w:sz w:val="24"/>
          <w:szCs w:val="24"/>
        </w:rPr>
        <w:t xml:space="preserve">: Perhaps </w:t>
      </w:r>
      <w:r w:rsidRPr="0046556A">
        <w:rPr>
          <w:rFonts w:ascii="Times New Roman" w:hAnsi="Times New Roman"/>
          <w:sz w:val="24"/>
          <w:szCs w:val="24"/>
        </w:rPr>
        <w:t>as a result of alien activity</w:t>
      </w:r>
      <w:r w:rsidR="005931C7" w:rsidRPr="0046556A">
        <w:rPr>
          <w:rFonts w:ascii="Times New Roman" w:hAnsi="Times New Roman"/>
          <w:sz w:val="24"/>
          <w:szCs w:val="24"/>
        </w:rPr>
        <w:t>.</w:t>
      </w:r>
    </w:p>
    <w:p w14:paraId="20123981" w14:textId="77777777" w:rsidR="00421EFF" w:rsidRPr="0046556A" w:rsidRDefault="00421EFF" w:rsidP="00421EFF">
      <w:pPr>
        <w:pStyle w:val="p3"/>
        <w:rPr>
          <w:rFonts w:ascii="Times New Roman" w:hAnsi="Times New Roman"/>
          <w:sz w:val="24"/>
          <w:szCs w:val="24"/>
        </w:rPr>
      </w:pPr>
    </w:p>
    <w:p w14:paraId="7FAC4D1F" w14:textId="79916AA8" w:rsidR="00421EFF" w:rsidRPr="0046556A" w:rsidRDefault="00DC2979" w:rsidP="00695C72">
      <w:pPr>
        <w:pStyle w:val="p2"/>
        <w:numPr>
          <w:ilvl w:val="0"/>
          <w:numId w:val="5"/>
        </w:numPr>
        <w:jc w:val="both"/>
        <w:rPr>
          <w:rFonts w:ascii="Times New Roman" w:hAnsi="Times New Roman"/>
          <w:sz w:val="24"/>
          <w:szCs w:val="24"/>
        </w:rPr>
      </w:pPr>
      <w:r w:rsidRPr="0046556A">
        <w:rPr>
          <w:rFonts w:ascii="Times New Roman" w:hAnsi="Times New Roman"/>
          <w:i/>
          <w:sz w:val="24"/>
          <w:szCs w:val="24"/>
        </w:rPr>
        <w:t xml:space="preserve">Discover we </w:t>
      </w:r>
      <w:r w:rsidR="00421EFF" w:rsidRPr="0046556A">
        <w:rPr>
          <w:rFonts w:ascii="Times New Roman" w:hAnsi="Times New Roman"/>
          <w:i/>
          <w:sz w:val="24"/>
          <w:szCs w:val="24"/>
        </w:rPr>
        <w:t xml:space="preserve">live in a </w:t>
      </w:r>
      <w:r w:rsidR="00421EFF" w:rsidRPr="0046556A">
        <w:rPr>
          <w:rFonts w:ascii="Times New Roman" w:hAnsi="Times New Roman"/>
          <w:bCs/>
          <w:i/>
          <w:sz w:val="24"/>
          <w:szCs w:val="24"/>
        </w:rPr>
        <w:t>simulation</w:t>
      </w:r>
      <w:r w:rsidR="00421EFF" w:rsidRPr="0046556A">
        <w:rPr>
          <w:rFonts w:ascii="Times New Roman" w:hAnsi="Times New Roman"/>
          <w:i/>
          <w:sz w:val="24"/>
          <w:szCs w:val="24"/>
        </w:rPr>
        <w:t xml:space="preserve"> and find a way to persuade its hosts not to disable it</w:t>
      </w:r>
      <w:r w:rsidR="00D4092B" w:rsidRPr="0046556A">
        <w:rPr>
          <w:rFonts w:ascii="Times New Roman" w:hAnsi="Times New Roman"/>
          <w:sz w:val="24"/>
          <w:szCs w:val="24"/>
        </w:rPr>
        <w:t xml:space="preserve">: </w:t>
      </w:r>
      <w:r w:rsidR="00421EFF" w:rsidRPr="0046556A">
        <w:rPr>
          <w:rFonts w:ascii="Times New Roman" w:hAnsi="Times New Roman"/>
          <w:sz w:val="24"/>
          <w:szCs w:val="24"/>
        </w:rPr>
        <w:t xml:space="preserve">Or </w:t>
      </w:r>
      <w:r w:rsidRPr="0046556A">
        <w:rPr>
          <w:rFonts w:ascii="Times New Roman" w:hAnsi="Times New Roman"/>
          <w:sz w:val="24"/>
          <w:szCs w:val="24"/>
        </w:rPr>
        <w:t xml:space="preserve">make </w:t>
      </w:r>
      <w:r w:rsidR="00421EFF" w:rsidRPr="0046556A">
        <w:rPr>
          <w:rFonts w:ascii="Times New Roman" w:hAnsi="Times New Roman"/>
          <w:sz w:val="24"/>
          <w:szCs w:val="24"/>
        </w:rPr>
        <w:t xml:space="preserve">use of </w:t>
      </w:r>
      <w:r w:rsidRPr="0046556A">
        <w:rPr>
          <w:rFonts w:ascii="Times New Roman" w:hAnsi="Times New Roman"/>
          <w:sz w:val="24"/>
          <w:szCs w:val="24"/>
        </w:rPr>
        <w:t xml:space="preserve">an </w:t>
      </w:r>
      <w:r w:rsidR="00421EFF" w:rsidRPr="0046556A">
        <w:rPr>
          <w:rFonts w:ascii="Times New Roman" w:hAnsi="Times New Roman"/>
          <w:sz w:val="24"/>
          <w:szCs w:val="24"/>
        </w:rPr>
        <w:t xml:space="preserve">eternal </w:t>
      </w:r>
      <w:proofErr w:type="spellStart"/>
      <w:r w:rsidRPr="0046556A">
        <w:rPr>
          <w:rFonts w:ascii="Times New Roman" w:hAnsi="Times New Roman"/>
          <w:sz w:val="24"/>
          <w:szCs w:val="24"/>
        </w:rPr>
        <w:t>Matryoshka</w:t>
      </w:r>
      <w:proofErr w:type="spellEnd"/>
      <w:r w:rsidRPr="0046556A">
        <w:rPr>
          <w:rStyle w:val="apple-converted-space"/>
          <w:rFonts w:ascii="Times New Roman" w:hAnsi="Times New Roman"/>
          <w:sz w:val="24"/>
          <w:szCs w:val="24"/>
        </w:rPr>
        <w:t xml:space="preserve"> </w:t>
      </w:r>
      <w:r w:rsidR="00421EFF" w:rsidRPr="0046556A">
        <w:rPr>
          <w:rFonts w:ascii="Times New Roman" w:hAnsi="Times New Roman"/>
          <w:sz w:val="24"/>
          <w:szCs w:val="24"/>
        </w:rPr>
        <w:t xml:space="preserve">simulation: </w:t>
      </w:r>
      <w:r w:rsidRPr="0046556A">
        <w:rPr>
          <w:rFonts w:ascii="Times New Roman" w:hAnsi="Times New Roman"/>
          <w:sz w:val="24"/>
          <w:szCs w:val="24"/>
        </w:rPr>
        <w:t xml:space="preserve">an </w:t>
      </w:r>
      <w:r w:rsidR="00421EFF" w:rsidRPr="0046556A">
        <w:rPr>
          <w:rFonts w:ascii="Times New Roman" w:hAnsi="Times New Roman"/>
          <w:sz w:val="24"/>
          <w:szCs w:val="24"/>
        </w:rPr>
        <w:t xml:space="preserve">infinite number of </w:t>
      </w:r>
      <w:r w:rsidRPr="0046556A">
        <w:rPr>
          <w:rFonts w:ascii="Times New Roman" w:hAnsi="Times New Roman"/>
          <w:sz w:val="24"/>
          <w:szCs w:val="24"/>
        </w:rPr>
        <w:t>hosts</w:t>
      </w:r>
      <w:r w:rsidRPr="0046556A">
        <w:rPr>
          <w:rStyle w:val="apple-converted-space"/>
          <w:rFonts w:ascii="Times New Roman" w:hAnsi="Times New Roman"/>
          <w:sz w:val="24"/>
          <w:szCs w:val="24"/>
        </w:rPr>
        <w:t xml:space="preserve"> </w:t>
      </w:r>
      <w:r w:rsidR="00421EFF" w:rsidRPr="0046556A">
        <w:rPr>
          <w:rFonts w:ascii="Times New Roman" w:hAnsi="Times New Roman"/>
          <w:sz w:val="24"/>
          <w:szCs w:val="24"/>
        </w:rPr>
        <w:t>upon hosts.</w:t>
      </w:r>
      <w:r w:rsidR="00695C72" w:rsidRPr="0046556A">
        <w:rPr>
          <w:rFonts w:ascii="Times New Roman" w:hAnsi="Times New Roman"/>
          <w:sz w:val="24"/>
          <w:szCs w:val="24"/>
        </w:rPr>
        <w:t xml:space="preserve"> In </w:t>
      </w:r>
      <w:r w:rsidRPr="0046556A">
        <w:rPr>
          <w:rFonts w:ascii="Times New Roman" w:hAnsi="Times New Roman"/>
          <w:sz w:val="24"/>
          <w:szCs w:val="24"/>
        </w:rPr>
        <w:t xml:space="preserve">an </w:t>
      </w:r>
      <w:r w:rsidR="00695C72" w:rsidRPr="0046556A">
        <w:rPr>
          <w:rFonts w:ascii="Times New Roman" w:hAnsi="Times New Roman"/>
          <w:sz w:val="24"/>
          <w:szCs w:val="24"/>
        </w:rPr>
        <w:t>infinite nested simulation there is always an upper level of existence</w:t>
      </w:r>
      <w:r w:rsidR="00416654" w:rsidRPr="0046556A">
        <w:rPr>
          <w:rFonts w:ascii="Times New Roman" w:hAnsi="Times New Roman"/>
          <w:sz w:val="24"/>
          <w:szCs w:val="24"/>
        </w:rPr>
        <w:t xml:space="preserve"> </w:t>
      </w:r>
      <w:r w:rsidR="00416654" w:rsidRPr="0046556A">
        <w:rPr>
          <w:rFonts w:ascii="Times New Roman" w:hAnsi="Times New Roman"/>
          <w:sz w:val="24"/>
          <w:szCs w:val="24"/>
        </w:rPr>
        <w:fldChar w:fldCharType="begin"/>
      </w:r>
      <w:r w:rsidR="006D7D3D" w:rsidRPr="0046556A">
        <w:rPr>
          <w:rFonts w:ascii="Times New Roman" w:hAnsi="Times New Roman"/>
          <w:sz w:val="24"/>
          <w:szCs w:val="24"/>
        </w:rPr>
        <w:instrText xml:space="preserve"> ADDIN ZOTERO_ITEM CSL_CITATION {"citationID":"x4oKdhl5","properties":{"formattedCitation":"(P. Torres, 2014)","plainCitation":"(P. Torres, 2014)","dontUpdate":true,"noteIndex":0},"citationItems":[{"id":2828,"uris":["http://zotero.org/users/3736454/items/HIFJEWGU"],"uri":["http://zotero.org/users/3736454/items/HIFJEWGU"],"itemData":{"id":2828,"type":"webpage","title":"Why Running Simulations May Mean the End is Near","URL":"https://ieet.org/index.php/IEET2/more/torres20141103","author":[{"family":"Torres","given":"P."}],"issued":{"date-parts":[["2014"]]}}}],"schema":"https://github.com/citation-style-language/schema/raw/master/csl-citation.json"} </w:instrText>
      </w:r>
      <w:r w:rsidR="00416654" w:rsidRPr="0046556A">
        <w:rPr>
          <w:rFonts w:ascii="Times New Roman" w:hAnsi="Times New Roman"/>
          <w:sz w:val="24"/>
          <w:szCs w:val="24"/>
        </w:rPr>
        <w:fldChar w:fldCharType="separate"/>
      </w:r>
      <w:r w:rsidR="00416654" w:rsidRPr="0046556A">
        <w:rPr>
          <w:rFonts w:ascii="Times New Roman" w:hAnsi="Times New Roman"/>
          <w:noProof/>
          <w:sz w:val="24"/>
          <w:szCs w:val="24"/>
        </w:rPr>
        <w:t>(Torres, 2014)</w:t>
      </w:r>
      <w:r w:rsidR="00416654" w:rsidRPr="0046556A">
        <w:rPr>
          <w:rFonts w:ascii="Times New Roman" w:hAnsi="Times New Roman"/>
          <w:sz w:val="24"/>
          <w:szCs w:val="24"/>
        </w:rPr>
        <w:fldChar w:fldCharType="end"/>
      </w:r>
      <w:r w:rsidR="00695C72" w:rsidRPr="0046556A">
        <w:rPr>
          <w:rFonts w:ascii="Times New Roman" w:hAnsi="Times New Roman"/>
          <w:sz w:val="24"/>
          <w:szCs w:val="24"/>
        </w:rPr>
        <w:t>.</w:t>
      </w:r>
    </w:p>
    <w:p w14:paraId="1017A6A2" w14:textId="77777777" w:rsidR="00421EFF" w:rsidRPr="0046556A" w:rsidRDefault="00421EFF" w:rsidP="00421EFF">
      <w:pPr>
        <w:pStyle w:val="p3"/>
        <w:rPr>
          <w:rFonts w:ascii="Times New Roman" w:hAnsi="Times New Roman"/>
          <w:sz w:val="24"/>
          <w:szCs w:val="24"/>
        </w:rPr>
      </w:pPr>
    </w:p>
    <w:p w14:paraId="3203722D" w14:textId="1727B55B" w:rsidR="00421EFF" w:rsidRPr="0046556A" w:rsidRDefault="00D4092B" w:rsidP="00EE7BC9">
      <w:pPr>
        <w:pStyle w:val="p2"/>
        <w:numPr>
          <w:ilvl w:val="0"/>
          <w:numId w:val="5"/>
        </w:numPr>
        <w:rPr>
          <w:rFonts w:ascii="Times New Roman" w:hAnsi="Times New Roman"/>
          <w:sz w:val="24"/>
          <w:szCs w:val="24"/>
        </w:rPr>
      </w:pPr>
      <w:r w:rsidRPr="0046556A">
        <w:rPr>
          <w:rFonts w:ascii="Times New Roman" w:hAnsi="Times New Roman"/>
          <w:i/>
          <w:iCs/>
          <w:sz w:val="24"/>
          <w:szCs w:val="24"/>
        </w:rPr>
        <w:t xml:space="preserve">Realize </w:t>
      </w:r>
      <w:r w:rsidR="00421EFF" w:rsidRPr="0046556A">
        <w:rPr>
          <w:rFonts w:ascii="Times New Roman" w:hAnsi="Times New Roman"/>
          <w:i/>
          <w:iCs/>
          <w:sz w:val="24"/>
          <w:szCs w:val="24"/>
        </w:rPr>
        <w:t>human potential</w:t>
      </w:r>
      <w:r w:rsidRPr="0046556A">
        <w:rPr>
          <w:rFonts w:ascii="Times New Roman" w:hAnsi="Times New Roman"/>
          <w:sz w:val="24"/>
          <w:szCs w:val="24"/>
        </w:rPr>
        <w:t>:</w:t>
      </w:r>
      <w:r w:rsidRPr="0046556A">
        <w:rPr>
          <w:rStyle w:val="apple-converted-space"/>
          <w:rFonts w:ascii="Times New Roman" w:hAnsi="Times New Roman"/>
          <w:sz w:val="24"/>
          <w:szCs w:val="24"/>
        </w:rPr>
        <w:t xml:space="preserve"> </w:t>
      </w:r>
      <w:r w:rsidR="00421EFF" w:rsidRPr="0046556A">
        <w:rPr>
          <w:rFonts w:ascii="Times New Roman" w:hAnsi="Times New Roman"/>
          <w:sz w:val="24"/>
          <w:szCs w:val="24"/>
        </w:rPr>
        <w:t xml:space="preserve">Experience </w:t>
      </w:r>
      <w:r w:rsidR="00421EFF" w:rsidRPr="0046556A">
        <w:rPr>
          <w:rFonts w:ascii="Times New Roman" w:hAnsi="Times New Roman"/>
          <w:bCs/>
          <w:sz w:val="24"/>
          <w:szCs w:val="24"/>
        </w:rPr>
        <w:t>all possible experiences</w:t>
      </w:r>
      <w:r w:rsidR="00421EFF" w:rsidRPr="0046556A">
        <w:rPr>
          <w:rFonts w:ascii="Times New Roman" w:hAnsi="Times New Roman"/>
          <w:sz w:val="24"/>
          <w:szCs w:val="24"/>
        </w:rPr>
        <w:t xml:space="preserve"> before the end of the </w:t>
      </w:r>
      <w:r w:rsidRPr="0046556A">
        <w:rPr>
          <w:rFonts w:ascii="Times New Roman" w:hAnsi="Times New Roman"/>
          <w:sz w:val="24"/>
          <w:szCs w:val="24"/>
        </w:rPr>
        <w:t>Universe</w:t>
      </w:r>
      <w:r w:rsidR="00AA2E15" w:rsidRPr="0046556A">
        <w:rPr>
          <w:rStyle w:val="apple-converted-space"/>
          <w:rFonts w:ascii="Times New Roman" w:hAnsi="Times New Roman"/>
          <w:sz w:val="24"/>
          <w:szCs w:val="24"/>
        </w:rPr>
        <w:t xml:space="preserve">, as was suggested by Bostrom </w:t>
      </w:r>
      <w:r w:rsidR="009A12F1" w:rsidRPr="0046556A">
        <w:rPr>
          <w:rStyle w:val="apple-converted-space"/>
          <w:rFonts w:ascii="Times New Roman" w:hAnsi="Times New Roman"/>
          <w:sz w:val="24"/>
          <w:szCs w:val="24"/>
        </w:rPr>
        <w:fldChar w:fldCharType="begin"/>
      </w:r>
      <w:r w:rsidR="009A12F1" w:rsidRPr="0046556A">
        <w:rPr>
          <w:rStyle w:val="apple-converted-space"/>
          <w:rFonts w:ascii="Times New Roman" w:hAnsi="Times New Roman"/>
          <w:sz w:val="24"/>
          <w:szCs w:val="24"/>
        </w:rPr>
        <w:instrText xml:space="preserve"> ADDIN ZOTERO_ITEM CSL_CITATION {"citationID":"QA7c5gzg","properties":{"formattedCitation":"(Bostrom, 2003)","plainCitation":"(Bostrom, 2003)","noteIndex":0},"citationItems":[{"id":2946,"uris":["http://zotero.org/users/3736454/items/46CK9JUM"],"uri":["http://zotero.org/users/3736454/items/46CK9JUM"],"itemData":{"id":2946,"type":"article-journal","title":"Astronomical waste: The opportunity cost of delayed technological development","container-title":"Utilitas","page":"308-314","volume":"15","issue":"3","ISSN":"1741-6183","journalAbbreviation":"Utilitas","author":[{"family":"Bostrom","given":"N."}],"issued":{"date-parts":[["2003"]]}}}],"schema":"https://github.com/citation-style-language/schema/raw/master/csl-citation.json"} </w:instrText>
      </w:r>
      <w:r w:rsidR="009A12F1" w:rsidRPr="0046556A">
        <w:rPr>
          <w:rStyle w:val="apple-converted-space"/>
          <w:rFonts w:ascii="Times New Roman" w:hAnsi="Times New Roman"/>
          <w:sz w:val="24"/>
          <w:szCs w:val="24"/>
        </w:rPr>
        <w:fldChar w:fldCharType="separate"/>
      </w:r>
      <w:r w:rsidR="009A12F1" w:rsidRPr="0046556A">
        <w:rPr>
          <w:rStyle w:val="apple-converted-space"/>
          <w:rFonts w:ascii="Times New Roman" w:hAnsi="Times New Roman"/>
          <w:noProof/>
          <w:sz w:val="24"/>
          <w:szCs w:val="24"/>
        </w:rPr>
        <w:t>(Bostrom, 2003)</w:t>
      </w:r>
      <w:r w:rsidR="009A12F1" w:rsidRPr="0046556A">
        <w:rPr>
          <w:rStyle w:val="apple-converted-space"/>
          <w:rFonts w:ascii="Times New Roman" w:hAnsi="Times New Roman"/>
          <w:sz w:val="24"/>
          <w:szCs w:val="24"/>
        </w:rPr>
        <w:fldChar w:fldCharType="end"/>
      </w:r>
      <w:r w:rsidR="009A12F1" w:rsidRPr="0046556A">
        <w:rPr>
          <w:rStyle w:val="apple-converted-space"/>
          <w:rFonts w:ascii="Times New Roman" w:hAnsi="Times New Roman"/>
          <w:sz w:val="24"/>
          <w:szCs w:val="24"/>
        </w:rPr>
        <w:t>.</w:t>
      </w:r>
    </w:p>
    <w:p w14:paraId="3C4F2723" w14:textId="77777777" w:rsidR="00DF2868" w:rsidRPr="0046556A" w:rsidRDefault="00DF2868" w:rsidP="00DF2868">
      <w:pPr>
        <w:pStyle w:val="p2"/>
        <w:rPr>
          <w:rFonts w:ascii="Times New Roman" w:hAnsi="Times New Roman"/>
          <w:sz w:val="24"/>
          <w:szCs w:val="24"/>
        </w:rPr>
      </w:pPr>
    </w:p>
    <w:p w14:paraId="011EC851" w14:textId="6F577B9D" w:rsidR="00DF2868" w:rsidRPr="0046556A" w:rsidRDefault="00C9537F" w:rsidP="00EE7BC9">
      <w:pPr>
        <w:pStyle w:val="p2"/>
        <w:numPr>
          <w:ilvl w:val="0"/>
          <w:numId w:val="4"/>
        </w:numPr>
        <w:rPr>
          <w:rFonts w:ascii="Times New Roman" w:hAnsi="Times New Roman"/>
          <w:sz w:val="24"/>
          <w:szCs w:val="24"/>
        </w:rPr>
      </w:pPr>
      <w:r w:rsidRPr="0046556A">
        <w:rPr>
          <w:rFonts w:ascii="Times New Roman" w:hAnsi="Times New Roman"/>
          <w:i/>
          <w:iCs/>
          <w:sz w:val="24"/>
          <w:szCs w:val="24"/>
        </w:rPr>
        <w:t>Modal realism</w:t>
      </w:r>
      <w:r w:rsidR="00596515" w:rsidRPr="0046556A">
        <w:rPr>
          <w:rFonts w:ascii="Times New Roman" w:hAnsi="Times New Roman"/>
          <w:sz w:val="24"/>
          <w:szCs w:val="24"/>
        </w:rPr>
        <w:t>: if everything possible actually exist</w:t>
      </w:r>
      <w:r w:rsidR="00D4092B" w:rsidRPr="0046556A">
        <w:rPr>
          <w:rFonts w:ascii="Times New Roman" w:hAnsi="Times New Roman"/>
          <w:sz w:val="24"/>
          <w:szCs w:val="24"/>
        </w:rPr>
        <w:t>s</w:t>
      </w:r>
      <w:r w:rsidR="00596515" w:rsidRPr="0046556A">
        <w:rPr>
          <w:rFonts w:ascii="Times New Roman" w:hAnsi="Times New Roman"/>
          <w:sz w:val="24"/>
          <w:szCs w:val="24"/>
        </w:rPr>
        <w:t xml:space="preserve">, there is no </w:t>
      </w:r>
      <w:r w:rsidR="00C76C97" w:rsidRPr="0046556A">
        <w:rPr>
          <w:rFonts w:ascii="Times New Roman" w:hAnsi="Times New Roman"/>
          <w:sz w:val="24"/>
          <w:szCs w:val="24"/>
        </w:rPr>
        <w:t>“end”.</w:t>
      </w:r>
    </w:p>
    <w:p w14:paraId="5C288190" w14:textId="77777777" w:rsidR="002E3DE3" w:rsidRPr="0046556A" w:rsidRDefault="002E3DE3" w:rsidP="00DF2868">
      <w:pPr>
        <w:pStyle w:val="p2"/>
        <w:rPr>
          <w:rFonts w:ascii="Times New Roman" w:hAnsi="Times New Roman"/>
          <w:sz w:val="24"/>
          <w:szCs w:val="24"/>
        </w:rPr>
      </w:pPr>
    </w:p>
    <w:p w14:paraId="18FF4F5A" w14:textId="46AB6B1C" w:rsidR="002E3DE3" w:rsidRPr="0046556A" w:rsidRDefault="001E3B3B" w:rsidP="00EE7BC9">
      <w:pPr>
        <w:pStyle w:val="p2"/>
        <w:numPr>
          <w:ilvl w:val="0"/>
          <w:numId w:val="4"/>
        </w:numPr>
        <w:rPr>
          <w:rFonts w:ascii="Times New Roman" w:hAnsi="Times New Roman"/>
          <w:sz w:val="24"/>
          <w:szCs w:val="24"/>
        </w:rPr>
      </w:pPr>
      <w:r w:rsidRPr="0046556A">
        <w:rPr>
          <w:rFonts w:ascii="Times New Roman" w:hAnsi="Times New Roman"/>
          <w:i/>
          <w:iCs/>
          <w:sz w:val="24"/>
          <w:szCs w:val="24"/>
        </w:rPr>
        <w:t>Solve ontology</w:t>
      </w:r>
      <w:r w:rsidRPr="0046556A">
        <w:rPr>
          <w:rFonts w:ascii="Times New Roman" w:hAnsi="Times New Roman"/>
          <w:sz w:val="24"/>
          <w:szCs w:val="24"/>
        </w:rPr>
        <w:t>: neutral mon</w:t>
      </w:r>
      <w:r w:rsidR="002E3DE3" w:rsidRPr="0046556A">
        <w:rPr>
          <w:rFonts w:ascii="Times New Roman" w:hAnsi="Times New Roman"/>
          <w:sz w:val="24"/>
          <w:szCs w:val="24"/>
        </w:rPr>
        <w:t>ism</w:t>
      </w:r>
      <w:r w:rsidR="00087F9C" w:rsidRPr="0046556A">
        <w:rPr>
          <w:rFonts w:ascii="Times New Roman" w:hAnsi="Times New Roman"/>
          <w:sz w:val="24"/>
          <w:szCs w:val="24"/>
        </w:rPr>
        <w:t>. Find some level of existence where there is no difference</w:t>
      </w:r>
      <w:r w:rsidR="00695C72" w:rsidRPr="0046556A">
        <w:rPr>
          <w:rFonts w:ascii="Times New Roman" w:hAnsi="Times New Roman"/>
          <w:sz w:val="24"/>
          <w:szCs w:val="24"/>
        </w:rPr>
        <w:t xml:space="preserve"> between objective and subjective. This is probably the level of qualia.</w:t>
      </w:r>
    </w:p>
    <w:p w14:paraId="07AC0E4E" w14:textId="77777777" w:rsidR="00EE7BC9" w:rsidRPr="0046556A" w:rsidRDefault="00EE7BC9" w:rsidP="00DF2868">
      <w:pPr>
        <w:pStyle w:val="p2"/>
        <w:rPr>
          <w:rFonts w:ascii="Times New Roman" w:hAnsi="Times New Roman"/>
          <w:sz w:val="24"/>
          <w:szCs w:val="24"/>
        </w:rPr>
      </w:pPr>
    </w:p>
    <w:p w14:paraId="5553BDC6" w14:textId="5295E330" w:rsidR="00421EFF" w:rsidRPr="0046556A" w:rsidRDefault="00EE7BC9" w:rsidP="00EE7BC9">
      <w:pPr>
        <w:pStyle w:val="p2"/>
        <w:numPr>
          <w:ilvl w:val="0"/>
          <w:numId w:val="4"/>
        </w:numPr>
        <w:rPr>
          <w:rFonts w:ascii="Times New Roman" w:hAnsi="Times New Roman"/>
          <w:sz w:val="24"/>
          <w:szCs w:val="24"/>
        </w:rPr>
      </w:pPr>
      <w:r w:rsidRPr="0046556A">
        <w:rPr>
          <w:rFonts w:ascii="Times New Roman" w:hAnsi="Times New Roman"/>
          <w:sz w:val="24"/>
          <w:szCs w:val="24"/>
        </w:rPr>
        <w:t>“The restaurant at the end of the universe”</w:t>
      </w:r>
      <w:r w:rsidR="00416654" w:rsidRPr="0046556A">
        <w:rPr>
          <w:rFonts w:ascii="Times New Roman" w:hAnsi="Times New Roman"/>
          <w:sz w:val="24"/>
          <w:szCs w:val="24"/>
        </w:rPr>
        <w:t xml:space="preserve"> </w:t>
      </w:r>
      <w:r w:rsidR="00F31D2C" w:rsidRPr="0046556A">
        <w:rPr>
          <w:rFonts w:ascii="Times New Roman" w:hAnsi="Times New Roman"/>
          <w:sz w:val="24"/>
          <w:szCs w:val="24"/>
        </w:rPr>
        <w:fldChar w:fldCharType="begin"/>
      </w:r>
      <w:r w:rsidR="006D7D3D" w:rsidRPr="0046556A">
        <w:rPr>
          <w:rFonts w:ascii="Times New Roman" w:hAnsi="Times New Roman"/>
          <w:sz w:val="24"/>
          <w:szCs w:val="24"/>
        </w:rPr>
        <w:instrText xml:space="preserve"> ADDIN ZOTERO_ITEM CSL_CITATION {"citationID":"9u3YoLOV","properties":{"formattedCitation":"(Adams, 1978)","plainCitation":"(Adams, 1978)","noteIndex":0},"citationItems":[{"id":9855,"uris":["http://zotero.org/users/3736454/items/YI7JW73T"],"uri":["http://zotero.org/users/3736454/items/YI7JW73T"],"itemData":{"id":9855,"type":"book","title":"The Hitchhiker's Guide to the Galaxy.","publisher":"Pan Macmillan","volume":"6","source":"Google Scholar","title-short":"The Hitchhiker's Guide to the Galaxy Omnibus","author":[{"family":"Adams","given":"Douglas"}],"issued":{"date-parts":[["1978"]]}}}],"schema":"https://github.com/citation-style-language/schema/raw/master/csl-citation.json"} </w:instrText>
      </w:r>
      <w:r w:rsidR="00F31D2C" w:rsidRPr="0046556A">
        <w:rPr>
          <w:rFonts w:ascii="Times New Roman" w:hAnsi="Times New Roman"/>
          <w:sz w:val="24"/>
          <w:szCs w:val="24"/>
        </w:rPr>
        <w:fldChar w:fldCharType="separate"/>
      </w:r>
      <w:r w:rsidR="006D7D3D" w:rsidRPr="0046556A">
        <w:rPr>
          <w:rFonts w:ascii="Times New Roman" w:hAnsi="Times New Roman"/>
          <w:noProof/>
          <w:sz w:val="24"/>
          <w:szCs w:val="24"/>
        </w:rPr>
        <w:t>(Adams, 1978)</w:t>
      </w:r>
      <w:r w:rsidR="00F31D2C" w:rsidRPr="0046556A">
        <w:rPr>
          <w:rFonts w:ascii="Times New Roman" w:hAnsi="Times New Roman"/>
          <w:sz w:val="24"/>
          <w:szCs w:val="24"/>
        </w:rPr>
        <w:fldChar w:fldCharType="end"/>
      </w:r>
      <w:r w:rsidRPr="0046556A">
        <w:rPr>
          <w:rFonts w:ascii="Times New Roman" w:hAnsi="Times New Roman"/>
          <w:sz w:val="24"/>
          <w:szCs w:val="24"/>
        </w:rPr>
        <w:t>: accept and celebrate the end</w:t>
      </w:r>
      <w:r w:rsidR="00087F9C" w:rsidRPr="0046556A">
        <w:rPr>
          <w:rFonts w:ascii="Times New Roman" w:hAnsi="Times New Roman"/>
          <w:sz w:val="24"/>
          <w:szCs w:val="24"/>
        </w:rPr>
        <w:t>.</w:t>
      </w:r>
    </w:p>
    <w:p w14:paraId="6C5EB10E" w14:textId="77777777" w:rsidR="00C742F0" w:rsidRPr="0046556A" w:rsidRDefault="00C742F0" w:rsidP="00C742F0">
      <w:pPr>
        <w:pStyle w:val="p2"/>
        <w:ind w:left="0"/>
        <w:rPr>
          <w:rFonts w:ascii="Times New Roman" w:hAnsi="Times New Roman"/>
          <w:sz w:val="24"/>
          <w:szCs w:val="24"/>
        </w:rPr>
      </w:pPr>
    </w:p>
    <w:p w14:paraId="07BB6518" w14:textId="29433BA0" w:rsidR="00C742F0" w:rsidRPr="0046556A" w:rsidRDefault="004F65CA" w:rsidP="00C742F0">
      <w:pPr>
        <w:pStyle w:val="Heading2"/>
        <w:rPr>
          <w:rFonts w:ascii="Times New Roman" w:hAnsi="Times New Roman" w:cs="Times New Roman"/>
          <w:sz w:val="24"/>
          <w:szCs w:val="24"/>
        </w:rPr>
      </w:pPr>
      <w:bookmarkStart w:id="36" w:name="_Toc14788565"/>
      <w:bookmarkStart w:id="37" w:name="_Toc25415818"/>
      <w:r w:rsidRPr="0046556A">
        <w:rPr>
          <w:rFonts w:ascii="Times New Roman" w:hAnsi="Times New Roman" w:cs="Times New Roman"/>
          <w:sz w:val="24"/>
          <w:szCs w:val="24"/>
        </w:rPr>
        <w:t xml:space="preserve">3.7. </w:t>
      </w:r>
      <w:r w:rsidR="00C742F0" w:rsidRPr="0046556A">
        <w:rPr>
          <w:rFonts w:ascii="Times New Roman" w:hAnsi="Times New Roman" w:cs="Times New Roman"/>
          <w:sz w:val="24"/>
          <w:szCs w:val="24"/>
        </w:rPr>
        <w:t>Meta-level solutions</w:t>
      </w:r>
      <w:bookmarkEnd w:id="36"/>
      <w:bookmarkEnd w:id="37"/>
    </w:p>
    <w:p w14:paraId="343598DD" w14:textId="32649958" w:rsidR="00C742F0" w:rsidRPr="0046556A" w:rsidRDefault="00C742F0" w:rsidP="00C742F0">
      <w:r w:rsidRPr="0046556A">
        <w:t xml:space="preserve">These are solutions </w:t>
      </w:r>
      <w:r w:rsidR="00DC56F5" w:rsidRPr="0046556A">
        <w:t xml:space="preserve">that </w:t>
      </w:r>
      <w:r w:rsidRPr="0046556A">
        <w:t xml:space="preserve">do not specify ways to survive the end of the universe, but </w:t>
      </w:r>
      <w:r w:rsidR="00DC56F5" w:rsidRPr="0046556A">
        <w:t xml:space="preserve">offer </w:t>
      </w:r>
      <w:r w:rsidR="004C5DA8" w:rsidRPr="0046556A">
        <w:t>a credible path to finding the solution.</w:t>
      </w:r>
    </w:p>
    <w:p w14:paraId="3B21F8B3" w14:textId="77777777" w:rsidR="00C742F0" w:rsidRPr="0046556A" w:rsidRDefault="00C742F0" w:rsidP="00C742F0">
      <w:pPr>
        <w:pStyle w:val="p1"/>
        <w:rPr>
          <w:rFonts w:ascii="Times New Roman" w:hAnsi="Times New Roman"/>
          <w:sz w:val="24"/>
          <w:szCs w:val="24"/>
        </w:rPr>
      </w:pPr>
    </w:p>
    <w:p w14:paraId="214EC099" w14:textId="6798D8BF" w:rsidR="00C742F0" w:rsidRPr="0046556A" w:rsidRDefault="00C742F0" w:rsidP="00C742F0">
      <w:pPr>
        <w:pStyle w:val="p1"/>
        <w:numPr>
          <w:ilvl w:val="0"/>
          <w:numId w:val="19"/>
        </w:numPr>
        <w:rPr>
          <w:rFonts w:ascii="Times New Roman" w:hAnsi="Times New Roman"/>
          <w:sz w:val="24"/>
          <w:szCs w:val="24"/>
        </w:rPr>
      </w:pPr>
      <w:r w:rsidRPr="0046556A">
        <w:rPr>
          <w:rFonts w:ascii="Times New Roman" w:hAnsi="Times New Roman"/>
          <w:sz w:val="24"/>
          <w:szCs w:val="24"/>
        </w:rPr>
        <w:t xml:space="preserve">Find </w:t>
      </w:r>
      <w:r w:rsidRPr="0046556A">
        <w:rPr>
          <w:rFonts w:ascii="Times New Roman" w:hAnsi="Times New Roman"/>
          <w:bCs/>
          <w:sz w:val="24"/>
          <w:szCs w:val="24"/>
        </w:rPr>
        <w:t>new laws of physics</w:t>
      </w:r>
      <w:r w:rsidR="004C5DA8" w:rsidRPr="0046556A">
        <w:rPr>
          <w:rFonts w:ascii="Times New Roman" w:hAnsi="Times New Roman"/>
          <w:bCs/>
          <w:sz w:val="24"/>
          <w:szCs w:val="24"/>
        </w:rPr>
        <w:t>.</w:t>
      </w:r>
      <w:r w:rsidR="00695C72" w:rsidRPr="0046556A">
        <w:rPr>
          <w:rFonts w:ascii="Times New Roman" w:hAnsi="Times New Roman"/>
          <w:bCs/>
          <w:sz w:val="24"/>
          <w:szCs w:val="24"/>
        </w:rPr>
        <w:t xml:space="preserve"> The end of the world</w:t>
      </w:r>
      <w:r w:rsidR="00DC56F5" w:rsidRPr="0046556A">
        <w:rPr>
          <w:rFonts w:ascii="Times New Roman" w:hAnsi="Times New Roman"/>
          <w:bCs/>
          <w:sz w:val="24"/>
          <w:szCs w:val="24"/>
        </w:rPr>
        <w:t>—</w:t>
      </w:r>
      <w:r w:rsidR="00695C72" w:rsidRPr="0046556A">
        <w:rPr>
          <w:rFonts w:ascii="Times New Roman" w:hAnsi="Times New Roman"/>
          <w:bCs/>
          <w:sz w:val="24"/>
          <w:szCs w:val="24"/>
        </w:rPr>
        <w:t>as well as new ways to prevent it</w:t>
      </w:r>
      <w:r w:rsidR="00DC56F5" w:rsidRPr="0046556A">
        <w:rPr>
          <w:rFonts w:ascii="Times New Roman" w:hAnsi="Times New Roman"/>
          <w:bCs/>
          <w:sz w:val="24"/>
          <w:szCs w:val="24"/>
        </w:rPr>
        <w:t>—</w:t>
      </w:r>
      <w:r w:rsidR="00695C72" w:rsidRPr="0046556A">
        <w:rPr>
          <w:rFonts w:ascii="Times New Roman" w:hAnsi="Times New Roman"/>
          <w:bCs/>
          <w:sz w:val="24"/>
          <w:szCs w:val="24"/>
        </w:rPr>
        <w:t>follow</w:t>
      </w:r>
      <w:r w:rsidR="00DC56F5" w:rsidRPr="0046556A">
        <w:rPr>
          <w:rFonts w:ascii="Times New Roman" w:hAnsi="Times New Roman"/>
          <w:bCs/>
          <w:sz w:val="24"/>
          <w:szCs w:val="24"/>
        </w:rPr>
        <w:t>s</w:t>
      </w:r>
      <w:r w:rsidR="00695C72" w:rsidRPr="0046556A">
        <w:rPr>
          <w:rFonts w:ascii="Times New Roman" w:hAnsi="Times New Roman"/>
          <w:bCs/>
          <w:sz w:val="24"/>
          <w:szCs w:val="24"/>
        </w:rPr>
        <w:t xml:space="preserve"> from the known laws of physics.</w:t>
      </w:r>
    </w:p>
    <w:p w14:paraId="653F71B1" w14:textId="77777777" w:rsidR="00C742F0" w:rsidRPr="0046556A" w:rsidRDefault="00C742F0" w:rsidP="00C742F0">
      <w:pPr>
        <w:pStyle w:val="p1"/>
        <w:ind w:left="743"/>
        <w:rPr>
          <w:rFonts w:ascii="Times New Roman" w:hAnsi="Times New Roman"/>
          <w:sz w:val="24"/>
          <w:szCs w:val="24"/>
        </w:rPr>
      </w:pPr>
    </w:p>
    <w:p w14:paraId="7580A860" w14:textId="533F9727" w:rsidR="00C742F0" w:rsidRPr="0046556A" w:rsidRDefault="00C742F0" w:rsidP="006C4AA9">
      <w:pPr>
        <w:pStyle w:val="p1"/>
        <w:numPr>
          <w:ilvl w:val="0"/>
          <w:numId w:val="19"/>
        </w:numPr>
        <w:rPr>
          <w:rFonts w:ascii="Times New Roman" w:hAnsi="Times New Roman"/>
          <w:sz w:val="24"/>
          <w:szCs w:val="24"/>
        </w:rPr>
      </w:pPr>
      <w:r w:rsidRPr="0046556A">
        <w:rPr>
          <w:rFonts w:ascii="Times New Roman" w:hAnsi="Times New Roman"/>
          <w:sz w:val="24"/>
          <w:szCs w:val="24"/>
        </w:rPr>
        <w:t>Create</w:t>
      </w:r>
      <w:r w:rsidRPr="0046556A">
        <w:rPr>
          <w:rFonts w:ascii="Times New Roman" w:hAnsi="Times New Roman"/>
          <w:bCs/>
          <w:sz w:val="24"/>
          <w:szCs w:val="24"/>
        </w:rPr>
        <w:t xml:space="preserve"> </w:t>
      </w:r>
      <w:r w:rsidR="006C4AA9" w:rsidRPr="0046556A">
        <w:rPr>
          <w:rFonts w:ascii="Times New Roman" w:hAnsi="Times New Roman"/>
          <w:bCs/>
          <w:sz w:val="24"/>
          <w:szCs w:val="24"/>
        </w:rPr>
        <w:t>superintelligent</w:t>
      </w:r>
      <w:r w:rsidRPr="0046556A">
        <w:rPr>
          <w:rFonts w:ascii="Times New Roman" w:hAnsi="Times New Roman"/>
          <w:bCs/>
          <w:sz w:val="24"/>
          <w:szCs w:val="24"/>
        </w:rPr>
        <w:t xml:space="preserve"> AI </w:t>
      </w:r>
      <w:r w:rsidRPr="0046556A">
        <w:rPr>
          <w:rFonts w:ascii="Times New Roman" w:hAnsi="Times New Roman"/>
          <w:sz w:val="24"/>
          <w:szCs w:val="24"/>
        </w:rPr>
        <w:t xml:space="preserve">and give it </w:t>
      </w:r>
      <w:r w:rsidR="009F1AF6" w:rsidRPr="0046556A">
        <w:rPr>
          <w:rFonts w:ascii="Times New Roman" w:hAnsi="Times New Roman"/>
          <w:sz w:val="24"/>
          <w:szCs w:val="24"/>
        </w:rPr>
        <w:t xml:space="preserve">the </w:t>
      </w:r>
      <w:r w:rsidRPr="0046556A">
        <w:rPr>
          <w:rFonts w:ascii="Times New Roman" w:hAnsi="Times New Roman"/>
          <w:sz w:val="24"/>
          <w:szCs w:val="24"/>
        </w:rPr>
        <w:t>task</w:t>
      </w:r>
      <w:r w:rsidR="009F1AF6" w:rsidRPr="0046556A">
        <w:rPr>
          <w:rFonts w:ascii="Times New Roman" w:hAnsi="Times New Roman"/>
          <w:sz w:val="24"/>
          <w:szCs w:val="24"/>
        </w:rPr>
        <w:t xml:space="preserve"> of </w:t>
      </w:r>
      <w:r w:rsidRPr="0046556A">
        <w:rPr>
          <w:rFonts w:ascii="Times New Roman" w:hAnsi="Times New Roman"/>
          <w:sz w:val="24"/>
          <w:szCs w:val="24"/>
        </w:rPr>
        <w:t>find</w:t>
      </w:r>
      <w:r w:rsidR="009F1AF6" w:rsidRPr="0046556A">
        <w:rPr>
          <w:rFonts w:ascii="Times New Roman" w:hAnsi="Times New Roman"/>
          <w:sz w:val="24"/>
          <w:szCs w:val="24"/>
        </w:rPr>
        <w:t>ing</w:t>
      </w:r>
      <w:r w:rsidRPr="0046556A">
        <w:rPr>
          <w:rFonts w:ascii="Times New Roman" w:hAnsi="Times New Roman"/>
          <w:sz w:val="24"/>
          <w:szCs w:val="24"/>
        </w:rPr>
        <w:t xml:space="preserve"> a </w:t>
      </w:r>
      <w:r w:rsidR="009F1AF6" w:rsidRPr="0046556A">
        <w:rPr>
          <w:rFonts w:ascii="Times New Roman" w:hAnsi="Times New Roman"/>
          <w:sz w:val="24"/>
          <w:szCs w:val="24"/>
        </w:rPr>
        <w:t xml:space="preserve">way </w:t>
      </w:r>
      <w:r w:rsidRPr="0046556A">
        <w:rPr>
          <w:rFonts w:ascii="Times New Roman" w:hAnsi="Times New Roman"/>
          <w:sz w:val="24"/>
          <w:szCs w:val="24"/>
        </w:rPr>
        <w:t>to survive the end of the universe</w:t>
      </w:r>
      <w:r w:rsidR="006C4AA9" w:rsidRPr="0046556A">
        <w:rPr>
          <w:rFonts w:ascii="Times New Roman" w:hAnsi="Times New Roman"/>
          <w:sz w:val="24"/>
          <w:szCs w:val="24"/>
        </w:rPr>
        <w:t>.</w:t>
      </w:r>
    </w:p>
    <w:p w14:paraId="63C865E8" w14:textId="77777777" w:rsidR="00C742F0" w:rsidRPr="0046556A" w:rsidRDefault="00C742F0" w:rsidP="00C742F0">
      <w:pPr>
        <w:pStyle w:val="p3"/>
        <w:ind w:left="0"/>
        <w:rPr>
          <w:rFonts w:ascii="Times New Roman" w:hAnsi="Times New Roman"/>
          <w:sz w:val="24"/>
          <w:szCs w:val="24"/>
        </w:rPr>
      </w:pPr>
    </w:p>
    <w:p w14:paraId="19FA5903" w14:textId="499695D9" w:rsidR="00C742F0" w:rsidRPr="0046556A" w:rsidRDefault="00C742F0" w:rsidP="00C742F0">
      <w:pPr>
        <w:pStyle w:val="p1"/>
        <w:numPr>
          <w:ilvl w:val="0"/>
          <w:numId w:val="19"/>
        </w:numPr>
        <w:rPr>
          <w:rFonts w:ascii="Times New Roman" w:hAnsi="Times New Roman"/>
          <w:sz w:val="24"/>
          <w:szCs w:val="24"/>
        </w:rPr>
      </w:pPr>
      <w:r w:rsidRPr="0046556A">
        <w:rPr>
          <w:rFonts w:ascii="Times New Roman" w:hAnsi="Times New Roman"/>
          <w:bCs/>
          <w:sz w:val="24"/>
          <w:szCs w:val="24"/>
        </w:rPr>
        <w:t xml:space="preserve">Prevent collider accidents </w:t>
      </w:r>
      <w:r w:rsidRPr="0046556A">
        <w:rPr>
          <w:rFonts w:ascii="Times New Roman" w:hAnsi="Times New Roman"/>
          <w:sz w:val="24"/>
          <w:szCs w:val="24"/>
        </w:rPr>
        <w:t>which could create false vacuum decay.</w:t>
      </w:r>
    </w:p>
    <w:p w14:paraId="4B51B605" w14:textId="77777777" w:rsidR="004C5DA8" w:rsidRPr="0046556A" w:rsidRDefault="004C5DA8" w:rsidP="004C5DA8">
      <w:pPr>
        <w:pStyle w:val="p1"/>
        <w:ind w:left="743"/>
        <w:rPr>
          <w:rFonts w:ascii="Times New Roman" w:hAnsi="Times New Roman"/>
          <w:sz w:val="24"/>
          <w:szCs w:val="24"/>
        </w:rPr>
      </w:pPr>
    </w:p>
    <w:p w14:paraId="54461848" w14:textId="54088CF7" w:rsidR="004C5DA8" w:rsidRPr="0046556A" w:rsidRDefault="004C5DA8" w:rsidP="00C742F0">
      <w:pPr>
        <w:pStyle w:val="p1"/>
        <w:numPr>
          <w:ilvl w:val="0"/>
          <w:numId w:val="19"/>
        </w:numPr>
        <w:rPr>
          <w:rFonts w:ascii="Times New Roman" w:hAnsi="Times New Roman"/>
          <w:sz w:val="24"/>
          <w:szCs w:val="24"/>
        </w:rPr>
      </w:pPr>
      <w:r w:rsidRPr="0046556A">
        <w:rPr>
          <w:rFonts w:ascii="Times New Roman" w:hAnsi="Times New Roman"/>
          <w:sz w:val="24"/>
          <w:szCs w:val="24"/>
        </w:rPr>
        <w:t>Prove that we are in a simulation, prevent its termination</w:t>
      </w:r>
      <w:r w:rsidR="009F1AF6" w:rsidRPr="0046556A">
        <w:rPr>
          <w:rFonts w:ascii="Times New Roman" w:hAnsi="Times New Roman"/>
          <w:sz w:val="24"/>
          <w:szCs w:val="24"/>
        </w:rPr>
        <w:t>,</w:t>
      </w:r>
      <w:r w:rsidRPr="0046556A">
        <w:rPr>
          <w:rFonts w:ascii="Times New Roman" w:hAnsi="Times New Roman"/>
          <w:sz w:val="24"/>
          <w:szCs w:val="24"/>
        </w:rPr>
        <w:t xml:space="preserve"> and move to the base reality level.</w:t>
      </w:r>
    </w:p>
    <w:p w14:paraId="66981ED3" w14:textId="77777777" w:rsidR="00BE7E64" w:rsidRPr="0046556A" w:rsidRDefault="00BE7E64" w:rsidP="00BE7E64">
      <w:pPr>
        <w:pStyle w:val="p1"/>
        <w:ind w:left="0"/>
        <w:rPr>
          <w:rFonts w:ascii="Times New Roman" w:hAnsi="Times New Roman"/>
          <w:sz w:val="24"/>
          <w:szCs w:val="24"/>
        </w:rPr>
      </w:pPr>
    </w:p>
    <w:p w14:paraId="42A59D80" w14:textId="40C1D3C9" w:rsidR="00BE7E64" w:rsidRPr="0046556A" w:rsidRDefault="00BE7E64" w:rsidP="00C742F0">
      <w:pPr>
        <w:pStyle w:val="p1"/>
        <w:numPr>
          <w:ilvl w:val="0"/>
          <w:numId w:val="19"/>
        </w:numPr>
        <w:rPr>
          <w:rFonts w:ascii="Times New Roman" w:hAnsi="Times New Roman"/>
          <w:sz w:val="24"/>
          <w:szCs w:val="24"/>
        </w:rPr>
      </w:pPr>
      <w:r w:rsidRPr="0046556A">
        <w:rPr>
          <w:rFonts w:ascii="Times New Roman" w:hAnsi="Times New Roman"/>
          <w:sz w:val="24"/>
          <w:szCs w:val="24"/>
        </w:rPr>
        <w:t xml:space="preserve">Prove that the end is </w:t>
      </w:r>
      <w:r w:rsidR="00EE3B2E" w:rsidRPr="0046556A">
        <w:rPr>
          <w:rFonts w:ascii="Times New Roman" w:hAnsi="Times New Roman"/>
          <w:sz w:val="24"/>
          <w:szCs w:val="24"/>
        </w:rPr>
        <w:t>in every next second</w:t>
      </w:r>
      <w:r w:rsidR="009F1AF6" w:rsidRPr="0046556A">
        <w:rPr>
          <w:rFonts w:ascii="Times New Roman" w:hAnsi="Times New Roman"/>
          <w:sz w:val="24"/>
          <w:szCs w:val="24"/>
        </w:rPr>
        <w:t>,</w:t>
      </w:r>
      <w:r w:rsidR="00EE3B2E" w:rsidRPr="0046556A">
        <w:rPr>
          <w:rFonts w:ascii="Times New Roman" w:hAnsi="Times New Roman"/>
          <w:sz w:val="24"/>
          <w:szCs w:val="24"/>
        </w:rPr>
        <w:t xml:space="preserve"> and enjoy it.</w:t>
      </w:r>
      <w:r w:rsidR="00D671C7" w:rsidRPr="0046556A">
        <w:rPr>
          <w:rFonts w:ascii="Times New Roman" w:hAnsi="Times New Roman"/>
          <w:sz w:val="24"/>
          <w:szCs w:val="24"/>
        </w:rPr>
        <w:t xml:space="preserve"> If I am a </w:t>
      </w:r>
      <w:r w:rsidR="009F1AF6" w:rsidRPr="0046556A">
        <w:rPr>
          <w:rFonts w:ascii="Times New Roman" w:hAnsi="Times New Roman"/>
          <w:sz w:val="24"/>
          <w:szCs w:val="24"/>
        </w:rPr>
        <w:t>Boltzmann brain (BB)</w:t>
      </w:r>
      <w:r w:rsidR="00D671C7" w:rsidRPr="0046556A">
        <w:rPr>
          <w:rFonts w:ascii="Times New Roman" w:hAnsi="Times New Roman"/>
          <w:sz w:val="24"/>
          <w:szCs w:val="24"/>
        </w:rPr>
        <w:t>, I will disappear</w:t>
      </w:r>
      <w:r w:rsidR="003E1222" w:rsidRPr="0046556A">
        <w:rPr>
          <w:rFonts w:ascii="Times New Roman" w:hAnsi="Times New Roman"/>
          <w:sz w:val="24"/>
          <w:szCs w:val="24"/>
        </w:rPr>
        <w:t xml:space="preserve"> in the next moment, but the same situation has happened in all previous moments I have </w:t>
      </w:r>
      <w:r w:rsidR="00894867">
        <w:rPr>
          <w:rFonts w:ascii="Times New Roman" w:hAnsi="Times New Roman"/>
          <w:sz w:val="24"/>
          <w:szCs w:val="24"/>
        </w:rPr>
        <w:t xml:space="preserve">an </w:t>
      </w:r>
      <w:r w:rsidR="003E1222" w:rsidRPr="0046556A">
        <w:rPr>
          <w:rFonts w:ascii="Times New Roman" w:hAnsi="Times New Roman"/>
          <w:sz w:val="24"/>
          <w:szCs w:val="24"/>
        </w:rPr>
        <w:t xml:space="preserve">illusion of remembering, and </w:t>
      </w:r>
      <w:r w:rsidR="009F1AF6" w:rsidRPr="0046556A">
        <w:rPr>
          <w:rFonts w:ascii="Times New Roman" w:hAnsi="Times New Roman"/>
          <w:sz w:val="24"/>
          <w:szCs w:val="24"/>
        </w:rPr>
        <w:t xml:space="preserve">this </w:t>
      </w:r>
      <w:r w:rsidR="003E1222" w:rsidRPr="0046556A">
        <w:rPr>
          <w:rFonts w:ascii="Times New Roman" w:hAnsi="Times New Roman"/>
          <w:sz w:val="24"/>
          <w:szCs w:val="24"/>
        </w:rPr>
        <w:t>is “ok”</w:t>
      </w:r>
      <w:r w:rsidR="00201D9E" w:rsidRPr="0046556A">
        <w:rPr>
          <w:rFonts w:ascii="Times New Roman" w:hAnsi="Times New Roman"/>
          <w:sz w:val="24"/>
          <w:szCs w:val="24"/>
        </w:rPr>
        <w:t xml:space="preserve"> </w:t>
      </w:r>
      <w:r w:rsidR="00201D9E" w:rsidRPr="0046556A">
        <w:rPr>
          <w:rFonts w:ascii="Times New Roman" w:hAnsi="Times New Roman"/>
          <w:sz w:val="24"/>
          <w:szCs w:val="24"/>
        </w:rPr>
        <w:fldChar w:fldCharType="begin"/>
      </w:r>
      <w:r w:rsidR="00201D9E" w:rsidRPr="0046556A">
        <w:rPr>
          <w:rFonts w:ascii="Times New Roman" w:hAnsi="Times New Roman"/>
          <w:sz w:val="24"/>
          <w:szCs w:val="24"/>
        </w:rPr>
        <w:instrText xml:space="preserve"> ADDIN ZOTERO_ITEM CSL_CITATION {"citationID":"7BEBCJo2","properties":{"formattedCitation":"(Turchin &amp; Yampolskiy, 2019)","plainCitation":"(Turchin &amp; Yampolskiy, 2019)","noteIndex":0},"citationItems":[{"id":9751,"uris":["http://zotero.org/users/3736454/items/HA288IDJ"],"uri":["http://zotero.org/users/3736454/items/HA288IDJ"],"itemData":{"id":9751,"type":"manuscript","title":"Types of Boltzmann brains","URL":"https://philpapers.org/rec/TURTOB-2","author":[{"family":"Turchin","given":"A."},{"family":"Yampolskiy","given":"R."}],"issued":{"date-parts":[["2019"]]}}}],"schema":"https://github.com/citation-style-language/schema/raw/master/csl-citation.json"} </w:instrText>
      </w:r>
      <w:r w:rsidR="00201D9E" w:rsidRPr="0046556A">
        <w:rPr>
          <w:rFonts w:ascii="Times New Roman" w:hAnsi="Times New Roman"/>
          <w:sz w:val="24"/>
          <w:szCs w:val="24"/>
        </w:rPr>
        <w:fldChar w:fldCharType="separate"/>
      </w:r>
      <w:r w:rsidR="00201D9E" w:rsidRPr="0046556A">
        <w:rPr>
          <w:rFonts w:ascii="Times New Roman" w:hAnsi="Times New Roman"/>
          <w:noProof/>
          <w:sz w:val="24"/>
          <w:szCs w:val="24"/>
        </w:rPr>
        <w:t>(Turchin &amp; Yampolskiy, 2019)</w:t>
      </w:r>
      <w:r w:rsidR="00201D9E" w:rsidRPr="0046556A">
        <w:rPr>
          <w:rFonts w:ascii="Times New Roman" w:hAnsi="Times New Roman"/>
          <w:sz w:val="24"/>
          <w:szCs w:val="24"/>
        </w:rPr>
        <w:fldChar w:fldCharType="end"/>
      </w:r>
      <w:r w:rsidR="003E1222" w:rsidRPr="0046556A">
        <w:rPr>
          <w:rFonts w:ascii="Times New Roman" w:hAnsi="Times New Roman"/>
          <w:sz w:val="24"/>
          <w:szCs w:val="24"/>
        </w:rPr>
        <w:t xml:space="preserve">. There will be a next BB somewhere </w:t>
      </w:r>
      <w:r w:rsidR="009F1AF6" w:rsidRPr="0046556A">
        <w:rPr>
          <w:rFonts w:ascii="Times New Roman" w:hAnsi="Times New Roman"/>
          <w:sz w:val="24"/>
          <w:szCs w:val="24"/>
        </w:rPr>
        <w:t xml:space="preserve">that </w:t>
      </w:r>
      <w:r w:rsidR="003E1222" w:rsidRPr="0046556A">
        <w:rPr>
          <w:rFonts w:ascii="Times New Roman" w:hAnsi="Times New Roman"/>
          <w:sz w:val="24"/>
          <w:szCs w:val="24"/>
        </w:rPr>
        <w:t>will have memories of me now.</w:t>
      </w:r>
    </w:p>
    <w:p w14:paraId="1F6CF714" w14:textId="77777777" w:rsidR="003E1222" w:rsidRPr="0046556A" w:rsidRDefault="003E1222" w:rsidP="003E1222">
      <w:pPr>
        <w:pStyle w:val="p1"/>
        <w:ind w:left="0"/>
        <w:rPr>
          <w:rFonts w:ascii="Times New Roman" w:hAnsi="Times New Roman"/>
          <w:sz w:val="24"/>
          <w:szCs w:val="24"/>
        </w:rPr>
      </w:pPr>
    </w:p>
    <w:p w14:paraId="0224D99D" w14:textId="3B370ED4" w:rsidR="007931F3" w:rsidRPr="0046556A" w:rsidRDefault="009F1AF6" w:rsidP="003E1222">
      <w:pPr>
        <w:pStyle w:val="p1"/>
        <w:ind w:left="743"/>
        <w:jc w:val="both"/>
        <w:rPr>
          <w:rFonts w:ascii="Times New Roman" w:hAnsi="Times New Roman"/>
          <w:sz w:val="24"/>
          <w:szCs w:val="24"/>
        </w:rPr>
      </w:pPr>
      <w:r w:rsidRPr="0046556A">
        <w:rPr>
          <w:rFonts w:ascii="Times New Roman" w:hAnsi="Times New Roman"/>
          <w:iCs/>
          <w:sz w:val="24"/>
          <w:szCs w:val="24"/>
        </w:rPr>
        <w:t>The</w:t>
      </w:r>
      <w:r w:rsidRPr="0046556A">
        <w:rPr>
          <w:rFonts w:ascii="Times New Roman" w:hAnsi="Times New Roman"/>
          <w:i/>
          <w:sz w:val="24"/>
          <w:szCs w:val="24"/>
        </w:rPr>
        <w:t xml:space="preserve"> </w:t>
      </w:r>
      <w:r w:rsidR="007931F3" w:rsidRPr="0046556A">
        <w:rPr>
          <w:rFonts w:ascii="Times New Roman" w:hAnsi="Times New Roman"/>
          <w:i/>
          <w:sz w:val="24"/>
          <w:szCs w:val="24"/>
        </w:rPr>
        <w:t xml:space="preserve">radical </w:t>
      </w:r>
      <w:r w:rsidR="003E1222" w:rsidRPr="0046556A">
        <w:rPr>
          <w:rFonts w:ascii="Times New Roman" w:hAnsi="Times New Roman"/>
          <w:i/>
          <w:sz w:val="24"/>
          <w:szCs w:val="24"/>
        </w:rPr>
        <w:t>Doomsday argument</w:t>
      </w:r>
      <w:r w:rsidR="003E1222" w:rsidRPr="0046556A">
        <w:rPr>
          <w:rFonts w:ascii="Times New Roman" w:hAnsi="Times New Roman"/>
          <w:sz w:val="24"/>
          <w:szCs w:val="24"/>
        </w:rPr>
        <w:t xml:space="preserve"> suggests the end </w:t>
      </w:r>
      <w:r w:rsidR="007931F3" w:rsidRPr="0046556A">
        <w:rPr>
          <w:rFonts w:ascii="Times New Roman" w:hAnsi="Times New Roman"/>
          <w:sz w:val="24"/>
          <w:szCs w:val="24"/>
        </w:rPr>
        <w:t xml:space="preserve">is </w:t>
      </w:r>
      <w:r w:rsidR="003E1222" w:rsidRPr="0046556A">
        <w:rPr>
          <w:rFonts w:ascii="Times New Roman" w:hAnsi="Times New Roman"/>
          <w:sz w:val="24"/>
          <w:szCs w:val="24"/>
        </w:rPr>
        <w:t>in the next moment.</w:t>
      </w:r>
      <w:r w:rsidR="004964FB" w:rsidRPr="0046556A">
        <w:rPr>
          <w:rFonts w:ascii="Times New Roman" w:hAnsi="Times New Roman"/>
          <w:sz w:val="24"/>
          <w:szCs w:val="24"/>
        </w:rPr>
        <w:t xml:space="preserve"> It </w:t>
      </w:r>
      <w:r w:rsidR="007931F3" w:rsidRPr="0046556A">
        <w:rPr>
          <w:rFonts w:ascii="Times New Roman" w:hAnsi="Times New Roman"/>
          <w:sz w:val="24"/>
          <w:szCs w:val="24"/>
        </w:rPr>
        <w:t xml:space="preserve">is </w:t>
      </w:r>
      <w:r w:rsidR="004964FB" w:rsidRPr="0046556A">
        <w:rPr>
          <w:rFonts w:ascii="Times New Roman" w:hAnsi="Times New Roman"/>
          <w:sz w:val="24"/>
          <w:szCs w:val="24"/>
        </w:rPr>
        <w:t>as follow</w:t>
      </w:r>
      <w:r w:rsidR="007931F3" w:rsidRPr="0046556A">
        <w:rPr>
          <w:rFonts w:ascii="Times New Roman" w:hAnsi="Times New Roman"/>
          <w:sz w:val="24"/>
          <w:szCs w:val="24"/>
        </w:rPr>
        <w:t>s:</w:t>
      </w:r>
      <w:r w:rsidR="004964FB" w:rsidRPr="0046556A">
        <w:rPr>
          <w:rFonts w:ascii="Times New Roman" w:hAnsi="Times New Roman"/>
          <w:sz w:val="24"/>
          <w:szCs w:val="24"/>
        </w:rPr>
        <w:t xml:space="preserve"> </w:t>
      </w:r>
    </w:p>
    <w:p w14:paraId="6F2FCA8D" w14:textId="37F05B8C" w:rsidR="007931F3" w:rsidRDefault="004964FB" w:rsidP="003E1222">
      <w:pPr>
        <w:pStyle w:val="p1"/>
        <w:ind w:left="743"/>
        <w:jc w:val="both"/>
        <w:rPr>
          <w:rFonts w:ascii="Times New Roman" w:hAnsi="Times New Roman"/>
          <w:sz w:val="24"/>
          <w:szCs w:val="24"/>
        </w:rPr>
      </w:pPr>
      <w:r w:rsidRPr="0046556A">
        <w:rPr>
          <w:rFonts w:ascii="Times New Roman" w:hAnsi="Times New Roman"/>
          <w:sz w:val="24"/>
          <w:szCs w:val="24"/>
        </w:rPr>
        <w:t>Assumption 1.</w:t>
      </w:r>
      <w:r w:rsidR="003E1222" w:rsidRPr="0046556A">
        <w:rPr>
          <w:rFonts w:ascii="Times New Roman" w:hAnsi="Times New Roman"/>
          <w:sz w:val="24"/>
          <w:szCs w:val="24"/>
        </w:rPr>
        <w:t xml:space="preserve"> If </w:t>
      </w:r>
      <w:r w:rsidR="007931F3" w:rsidRPr="0046556A">
        <w:rPr>
          <w:rFonts w:ascii="Times New Roman" w:hAnsi="Times New Roman"/>
          <w:sz w:val="24"/>
          <w:szCs w:val="24"/>
        </w:rPr>
        <w:t xml:space="preserve">the </w:t>
      </w:r>
      <w:proofErr w:type="spellStart"/>
      <w:r w:rsidR="003E1222" w:rsidRPr="0046556A">
        <w:rPr>
          <w:rFonts w:ascii="Times New Roman" w:hAnsi="Times New Roman"/>
          <w:sz w:val="24"/>
          <w:szCs w:val="24"/>
        </w:rPr>
        <w:t>Everettian</w:t>
      </w:r>
      <w:proofErr w:type="spellEnd"/>
      <w:r w:rsidR="003E1222" w:rsidRPr="0046556A">
        <w:rPr>
          <w:rFonts w:ascii="Times New Roman" w:hAnsi="Times New Roman"/>
          <w:sz w:val="24"/>
          <w:szCs w:val="24"/>
        </w:rPr>
        <w:t xml:space="preserve"> multiverse </w:t>
      </w:r>
      <w:r w:rsidR="007931F3" w:rsidRPr="0046556A">
        <w:rPr>
          <w:rFonts w:ascii="Times New Roman" w:hAnsi="Times New Roman"/>
          <w:sz w:val="24"/>
          <w:szCs w:val="24"/>
        </w:rPr>
        <w:t xml:space="preserve">exists </w:t>
      </w:r>
      <w:r w:rsidR="003E1222" w:rsidRPr="0046556A">
        <w:rPr>
          <w:rFonts w:ascii="Times New Roman" w:hAnsi="Times New Roman"/>
          <w:sz w:val="24"/>
          <w:szCs w:val="24"/>
        </w:rPr>
        <w:t xml:space="preserve">in the sense of </w:t>
      </w:r>
      <w:r w:rsidR="007931F3" w:rsidRPr="0046556A">
        <w:rPr>
          <w:rFonts w:ascii="Times New Roman" w:hAnsi="Times New Roman"/>
          <w:sz w:val="24"/>
          <w:szCs w:val="24"/>
        </w:rPr>
        <w:t xml:space="preserve">the </w:t>
      </w:r>
      <w:r w:rsidR="00894867">
        <w:rPr>
          <w:rFonts w:ascii="Times New Roman" w:hAnsi="Times New Roman"/>
          <w:i/>
          <w:sz w:val="24"/>
          <w:szCs w:val="24"/>
        </w:rPr>
        <w:t>many-</w:t>
      </w:r>
      <w:r w:rsidR="003E1222" w:rsidRPr="0046556A">
        <w:rPr>
          <w:rFonts w:ascii="Times New Roman" w:hAnsi="Times New Roman"/>
          <w:i/>
          <w:sz w:val="24"/>
          <w:szCs w:val="24"/>
        </w:rPr>
        <w:t>world</w:t>
      </w:r>
      <w:r w:rsidR="007931F3" w:rsidRPr="0046556A">
        <w:rPr>
          <w:rFonts w:ascii="Times New Roman" w:hAnsi="Times New Roman"/>
          <w:i/>
          <w:sz w:val="24"/>
          <w:szCs w:val="24"/>
        </w:rPr>
        <w:t>s</w:t>
      </w:r>
      <w:r w:rsidR="003E1222" w:rsidRPr="0046556A">
        <w:rPr>
          <w:rFonts w:ascii="Times New Roman" w:hAnsi="Times New Roman"/>
          <w:i/>
          <w:sz w:val="24"/>
          <w:szCs w:val="24"/>
        </w:rPr>
        <w:t xml:space="preserve"> interpretation</w:t>
      </w:r>
      <w:r w:rsidR="003E1222" w:rsidRPr="0046556A">
        <w:rPr>
          <w:rFonts w:ascii="Times New Roman" w:hAnsi="Times New Roman"/>
          <w:sz w:val="24"/>
          <w:szCs w:val="24"/>
        </w:rPr>
        <w:t xml:space="preserve">, the number of separate branches is growing </w:t>
      </w:r>
      <w:r w:rsidR="007931F3" w:rsidRPr="0046556A">
        <w:rPr>
          <w:rFonts w:ascii="Times New Roman" w:hAnsi="Times New Roman"/>
          <w:sz w:val="24"/>
          <w:szCs w:val="24"/>
        </w:rPr>
        <w:t xml:space="preserve">exponentially </w:t>
      </w:r>
      <w:r w:rsidR="003E1222" w:rsidRPr="0046556A">
        <w:rPr>
          <w:rFonts w:ascii="Times New Roman" w:hAnsi="Times New Roman"/>
          <w:sz w:val="24"/>
          <w:szCs w:val="24"/>
        </w:rPr>
        <w:t>every second, proportional to the number of random quantum events in the observable universe. As there are</w:t>
      </w:r>
      <w:r w:rsidRPr="0046556A">
        <w:rPr>
          <w:rFonts w:ascii="Times New Roman" w:hAnsi="Times New Roman"/>
          <w:sz w:val="24"/>
          <w:szCs w:val="24"/>
        </w:rPr>
        <w:t xml:space="preserve"> around</w:t>
      </w:r>
      <w:r w:rsidR="003E1222" w:rsidRPr="0046556A">
        <w:rPr>
          <w:rFonts w:ascii="Times New Roman" w:hAnsi="Times New Roman"/>
          <w:sz w:val="24"/>
          <w:szCs w:val="24"/>
        </w:rPr>
        <w:t xml:space="preserve"> 10</w:t>
      </w:r>
      <w:r w:rsidR="003E1222" w:rsidRPr="0046556A">
        <w:rPr>
          <w:rFonts w:ascii="Times New Roman" w:hAnsi="Times New Roman"/>
          <w:sz w:val="24"/>
          <w:szCs w:val="24"/>
          <w:vertAlign w:val="superscript"/>
        </w:rPr>
        <w:t>80</w:t>
      </w:r>
      <w:r w:rsidR="003E1222" w:rsidRPr="0046556A">
        <w:rPr>
          <w:rFonts w:ascii="Times New Roman" w:hAnsi="Times New Roman"/>
          <w:sz w:val="24"/>
          <w:szCs w:val="24"/>
        </w:rPr>
        <w:t xml:space="preserve"> </w:t>
      </w:r>
      <w:r w:rsidRPr="0046556A">
        <w:rPr>
          <w:rFonts w:ascii="Times New Roman" w:hAnsi="Times New Roman"/>
          <w:sz w:val="24"/>
          <w:szCs w:val="24"/>
        </w:rPr>
        <w:t xml:space="preserve">elemental particles in the universe, </w:t>
      </w:r>
      <w:r w:rsidR="007931F3" w:rsidRPr="0046556A">
        <w:rPr>
          <w:rFonts w:ascii="Times New Roman" w:hAnsi="Times New Roman"/>
          <w:sz w:val="24"/>
          <w:szCs w:val="24"/>
        </w:rPr>
        <w:t xml:space="preserve">this </w:t>
      </w:r>
      <w:r w:rsidRPr="0046556A">
        <w:rPr>
          <w:rFonts w:ascii="Times New Roman" w:hAnsi="Times New Roman"/>
          <w:sz w:val="24"/>
          <w:szCs w:val="24"/>
        </w:rPr>
        <w:t>means that the number of branches is also growing many orders of magnitude every second. Even if we count only different possible next experience</w:t>
      </w:r>
      <w:r w:rsidR="007931F3" w:rsidRPr="0046556A">
        <w:rPr>
          <w:rFonts w:ascii="Times New Roman" w:hAnsi="Times New Roman"/>
          <w:sz w:val="24"/>
          <w:szCs w:val="24"/>
        </w:rPr>
        <w:t>s</w:t>
      </w:r>
      <w:r w:rsidRPr="0046556A">
        <w:rPr>
          <w:rFonts w:ascii="Times New Roman" w:hAnsi="Times New Roman"/>
          <w:sz w:val="24"/>
          <w:szCs w:val="24"/>
        </w:rPr>
        <w:t xml:space="preserve"> of an observer, the number will be astronomical, as each different pixel in</w:t>
      </w:r>
      <w:r w:rsidR="00894867">
        <w:rPr>
          <w:rFonts w:ascii="Times New Roman" w:hAnsi="Times New Roman"/>
          <w:sz w:val="24"/>
          <w:szCs w:val="24"/>
        </w:rPr>
        <w:t xml:space="preserve"> the</w:t>
      </w:r>
      <w:r w:rsidRPr="0046556A">
        <w:rPr>
          <w:rFonts w:ascii="Times New Roman" w:hAnsi="Times New Roman"/>
          <w:sz w:val="24"/>
          <w:szCs w:val="24"/>
        </w:rPr>
        <w:t xml:space="preserve"> visual field could be counted as </w:t>
      </w:r>
      <w:r w:rsidR="00091815" w:rsidRPr="0046556A">
        <w:rPr>
          <w:rFonts w:ascii="Times New Roman" w:hAnsi="Times New Roman"/>
          <w:sz w:val="24"/>
          <w:szCs w:val="24"/>
        </w:rPr>
        <w:t xml:space="preserve">a </w:t>
      </w:r>
      <w:r w:rsidRPr="0046556A">
        <w:rPr>
          <w:rFonts w:ascii="Times New Roman" w:hAnsi="Times New Roman"/>
          <w:sz w:val="24"/>
          <w:szCs w:val="24"/>
        </w:rPr>
        <w:t xml:space="preserve">separate observer. </w:t>
      </w:r>
    </w:p>
    <w:p w14:paraId="6FDD7937" w14:textId="77777777" w:rsidR="00894867" w:rsidRPr="0046556A" w:rsidRDefault="00894867" w:rsidP="003E1222">
      <w:pPr>
        <w:pStyle w:val="p1"/>
        <w:ind w:left="743"/>
        <w:jc w:val="both"/>
        <w:rPr>
          <w:rFonts w:ascii="Times New Roman" w:hAnsi="Times New Roman"/>
          <w:sz w:val="24"/>
          <w:szCs w:val="24"/>
        </w:rPr>
      </w:pPr>
    </w:p>
    <w:p w14:paraId="4F0B8135" w14:textId="1E8037FB" w:rsidR="007931F3" w:rsidRDefault="004964FB" w:rsidP="003E1222">
      <w:pPr>
        <w:pStyle w:val="p1"/>
        <w:ind w:left="743"/>
        <w:jc w:val="both"/>
        <w:rPr>
          <w:rFonts w:ascii="Times New Roman" w:hAnsi="Times New Roman"/>
          <w:sz w:val="24"/>
          <w:szCs w:val="24"/>
        </w:rPr>
      </w:pPr>
      <w:r w:rsidRPr="0046556A">
        <w:rPr>
          <w:rFonts w:ascii="Times New Roman" w:hAnsi="Times New Roman"/>
          <w:sz w:val="24"/>
          <w:szCs w:val="24"/>
        </w:rPr>
        <w:t xml:space="preserve">Assumption 2. </w:t>
      </w:r>
      <w:r w:rsidR="00A06A65" w:rsidRPr="0046556A">
        <w:rPr>
          <w:rFonts w:ascii="Times New Roman" w:hAnsi="Times New Roman"/>
          <w:sz w:val="24"/>
          <w:szCs w:val="24"/>
        </w:rPr>
        <w:t>T</w:t>
      </w:r>
      <w:r w:rsidRPr="0046556A">
        <w:rPr>
          <w:rFonts w:ascii="Times New Roman" w:hAnsi="Times New Roman"/>
          <w:sz w:val="24"/>
          <w:szCs w:val="24"/>
        </w:rPr>
        <w:t xml:space="preserve">he probability of </w:t>
      </w:r>
      <w:r w:rsidR="00091815" w:rsidRPr="0046556A">
        <w:rPr>
          <w:rFonts w:ascii="Times New Roman" w:hAnsi="Times New Roman"/>
          <w:sz w:val="24"/>
          <w:szCs w:val="24"/>
        </w:rPr>
        <w:t>being an observer depends</w:t>
      </w:r>
      <w:r w:rsidR="00A06A65" w:rsidRPr="0046556A">
        <w:rPr>
          <w:rFonts w:ascii="Times New Roman" w:hAnsi="Times New Roman"/>
          <w:sz w:val="24"/>
          <w:szCs w:val="24"/>
        </w:rPr>
        <w:t xml:space="preserve"> </w:t>
      </w:r>
      <w:r w:rsidR="00091815" w:rsidRPr="0046556A">
        <w:rPr>
          <w:rFonts w:ascii="Times New Roman" w:hAnsi="Times New Roman"/>
          <w:sz w:val="24"/>
          <w:szCs w:val="24"/>
        </w:rPr>
        <w:t xml:space="preserve">only on the </w:t>
      </w:r>
      <w:r w:rsidR="00091815" w:rsidRPr="0046556A">
        <w:rPr>
          <w:rFonts w:ascii="Times New Roman" w:hAnsi="Times New Roman"/>
          <w:i/>
          <w:sz w:val="24"/>
          <w:szCs w:val="24"/>
        </w:rPr>
        <w:t>number</w:t>
      </w:r>
      <w:r w:rsidR="00091815" w:rsidRPr="0046556A">
        <w:rPr>
          <w:rFonts w:ascii="Times New Roman" w:hAnsi="Times New Roman"/>
          <w:sz w:val="24"/>
          <w:szCs w:val="24"/>
        </w:rPr>
        <w:t xml:space="preserve"> of observers</w:t>
      </w:r>
      <w:r w:rsidR="002C3B06" w:rsidRPr="0046556A">
        <w:rPr>
          <w:rFonts w:ascii="Times New Roman" w:hAnsi="Times New Roman"/>
          <w:sz w:val="24"/>
          <w:szCs w:val="24"/>
        </w:rPr>
        <w:t xml:space="preserve">, but not of the </w:t>
      </w:r>
      <w:r w:rsidR="002C3B06" w:rsidRPr="0046556A">
        <w:rPr>
          <w:rFonts w:ascii="Times New Roman" w:hAnsi="Times New Roman"/>
          <w:i/>
          <w:sz w:val="24"/>
          <w:szCs w:val="24"/>
        </w:rPr>
        <w:t>measure</w:t>
      </w:r>
      <w:r w:rsidR="002C3B06" w:rsidRPr="0046556A">
        <w:rPr>
          <w:rFonts w:ascii="Times New Roman" w:hAnsi="Times New Roman"/>
          <w:sz w:val="24"/>
          <w:szCs w:val="24"/>
        </w:rPr>
        <w:t xml:space="preserve"> of an observer</w:t>
      </w:r>
      <w:r w:rsidR="00A06A65" w:rsidRPr="0046556A">
        <w:rPr>
          <w:rFonts w:ascii="Times New Roman" w:hAnsi="Times New Roman"/>
          <w:sz w:val="24"/>
          <w:szCs w:val="24"/>
        </w:rPr>
        <w:t xml:space="preserve">. </w:t>
      </w:r>
    </w:p>
    <w:p w14:paraId="6CAE2565" w14:textId="77777777" w:rsidR="00894867" w:rsidRPr="0046556A" w:rsidRDefault="00894867" w:rsidP="003E1222">
      <w:pPr>
        <w:pStyle w:val="p1"/>
        <w:ind w:left="743"/>
        <w:jc w:val="both"/>
        <w:rPr>
          <w:rFonts w:ascii="Times New Roman" w:hAnsi="Times New Roman"/>
          <w:sz w:val="24"/>
          <w:szCs w:val="24"/>
        </w:rPr>
      </w:pPr>
    </w:p>
    <w:p w14:paraId="47A1A613" w14:textId="79A1609E" w:rsidR="003E1222" w:rsidRPr="0046556A" w:rsidRDefault="00A06A65" w:rsidP="003E1222">
      <w:pPr>
        <w:pStyle w:val="p1"/>
        <w:ind w:left="743"/>
        <w:jc w:val="both"/>
        <w:rPr>
          <w:rFonts w:ascii="Times New Roman" w:hAnsi="Times New Roman"/>
          <w:sz w:val="24"/>
          <w:szCs w:val="24"/>
        </w:rPr>
      </w:pPr>
      <w:r w:rsidRPr="0046556A">
        <w:rPr>
          <w:rFonts w:ascii="Times New Roman" w:hAnsi="Times New Roman"/>
          <w:sz w:val="24"/>
          <w:szCs w:val="24"/>
        </w:rPr>
        <w:t xml:space="preserve">Conclusion: In that case, </w:t>
      </w:r>
      <w:r w:rsidR="007931F3" w:rsidRPr="0046556A">
        <w:rPr>
          <w:rFonts w:ascii="Times New Roman" w:hAnsi="Times New Roman"/>
          <w:sz w:val="24"/>
          <w:szCs w:val="24"/>
        </w:rPr>
        <w:t xml:space="preserve">a </w:t>
      </w:r>
      <w:r w:rsidRPr="0046556A">
        <w:rPr>
          <w:rFonts w:ascii="Times New Roman" w:hAnsi="Times New Roman"/>
          <w:sz w:val="24"/>
          <w:szCs w:val="24"/>
        </w:rPr>
        <w:t>ran</w:t>
      </w:r>
      <w:r w:rsidR="007931F3" w:rsidRPr="0046556A">
        <w:rPr>
          <w:rFonts w:ascii="Times New Roman" w:hAnsi="Times New Roman"/>
          <w:sz w:val="24"/>
          <w:szCs w:val="24"/>
        </w:rPr>
        <w:t>d</w:t>
      </w:r>
      <w:r w:rsidRPr="0046556A">
        <w:rPr>
          <w:rFonts w:ascii="Times New Roman" w:hAnsi="Times New Roman"/>
          <w:sz w:val="24"/>
          <w:szCs w:val="24"/>
        </w:rPr>
        <w:t>om observer will most likely find herself near some cut-off moment which is most likely to be the end of the universe. For example, if the multiverse branches 10</w:t>
      </w:r>
      <w:r w:rsidRPr="0046556A">
        <w:rPr>
          <w:rFonts w:ascii="Times New Roman" w:hAnsi="Times New Roman"/>
          <w:sz w:val="24"/>
          <w:szCs w:val="24"/>
          <w:vertAlign w:val="superscript"/>
        </w:rPr>
        <w:t>20</w:t>
      </w:r>
      <w:r w:rsidRPr="0046556A">
        <w:rPr>
          <w:rFonts w:ascii="Times New Roman" w:hAnsi="Times New Roman"/>
          <w:sz w:val="24"/>
          <w:szCs w:val="24"/>
        </w:rPr>
        <w:t xml:space="preserve"> times every second, there will be 10</w:t>
      </w:r>
      <w:r w:rsidRPr="0046556A">
        <w:rPr>
          <w:rFonts w:ascii="Times New Roman" w:hAnsi="Times New Roman"/>
          <w:sz w:val="24"/>
          <w:szCs w:val="24"/>
          <w:vertAlign w:val="superscript"/>
        </w:rPr>
        <w:t>20</w:t>
      </w:r>
      <w:r w:rsidRPr="0046556A">
        <w:rPr>
          <w:rFonts w:ascii="Times New Roman" w:hAnsi="Times New Roman"/>
          <w:sz w:val="24"/>
          <w:szCs w:val="24"/>
        </w:rPr>
        <w:t xml:space="preserve"> </w:t>
      </w:r>
      <w:r w:rsidR="007931F3" w:rsidRPr="0046556A">
        <w:rPr>
          <w:rFonts w:ascii="Times New Roman" w:hAnsi="Times New Roman"/>
          <w:sz w:val="24"/>
          <w:szCs w:val="24"/>
        </w:rPr>
        <w:t xml:space="preserve">of </w:t>
      </w:r>
      <w:r w:rsidRPr="0046556A">
        <w:rPr>
          <w:rFonts w:ascii="Times New Roman" w:hAnsi="Times New Roman"/>
          <w:sz w:val="24"/>
          <w:szCs w:val="24"/>
        </w:rPr>
        <w:t xml:space="preserve">my copies in the last moment of my existence compared to just one a second ago. </w:t>
      </w:r>
      <w:r w:rsidR="00B6385F" w:rsidRPr="0046556A">
        <w:rPr>
          <w:rFonts w:ascii="Times New Roman" w:hAnsi="Times New Roman"/>
          <w:sz w:val="24"/>
          <w:szCs w:val="24"/>
        </w:rPr>
        <w:t xml:space="preserve">However, if the end of the universe, like false vacuum decay, is itself a probabilistic process, even </w:t>
      </w:r>
      <w:r w:rsidR="007931F3" w:rsidRPr="0046556A">
        <w:rPr>
          <w:rFonts w:ascii="Times New Roman" w:hAnsi="Times New Roman"/>
          <w:sz w:val="24"/>
          <w:szCs w:val="24"/>
        </w:rPr>
        <w:t xml:space="preserve">a </w:t>
      </w:r>
      <w:r w:rsidR="00B6385F" w:rsidRPr="0046556A">
        <w:rPr>
          <w:rFonts w:ascii="Times New Roman" w:hAnsi="Times New Roman"/>
          <w:sz w:val="24"/>
          <w:szCs w:val="24"/>
        </w:rPr>
        <w:t xml:space="preserve">high probability of it will </w:t>
      </w:r>
      <w:r w:rsidR="007931F3" w:rsidRPr="0046556A">
        <w:rPr>
          <w:rFonts w:ascii="Times New Roman" w:hAnsi="Times New Roman"/>
          <w:sz w:val="24"/>
          <w:szCs w:val="24"/>
        </w:rPr>
        <w:t xml:space="preserve">be </w:t>
      </w:r>
      <w:r w:rsidR="00B6385F" w:rsidRPr="0046556A">
        <w:rPr>
          <w:rFonts w:ascii="Times New Roman" w:hAnsi="Times New Roman"/>
          <w:sz w:val="24"/>
          <w:szCs w:val="24"/>
        </w:rPr>
        <w:t xml:space="preserve">unobservable: there could be some form of </w:t>
      </w:r>
      <w:r w:rsidR="00B6385F" w:rsidRPr="0046556A">
        <w:rPr>
          <w:rFonts w:ascii="Times New Roman" w:hAnsi="Times New Roman"/>
          <w:i/>
          <w:sz w:val="24"/>
          <w:szCs w:val="24"/>
        </w:rPr>
        <w:t>fine-tuning</w:t>
      </w:r>
      <w:r w:rsidR="00B6385F" w:rsidRPr="0046556A">
        <w:rPr>
          <w:rFonts w:ascii="Times New Roman" w:hAnsi="Times New Roman"/>
          <w:sz w:val="24"/>
          <w:szCs w:val="24"/>
        </w:rPr>
        <w:t xml:space="preserve"> in which branching and false vacuum decay completely compensate </w:t>
      </w:r>
      <w:r w:rsidR="007931F3" w:rsidRPr="0046556A">
        <w:rPr>
          <w:rFonts w:ascii="Times New Roman" w:hAnsi="Times New Roman"/>
          <w:sz w:val="24"/>
          <w:szCs w:val="24"/>
        </w:rPr>
        <w:t xml:space="preserve">for </w:t>
      </w:r>
      <w:r w:rsidR="00B6385F" w:rsidRPr="0046556A">
        <w:rPr>
          <w:rFonts w:ascii="Times New Roman" w:hAnsi="Times New Roman"/>
          <w:sz w:val="24"/>
          <w:szCs w:val="24"/>
        </w:rPr>
        <w:t>each other</w:t>
      </w:r>
      <w:r w:rsidR="007931F3" w:rsidRPr="0046556A">
        <w:rPr>
          <w:rFonts w:ascii="Times New Roman" w:hAnsi="Times New Roman"/>
          <w:sz w:val="24"/>
          <w:szCs w:val="24"/>
        </w:rPr>
        <w:t>. In other words, i</w:t>
      </w:r>
      <w:r w:rsidR="006A0F50" w:rsidRPr="0046556A">
        <w:rPr>
          <w:rFonts w:ascii="Times New Roman" w:hAnsi="Times New Roman"/>
          <w:sz w:val="24"/>
          <w:szCs w:val="24"/>
        </w:rPr>
        <w:t>f there are 10</w:t>
      </w:r>
      <w:r w:rsidR="006A0F50" w:rsidRPr="0046556A">
        <w:rPr>
          <w:rFonts w:ascii="Times New Roman" w:hAnsi="Times New Roman"/>
          <w:sz w:val="24"/>
          <w:szCs w:val="24"/>
          <w:vertAlign w:val="superscript"/>
        </w:rPr>
        <w:t>20</w:t>
      </w:r>
      <w:r w:rsidR="006A0F50" w:rsidRPr="0046556A">
        <w:rPr>
          <w:rFonts w:ascii="Times New Roman" w:hAnsi="Times New Roman"/>
          <w:sz w:val="24"/>
          <w:szCs w:val="24"/>
        </w:rPr>
        <w:t xml:space="preserve"> braches every second, but the probability of the false vacuum decay is 10</w:t>
      </w:r>
      <w:r w:rsidR="006A0F50" w:rsidRPr="0046556A">
        <w:rPr>
          <w:rFonts w:ascii="Times New Roman" w:hAnsi="Times New Roman"/>
          <w:sz w:val="24"/>
          <w:szCs w:val="24"/>
          <w:vertAlign w:val="superscript"/>
        </w:rPr>
        <w:t>20</w:t>
      </w:r>
      <w:r w:rsidR="006A0F50" w:rsidRPr="0046556A">
        <w:rPr>
          <w:rFonts w:ascii="Times New Roman" w:hAnsi="Times New Roman"/>
          <w:sz w:val="24"/>
          <w:szCs w:val="24"/>
        </w:rPr>
        <w:t xml:space="preserve"> to 1 every second, the total number of observer</w:t>
      </w:r>
      <w:r w:rsidR="007931F3" w:rsidRPr="0046556A">
        <w:rPr>
          <w:rFonts w:ascii="Times New Roman" w:hAnsi="Times New Roman"/>
          <w:sz w:val="24"/>
          <w:szCs w:val="24"/>
        </w:rPr>
        <w:t>s</w:t>
      </w:r>
      <w:r w:rsidR="006A0F50" w:rsidRPr="0046556A">
        <w:rPr>
          <w:rFonts w:ascii="Times New Roman" w:hAnsi="Times New Roman"/>
          <w:sz w:val="24"/>
          <w:szCs w:val="24"/>
        </w:rPr>
        <w:t xml:space="preserve"> will not change. Moreover, the biggest number of observers in the universe could </w:t>
      </w:r>
      <w:r w:rsidR="007F2499" w:rsidRPr="0046556A">
        <w:rPr>
          <w:rFonts w:ascii="Times New Roman" w:hAnsi="Times New Roman"/>
          <w:sz w:val="24"/>
          <w:szCs w:val="24"/>
        </w:rPr>
        <w:t>be located in such</w:t>
      </w:r>
      <w:r w:rsidR="006A0F50" w:rsidRPr="0046556A">
        <w:rPr>
          <w:rFonts w:ascii="Times New Roman" w:hAnsi="Times New Roman"/>
          <w:sz w:val="24"/>
          <w:szCs w:val="24"/>
        </w:rPr>
        <w:t xml:space="preserve"> fine-tuning regions</w:t>
      </w:r>
      <w:r w:rsidR="007F2499" w:rsidRPr="0046556A">
        <w:rPr>
          <w:rFonts w:ascii="Times New Roman" w:hAnsi="Times New Roman"/>
          <w:sz w:val="24"/>
          <w:szCs w:val="24"/>
        </w:rPr>
        <w:t xml:space="preserve">, as </w:t>
      </w:r>
      <w:r w:rsidR="007931F3" w:rsidRPr="0046556A">
        <w:rPr>
          <w:rFonts w:ascii="Times New Roman" w:hAnsi="Times New Roman"/>
          <w:sz w:val="24"/>
          <w:szCs w:val="24"/>
        </w:rPr>
        <w:t xml:space="preserve">the </w:t>
      </w:r>
      <w:r w:rsidR="007F2499" w:rsidRPr="0046556A">
        <w:rPr>
          <w:rFonts w:ascii="Times New Roman" w:hAnsi="Times New Roman"/>
          <w:sz w:val="24"/>
          <w:szCs w:val="24"/>
        </w:rPr>
        <w:t>appea</w:t>
      </w:r>
      <w:r w:rsidR="007931F3" w:rsidRPr="0046556A">
        <w:rPr>
          <w:rFonts w:ascii="Times New Roman" w:hAnsi="Times New Roman"/>
          <w:sz w:val="24"/>
          <w:szCs w:val="24"/>
        </w:rPr>
        <w:t>rance</w:t>
      </w:r>
      <w:r w:rsidR="007F2499" w:rsidRPr="0046556A">
        <w:rPr>
          <w:rFonts w:ascii="Times New Roman" w:hAnsi="Times New Roman"/>
          <w:sz w:val="24"/>
          <w:szCs w:val="24"/>
        </w:rPr>
        <w:t xml:space="preserve"> of </w:t>
      </w:r>
      <w:r w:rsidR="007931F3" w:rsidRPr="0046556A">
        <w:rPr>
          <w:rFonts w:ascii="Times New Roman" w:hAnsi="Times New Roman"/>
          <w:sz w:val="24"/>
          <w:szCs w:val="24"/>
        </w:rPr>
        <w:t xml:space="preserve">a </w:t>
      </w:r>
      <w:r w:rsidR="007F2499" w:rsidRPr="0046556A">
        <w:rPr>
          <w:rFonts w:ascii="Times New Roman" w:hAnsi="Times New Roman"/>
          <w:sz w:val="24"/>
          <w:szCs w:val="24"/>
        </w:rPr>
        <w:t xml:space="preserve">large number of observers every second will not </w:t>
      </w:r>
      <w:r w:rsidR="007931F3" w:rsidRPr="0046556A">
        <w:rPr>
          <w:rFonts w:ascii="Times New Roman" w:hAnsi="Times New Roman"/>
          <w:sz w:val="24"/>
          <w:szCs w:val="24"/>
        </w:rPr>
        <w:t xml:space="preserve">obviate </w:t>
      </w:r>
      <w:r w:rsidR="007F2499" w:rsidRPr="0046556A">
        <w:rPr>
          <w:rFonts w:ascii="Times New Roman" w:hAnsi="Times New Roman"/>
          <w:sz w:val="24"/>
          <w:szCs w:val="24"/>
        </w:rPr>
        <w:t xml:space="preserve">the possibility that </w:t>
      </w:r>
      <w:r w:rsidR="007931F3" w:rsidRPr="0046556A">
        <w:rPr>
          <w:rFonts w:ascii="Times New Roman" w:hAnsi="Times New Roman"/>
          <w:sz w:val="24"/>
          <w:szCs w:val="24"/>
        </w:rPr>
        <w:t xml:space="preserve">a </w:t>
      </w:r>
      <w:r w:rsidR="007F2499" w:rsidRPr="0046556A">
        <w:rPr>
          <w:rFonts w:ascii="Times New Roman" w:hAnsi="Times New Roman"/>
          <w:sz w:val="24"/>
          <w:szCs w:val="24"/>
        </w:rPr>
        <w:t xml:space="preserve">large number will appear in the next second. In </w:t>
      </w:r>
      <w:r w:rsidR="007931F3" w:rsidRPr="0046556A">
        <w:rPr>
          <w:rFonts w:ascii="Times New Roman" w:hAnsi="Times New Roman"/>
          <w:sz w:val="24"/>
          <w:szCs w:val="24"/>
        </w:rPr>
        <w:t xml:space="preserve">such a </w:t>
      </w:r>
      <w:r w:rsidR="007F2499" w:rsidRPr="0046556A">
        <w:rPr>
          <w:rFonts w:ascii="Times New Roman" w:hAnsi="Times New Roman"/>
          <w:sz w:val="24"/>
          <w:szCs w:val="24"/>
        </w:rPr>
        <w:t xml:space="preserve">case, all will eventually </w:t>
      </w:r>
      <w:r w:rsidR="00D23D28" w:rsidRPr="0046556A">
        <w:rPr>
          <w:rFonts w:ascii="Times New Roman" w:hAnsi="Times New Roman"/>
          <w:sz w:val="24"/>
          <w:szCs w:val="24"/>
        </w:rPr>
        <w:t>“</w:t>
      </w:r>
      <w:r w:rsidR="007F2499" w:rsidRPr="0046556A">
        <w:rPr>
          <w:rFonts w:ascii="Times New Roman" w:hAnsi="Times New Roman"/>
          <w:sz w:val="24"/>
          <w:szCs w:val="24"/>
        </w:rPr>
        <w:t>add up to normality</w:t>
      </w:r>
      <w:r w:rsidR="00D23D28" w:rsidRPr="0046556A">
        <w:rPr>
          <w:rFonts w:ascii="Times New Roman" w:hAnsi="Times New Roman"/>
          <w:sz w:val="24"/>
          <w:szCs w:val="24"/>
        </w:rPr>
        <w:t xml:space="preserve">” as </w:t>
      </w:r>
      <w:proofErr w:type="spellStart"/>
      <w:r w:rsidR="00D23D28" w:rsidRPr="0046556A">
        <w:rPr>
          <w:rFonts w:ascii="Times New Roman" w:hAnsi="Times New Roman"/>
          <w:sz w:val="24"/>
          <w:szCs w:val="24"/>
        </w:rPr>
        <w:t>Yudsowsky</w:t>
      </w:r>
      <w:proofErr w:type="spellEnd"/>
      <w:r w:rsidR="00D23D28" w:rsidRPr="0046556A">
        <w:rPr>
          <w:rFonts w:ascii="Times New Roman" w:hAnsi="Times New Roman"/>
          <w:sz w:val="24"/>
          <w:szCs w:val="24"/>
        </w:rPr>
        <w:t xml:space="preserve"> </w:t>
      </w:r>
      <w:hyperlink r:id="rId18" w:history="1">
        <w:r w:rsidR="00D23D28" w:rsidRPr="0046556A">
          <w:rPr>
            <w:rStyle w:val="Hyperlink"/>
            <w:rFonts w:ascii="Times New Roman" w:hAnsi="Times New Roman"/>
            <w:sz w:val="24"/>
            <w:szCs w:val="24"/>
          </w:rPr>
          <w:t>said</w:t>
        </w:r>
      </w:hyperlink>
      <w:r w:rsidR="007F2499" w:rsidRPr="0046556A">
        <w:rPr>
          <w:rFonts w:ascii="Times New Roman" w:hAnsi="Times New Roman"/>
          <w:sz w:val="24"/>
          <w:szCs w:val="24"/>
        </w:rPr>
        <w:t>.</w:t>
      </w:r>
    </w:p>
    <w:p w14:paraId="57826E59" w14:textId="77777777" w:rsidR="00BE7E64" w:rsidRPr="0046556A" w:rsidRDefault="00BE7E64" w:rsidP="00BE7E64">
      <w:pPr>
        <w:pStyle w:val="p1"/>
        <w:ind w:left="0"/>
        <w:rPr>
          <w:rFonts w:ascii="Times New Roman" w:hAnsi="Times New Roman"/>
          <w:sz w:val="24"/>
          <w:szCs w:val="24"/>
        </w:rPr>
      </w:pPr>
    </w:p>
    <w:p w14:paraId="41D03A2D" w14:textId="3F048D00" w:rsidR="00BE7E64" w:rsidRPr="0046556A" w:rsidRDefault="004C7751" w:rsidP="00BE7E64">
      <w:pPr>
        <w:pStyle w:val="p1"/>
        <w:numPr>
          <w:ilvl w:val="0"/>
          <w:numId w:val="19"/>
        </w:numPr>
        <w:jc w:val="both"/>
        <w:rPr>
          <w:rFonts w:ascii="Times New Roman" w:hAnsi="Times New Roman"/>
          <w:sz w:val="24"/>
          <w:szCs w:val="24"/>
        </w:rPr>
      </w:pPr>
      <w:r w:rsidRPr="0046556A">
        <w:rPr>
          <w:rFonts w:ascii="Times New Roman" w:hAnsi="Times New Roman"/>
          <w:bCs/>
          <w:i/>
          <w:sz w:val="24"/>
          <w:szCs w:val="24"/>
        </w:rPr>
        <w:lastRenderedPageBreak/>
        <w:t xml:space="preserve">Postpone </w:t>
      </w:r>
      <w:r w:rsidR="00BE7E64" w:rsidRPr="0046556A">
        <w:rPr>
          <w:rFonts w:ascii="Times New Roman" w:hAnsi="Times New Roman"/>
          <w:bCs/>
          <w:i/>
          <w:sz w:val="24"/>
          <w:szCs w:val="24"/>
        </w:rPr>
        <w:t>the end</w:t>
      </w:r>
      <w:r w:rsidR="00BE7E64" w:rsidRPr="0046556A">
        <w:rPr>
          <w:rFonts w:ascii="Times New Roman" w:hAnsi="Times New Roman"/>
          <w:bCs/>
          <w:sz w:val="24"/>
          <w:szCs w:val="24"/>
        </w:rPr>
        <w:t xml:space="preserve">. Even if the end is inevitable, maybe we could trade one type of end </w:t>
      </w:r>
      <w:r w:rsidRPr="0046556A">
        <w:rPr>
          <w:rFonts w:ascii="Times New Roman" w:hAnsi="Times New Roman"/>
          <w:bCs/>
          <w:sz w:val="24"/>
          <w:szCs w:val="24"/>
        </w:rPr>
        <w:t xml:space="preserve">for </w:t>
      </w:r>
      <w:r w:rsidR="00BE7E64" w:rsidRPr="0046556A">
        <w:rPr>
          <w:rFonts w:ascii="Times New Roman" w:hAnsi="Times New Roman"/>
          <w:bCs/>
          <w:sz w:val="24"/>
          <w:szCs w:val="24"/>
        </w:rPr>
        <w:t>another</w:t>
      </w:r>
      <w:r w:rsidRPr="0046556A">
        <w:rPr>
          <w:rFonts w:ascii="Times New Roman" w:hAnsi="Times New Roman"/>
          <w:bCs/>
          <w:sz w:val="24"/>
          <w:szCs w:val="24"/>
        </w:rPr>
        <w:t xml:space="preserve">; </w:t>
      </w:r>
      <w:r w:rsidR="00BE7E64" w:rsidRPr="0046556A">
        <w:rPr>
          <w:rFonts w:ascii="Times New Roman" w:hAnsi="Times New Roman"/>
          <w:bCs/>
          <w:sz w:val="24"/>
          <w:szCs w:val="24"/>
        </w:rPr>
        <w:t xml:space="preserve">for example, </w:t>
      </w:r>
      <w:r w:rsidRPr="0046556A">
        <w:rPr>
          <w:rFonts w:ascii="Times New Roman" w:hAnsi="Times New Roman"/>
          <w:bCs/>
          <w:sz w:val="24"/>
          <w:szCs w:val="24"/>
        </w:rPr>
        <w:t xml:space="preserve">by </w:t>
      </w:r>
      <w:r w:rsidR="00BE7E64" w:rsidRPr="0046556A">
        <w:rPr>
          <w:rFonts w:ascii="Times New Roman" w:hAnsi="Times New Roman"/>
          <w:bCs/>
          <w:sz w:val="24"/>
          <w:szCs w:val="24"/>
        </w:rPr>
        <w:t>manipulat</w:t>
      </w:r>
      <w:r w:rsidRPr="0046556A">
        <w:rPr>
          <w:rFonts w:ascii="Times New Roman" w:hAnsi="Times New Roman"/>
          <w:bCs/>
          <w:sz w:val="24"/>
          <w:szCs w:val="24"/>
        </w:rPr>
        <w:t>ing</w:t>
      </w:r>
      <w:r w:rsidR="00BE7E64" w:rsidRPr="0046556A">
        <w:rPr>
          <w:rFonts w:ascii="Times New Roman" w:hAnsi="Times New Roman"/>
          <w:bCs/>
          <w:sz w:val="24"/>
          <w:szCs w:val="24"/>
        </w:rPr>
        <w:t xml:space="preserve"> dark energy to escape </w:t>
      </w:r>
      <w:r w:rsidRPr="0046556A">
        <w:rPr>
          <w:rFonts w:ascii="Times New Roman" w:hAnsi="Times New Roman"/>
          <w:bCs/>
          <w:sz w:val="24"/>
          <w:szCs w:val="24"/>
        </w:rPr>
        <w:t xml:space="preserve">the </w:t>
      </w:r>
      <w:r w:rsidR="00BE7E64" w:rsidRPr="0046556A">
        <w:rPr>
          <w:rFonts w:ascii="Times New Roman" w:hAnsi="Times New Roman"/>
          <w:bCs/>
          <w:sz w:val="24"/>
          <w:szCs w:val="24"/>
        </w:rPr>
        <w:t xml:space="preserve">Big Rip and </w:t>
      </w:r>
      <w:r w:rsidRPr="0046556A">
        <w:rPr>
          <w:rFonts w:ascii="Times New Roman" w:hAnsi="Times New Roman"/>
          <w:bCs/>
          <w:sz w:val="24"/>
          <w:szCs w:val="24"/>
        </w:rPr>
        <w:t xml:space="preserve">instead </w:t>
      </w:r>
      <w:r w:rsidR="00BE7E64" w:rsidRPr="0046556A">
        <w:rPr>
          <w:rFonts w:ascii="Times New Roman" w:hAnsi="Times New Roman"/>
          <w:bCs/>
          <w:sz w:val="24"/>
          <w:szCs w:val="24"/>
        </w:rPr>
        <w:t xml:space="preserve">reach </w:t>
      </w:r>
      <w:r w:rsidRPr="0046556A">
        <w:rPr>
          <w:rFonts w:ascii="Times New Roman" w:hAnsi="Times New Roman"/>
          <w:bCs/>
          <w:sz w:val="24"/>
          <w:szCs w:val="24"/>
        </w:rPr>
        <w:t xml:space="preserve">a heat </w:t>
      </w:r>
      <w:r w:rsidR="00BE7E64" w:rsidRPr="0046556A">
        <w:rPr>
          <w:rFonts w:ascii="Times New Roman" w:hAnsi="Times New Roman"/>
          <w:bCs/>
          <w:sz w:val="24"/>
          <w:szCs w:val="24"/>
        </w:rPr>
        <w:t xml:space="preserve">death scenario, getting, say, 100 trillion years instead of 20 billion. During these trillions </w:t>
      </w:r>
      <w:r w:rsidRPr="0046556A">
        <w:rPr>
          <w:rFonts w:ascii="Times New Roman" w:hAnsi="Times New Roman"/>
          <w:bCs/>
          <w:sz w:val="24"/>
          <w:szCs w:val="24"/>
        </w:rPr>
        <w:t xml:space="preserve">of </w:t>
      </w:r>
      <w:r w:rsidR="00BE7E64" w:rsidRPr="0046556A">
        <w:rPr>
          <w:rFonts w:ascii="Times New Roman" w:hAnsi="Times New Roman"/>
          <w:bCs/>
          <w:sz w:val="24"/>
          <w:szCs w:val="24"/>
        </w:rPr>
        <w:t>years</w:t>
      </w:r>
      <w:r w:rsidRPr="0046556A">
        <w:rPr>
          <w:rFonts w:ascii="Times New Roman" w:hAnsi="Times New Roman"/>
          <w:bCs/>
          <w:sz w:val="24"/>
          <w:szCs w:val="24"/>
        </w:rPr>
        <w:t>,</w:t>
      </w:r>
      <w:r w:rsidR="00BE7E64" w:rsidRPr="0046556A">
        <w:rPr>
          <w:rFonts w:ascii="Times New Roman" w:hAnsi="Times New Roman"/>
          <w:bCs/>
          <w:sz w:val="24"/>
          <w:szCs w:val="24"/>
        </w:rPr>
        <w:t xml:space="preserve"> we could find new ways to postpone the end, maybe using energy or the remaining black holes</w:t>
      </w:r>
      <w:r w:rsidR="00D23D28" w:rsidRPr="0046556A">
        <w:rPr>
          <w:rFonts w:ascii="Times New Roman" w:hAnsi="Times New Roman"/>
          <w:bCs/>
          <w:sz w:val="24"/>
          <w:szCs w:val="24"/>
        </w:rPr>
        <w:t xml:space="preserve"> to power our thinking</w:t>
      </w:r>
      <w:r w:rsidR="00BE7E64" w:rsidRPr="0046556A">
        <w:rPr>
          <w:rFonts w:ascii="Times New Roman" w:hAnsi="Times New Roman"/>
          <w:bCs/>
          <w:sz w:val="24"/>
          <w:szCs w:val="24"/>
        </w:rPr>
        <w:t>. So</w:t>
      </w:r>
      <w:r w:rsidR="004964FB" w:rsidRPr="0046556A">
        <w:rPr>
          <w:rFonts w:ascii="Times New Roman" w:hAnsi="Times New Roman"/>
          <w:bCs/>
          <w:sz w:val="24"/>
          <w:szCs w:val="24"/>
        </w:rPr>
        <w:t>,</w:t>
      </w:r>
      <w:r w:rsidR="00BE7E64" w:rsidRPr="0046556A">
        <w:rPr>
          <w:rFonts w:ascii="Times New Roman" w:hAnsi="Times New Roman"/>
          <w:bCs/>
          <w:sz w:val="24"/>
          <w:szCs w:val="24"/>
        </w:rPr>
        <w:t xml:space="preserve"> we never actually solve the problem, but just find ways to live longer</w:t>
      </w:r>
      <w:r w:rsidR="00697F8E" w:rsidRPr="0046556A">
        <w:rPr>
          <w:rFonts w:ascii="Times New Roman" w:hAnsi="Times New Roman"/>
          <w:bCs/>
          <w:sz w:val="24"/>
          <w:szCs w:val="24"/>
        </w:rPr>
        <w:t xml:space="preserve">; </w:t>
      </w:r>
      <w:r w:rsidR="00BE7E64" w:rsidRPr="0046556A">
        <w:rPr>
          <w:rFonts w:ascii="Times New Roman" w:hAnsi="Times New Roman"/>
          <w:bCs/>
          <w:sz w:val="24"/>
          <w:szCs w:val="24"/>
        </w:rPr>
        <w:t xml:space="preserve">this is how </w:t>
      </w:r>
      <w:r w:rsidR="00697F8E" w:rsidRPr="0046556A">
        <w:rPr>
          <w:rFonts w:ascii="Times New Roman" w:hAnsi="Times New Roman"/>
          <w:bCs/>
          <w:sz w:val="24"/>
          <w:szCs w:val="24"/>
        </w:rPr>
        <w:t xml:space="preserve">things </w:t>
      </w:r>
      <w:r w:rsidR="00BE7E64" w:rsidRPr="0046556A">
        <w:rPr>
          <w:rFonts w:ascii="Times New Roman" w:hAnsi="Times New Roman"/>
          <w:bCs/>
          <w:sz w:val="24"/>
          <w:szCs w:val="24"/>
        </w:rPr>
        <w:t xml:space="preserve">often happen in </w:t>
      </w:r>
      <w:r w:rsidR="00697F8E" w:rsidRPr="0046556A">
        <w:rPr>
          <w:rFonts w:ascii="Times New Roman" w:hAnsi="Times New Roman"/>
          <w:bCs/>
          <w:sz w:val="24"/>
          <w:szCs w:val="24"/>
        </w:rPr>
        <w:t xml:space="preserve">day-to-day </w:t>
      </w:r>
      <w:r w:rsidR="00BE7E64" w:rsidRPr="0046556A">
        <w:rPr>
          <w:rFonts w:ascii="Times New Roman" w:hAnsi="Times New Roman"/>
          <w:bCs/>
          <w:sz w:val="24"/>
          <w:szCs w:val="24"/>
        </w:rPr>
        <w:t xml:space="preserve">life. </w:t>
      </w:r>
      <w:r w:rsidR="00697F8E" w:rsidRPr="0046556A">
        <w:rPr>
          <w:rFonts w:ascii="Times New Roman" w:hAnsi="Times New Roman"/>
          <w:bCs/>
          <w:sz w:val="24"/>
          <w:szCs w:val="24"/>
        </w:rPr>
        <w:t>P</w:t>
      </w:r>
      <w:r w:rsidR="00201D9E" w:rsidRPr="0046556A">
        <w:rPr>
          <w:rFonts w:ascii="Times New Roman" w:hAnsi="Times New Roman"/>
          <w:bCs/>
          <w:sz w:val="24"/>
          <w:szCs w:val="24"/>
        </w:rPr>
        <w:t xml:space="preserve">ostponing the end </w:t>
      </w:r>
      <w:r w:rsidR="00697F8E" w:rsidRPr="0046556A">
        <w:rPr>
          <w:rFonts w:ascii="Times New Roman" w:hAnsi="Times New Roman"/>
          <w:bCs/>
          <w:sz w:val="24"/>
          <w:szCs w:val="24"/>
        </w:rPr>
        <w:t xml:space="preserve">might also </w:t>
      </w:r>
      <w:r w:rsidR="00201D9E" w:rsidRPr="0046556A">
        <w:rPr>
          <w:rFonts w:ascii="Times New Roman" w:hAnsi="Times New Roman"/>
          <w:bCs/>
          <w:sz w:val="24"/>
          <w:szCs w:val="24"/>
        </w:rPr>
        <w:t xml:space="preserve">give us time to find </w:t>
      </w:r>
      <w:r w:rsidR="00697F8E" w:rsidRPr="0046556A">
        <w:rPr>
          <w:rFonts w:ascii="Times New Roman" w:hAnsi="Times New Roman"/>
          <w:bCs/>
          <w:sz w:val="24"/>
          <w:szCs w:val="24"/>
        </w:rPr>
        <w:t xml:space="preserve">a permanent </w:t>
      </w:r>
      <w:r w:rsidR="00201D9E" w:rsidRPr="0046556A">
        <w:rPr>
          <w:rFonts w:ascii="Times New Roman" w:hAnsi="Times New Roman"/>
          <w:bCs/>
          <w:sz w:val="24"/>
          <w:szCs w:val="24"/>
        </w:rPr>
        <w:t>solution.</w:t>
      </w:r>
    </w:p>
    <w:p w14:paraId="7F20CABA" w14:textId="77777777" w:rsidR="00087F9C" w:rsidRPr="0046556A" w:rsidRDefault="00087F9C" w:rsidP="00087F9C">
      <w:pPr>
        <w:pStyle w:val="p1"/>
        <w:ind w:left="743"/>
        <w:jc w:val="both"/>
        <w:rPr>
          <w:rFonts w:ascii="Times New Roman" w:hAnsi="Times New Roman"/>
          <w:sz w:val="24"/>
          <w:szCs w:val="24"/>
        </w:rPr>
      </w:pPr>
    </w:p>
    <w:p w14:paraId="4F72B89A" w14:textId="68EF84A0" w:rsidR="00087F9C" w:rsidRPr="0046556A" w:rsidRDefault="00087F9C" w:rsidP="00DE3D24">
      <w:pPr>
        <w:pStyle w:val="p1"/>
        <w:numPr>
          <w:ilvl w:val="0"/>
          <w:numId w:val="19"/>
        </w:numPr>
        <w:jc w:val="both"/>
        <w:rPr>
          <w:rFonts w:ascii="Times New Roman" w:hAnsi="Times New Roman"/>
          <w:sz w:val="24"/>
          <w:szCs w:val="24"/>
        </w:rPr>
      </w:pPr>
      <w:r w:rsidRPr="0046556A">
        <w:rPr>
          <w:rFonts w:ascii="Times New Roman" w:hAnsi="Times New Roman"/>
          <w:bCs/>
          <w:sz w:val="24"/>
          <w:szCs w:val="24"/>
        </w:rPr>
        <w:t>Alternative theories of reality</w:t>
      </w:r>
      <w:r w:rsidR="00201D9E" w:rsidRPr="0046556A">
        <w:rPr>
          <w:rFonts w:ascii="Times New Roman" w:hAnsi="Times New Roman"/>
          <w:bCs/>
          <w:sz w:val="24"/>
          <w:szCs w:val="24"/>
        </w:rPr>
        <w:t xml:space="preserve">, like </w:t>
      </w:r>
      <w:r w:rsidR="00697F8E" w:rsidRPr="0046556A">
        <w:rPr>
          <w:rFonts w:ascii="Times New Roman" w:hAnsi="Times New Roman"/>
          <w:bCs/>
          <w:sz w:val="24"/>
          <w:szCs w:val="24"/>
        </w:rPr>
        <w:t xml:space="preserve">a </w:t>
      </w:r>
      <w:hyperlink r:id="rId19" w:history="1">
        <w:r w:rsidR="00201D9E" w:rsidRPr="0046556A">
          <w:rPr>
            <w:rStyle w:val="Hyperlink"/>
            <w:rFonts w:ascii="Times New Roman" w:hAnsi="Times New Roman"/>
            <w:bCs/>
            <w:sz w:val="24"/>
            <w:szCs w:val="24"/>
          </w:rPr>
          <w:t>holographic universe</w:t>
        </w:r>
      </w:hyperlink>
      <w:r w:rsidR="00DE3D24" w:rsidRPr="0046556A">
        <w:rPr>
          <w:rFonts w:ascii="Times New Roman" w:hAnsi="Times New Roman"/>
          <w:bCs/>
          <w:sz w:val="24"/>
          <w:szCs w:val="24"/>
        </w:rPr>
        <w:t xml:space="preserve"> (where</w:t>
      </w:r>
      <w:r w:rsidR="00894867">
        <w:rPr>
          <w:rFonts w:ascii="Times New Roman" w:hAnsi="Times New Roman"/>
          <w:bCs/>
          <w:sz w:val="24"/>
          <w:szCs w:val="24"/>
        </w:rPr>
        <w:t xml:space="preserve"> the</w:t>
      </w:r>
      <w:r w:rsidR="00DE3D24" w:rsidRPr="0046556A">
        <w:rPr>
          <w:rFonts w:ascii="Times New Roman" w:hAnsi="Times New Roman"/>
          <w:bCs/>
          <w:sz w:val="24"/>
          <w:szCs w:val="24"/>
        </w:rPr>
        <w:t xml:space="preserve"> universe could be completely described by its boundary)</w:t>
      </w:r>
      <w:r w:rsidR="00201D9E" w:rsidRPr="0046556A">
        <w:rPr>
          <w:rFonts w:ascii="Times New Roman" w:hAnsi="Times New Roman"/>
          <w:bCs/>
          <w:sz w:val="24"/>
          <w:szCs w:val="24"/>
        </w:rPr>
        <w:t>,</w:t>
      </w:r>
      <w:r w:rsidRPr="0046556A">
        <w:rPr>
          <w:rFonts w:ascii="Times New Roman" w:hAnsi="Times New Roman"/>
          <w:sz w:val="24"/>
          <w:szCs w:val="24"/>
        </w:rPr>
        <w:t xml:space="preserve"> can offer alternative ways to avoid the death of the universe</w:t>
      </w:r>
      <w:r w:rsidR="00894867">
        <w:rPr>
          <w:rFonts w:ascii="Times New Roman" w:hAnsi="Times New Roman"/>
          <w:sz w:val="24"/>
          <w:szCs w:val="24"/>
        </w:rPr>
        <w:t>. A d</w:t>
      </w:r>
      <w:r w:rsidR="00201D9E" w:rsidRPr="0046556A">
        <w:rPr>
          <w:rFonts w:ascii="Times New Roman" w:hAnsi="Times New Roman"/>
          <w:sz w:val="24"/>
          <w:szCs w:val="24"/>
        </w:rPr>
        <w:t>eeper study of fundamental physics could help us to find new types of “ends” and new survival</w:t>
      </w:r>
      <w:r w:rsidR="00EB6326" w:rsidRPr="0046556A">
        <w:rPr>
          <w:rFonts w:ascii="Times New Roman" w:hAnsi="Times New Roman"/>
          <w:sz w:val="24"/>
          <w:szCs w:val="24"/>
        </w:rPr>
        <w:t xml:space="preserve"> strategies.</w:t>
      </w:r>
    </w:p>
    <w:p w14:paraId="4EED136A" w14:textId="77777777" w:rsidR="00816484" w:rsidRPr="0046556A" w:rsidRDefault="00816484" w:rsidP="00816484"/>
    <w:p w14:paraId="2A72488C" w14:textId="7ADAADBB" w:rsidR="002B354F" w:rsidRPr="0046556A" w:rsidRDefault="002B354F" w:rsidP="002B354F">
      <w:pPr>
        <w:pStyle w:val="Heading1"/>
        <w:rPr>
          <w:rFonts w:ascii="Times New Roman" w:hAnsi="Times New Roman" w:cs="Times New Roman"/>
          <w:sz w:val="24"/>
          <w:szCs w:val="24"/>
        </w:rPr>
      </w:pPr>
      <w:bookmarkStart w:id="38" w:name="_Toc14788566"/>
      <w:bookmarkStart w:id="39" w:name="_Toc25415819"/>
      <w:r w:rsidRPr="0046556A">
        <w:rPr>
          <w:rFonts w:ascii="Times New Roman" w:hAnsi="Times New Roman" w:cs="Times New Roman"/>
          <w:sz w:val="24"/>
          <w:szCs w:val="24"/>
        </w:rPr>
        <w:t xml:space="preserve">4. Preparing </w:t>
      </w:r>
      <w:r w:rsidR="00EB6326" w:rsidRPr="0046556A">
        <w:rPr>
          <w:rFonts w:ascii="Times New Roman" w:hAnsi="Times New Roman" w:cs="Times New Roman"/>
          <w:sz w:val="24"/>
          <w:szCs w:val="24"/>
        </w:rPr>
        <w:t xml:space="preserve">for </w:t>
      </w:r>
      <w:r w:rsidRPr="0046556A">
        <w:rPr>
          <w:rFonts w:ascii="Times New Roman" w:hAnsi="Times New Roman" w:cs="Times New Roman"/>
          <w:sz w:val="24"/>
          <w:szCs w:val="24"/>
        </w:rPr>
        <w:t>infinite survival</w:t>
      </w:r>
      <w:bookmarkEnd w:id="38"/>
      <w:bookmarkEnd w:id="39"/>
    </w:p>
    <w:p w14:paraId="65208DAA" w14:textId="77777777" w:rsidR="00201D9E" w:rsidRPr="0046556A" w:rsidRDefault="00201D9E" w:rsidP="009A7D39">
      <w:pPr>
        <w:pStyle w:val="Heading2"/>
        <w:rPr>
          <w:rFonts w:ascii="Times New Roman" w:hAnsi="Times New Roman" w:cs="Times New Roman"/>
          <w:sz w:val="24"/>
          <w:szCs w:val="24"/>
        </w:rPr>
      </w:pPr>
    </w:p>
    <w:p w14:paraId="6C924461" w14:textId="73292B11" w:rsidR="009A7D39" w:rsidRPr="0046556A" w:rsidRDefault="0003167A" w:rsidP="009A7D39">
      <w:pPr>
        <w:pStyle w:val="Heading2"/>
        <w:rPr>
          <w:rFonts w:ascii="Times New Roman" w:hAnsi="Times New Roman" w:cs="Times New Roman"/>
          <w:sz w:val="24"/>
          <w:szCs w:val="24"/>
        </w:rPr>
      </w:pPr>
      <w:bookmarkStart w:id="40" w:name="_Toc14788567"/>
      <w:bookmarkStart w:id="41" w:name="_Toc25415820"/>
      <w:r w:rsidRPr="0046556A">
        <w:rPr>
          <w:rFonts w:ascii="Times New Roman" w:hAnsi="Times New Roman" w:cs="Times New Roman"/>
          <w:sz w:val="24"/>
          <w:szCs w:val="24"/>
        </w:rPr>
        <w:t xml:space="preserve">4.1. </w:t>
      </w:r>
      <w:r w:rsidR="009A7D39" w:rsidRPr="0046556A">
        <w:rPr>
          <w:rFonts w:ascii="Times New Roman" w:hAnsi="Times New Roman" w:cs="Times New Roman"/>
          <w:sz w:val="24"/>
          <w:szCs w:val="24"/>
        </w:rPr>
        <w:t>Preventing human extinction before the end of the universe</w:t>
      </w:r>
      <w:bookmarkEnd w:id="40"/>
      <w:bookmarkEnd w:id="41"/>
    </w:p>
    <w:p w14:paraId="42562C22" w14:textId="77777777" w:rsidR="009A7D39" w:rsidRPr="0046556A" w:rsidRDefault="009A7D39" w:rsidP="009A7D39"/>
    <w:p w14:paraId="7EE7E798" w14:textId="47BFDC7F" w:rsidR="009A7D39" w:rsidRPr="0046556A" w:rsidRDefault="009A7D39">
      <w:pPr>
        <w:jc w:val="both"/>
      </w:pPr>
      <w:r w:rsidRPr="0046556A">
        <w:t>It seems rather trivial but worth mention</w:t>
      </w:r>
      <w:r w:rsidR="006536B0" w:rsidRPr="0046556A">
        <w:t>ing</w:t>
      </w:r>
      <w:r w:rsidRPr="0046556A">
        <w:t xml:space="preserve">: if humanity (or our descendants in </w:t>
      </w:r>
      <w:r w:rsidR="006536B0" w:rsidRPr="0046556A">
        <w:t xml:space="preserve">the </w:t>
      </w:r>
      <w:r w:rsidRPr="0046556A">
        <w:t xml:space="preserve">form of uploads and AI) goes extinct before the end of the universe, we </w:t>
      </w:r>
      <w:r w:rsidR="006536B0" w:rsidRPr="0046556A">
        <w:t xml:space="preserve">will not </w:t>
      </w:r>
      <w:r w:rsidRPr="0046556A">
        <w:t xml:space="preserve">need ways to </w:t>
      </w:r>
      <w:r w:rsidR="006536B0" w:rsidRPr="0046556A">
        <w:t xml:space="preserve">avoid such an </w:t>
      </w:r>
      <w:r w:rsidRPr="0046556A">
        <w:t>end. However, if superintelligent AI and nanotech appear</w:t>
      </w:r>
      <w:r w:rsidR="006536B0" w:rsidRPr="0046556A">
        <w:t>,</w:t>
      </w:r>
      <w:r w:rsidRPr="0046556A">
        <w:t xml:space="preserve"> and </w:t>
      </w:r>
      <w:r w:rsidR="006536B0" w:rsidRPr="0046556A">
        <w:t xml:space="preserve">humanity survives </w:t>
      </w:r>
      <w:r w:rsidRPr="0046556A">
        <w:t>most early risk</w:t>
      </w:r>
      <w:r w:rsidR="006536B0" w:rsidRPr="0046556A">
        <w:t>s</w:t>
      </w:r>
      <w:r w:rsidRPr="0046556A">
        <w:t xml:space="preserve"> connected with them, there will be rather obvious ways of survival for billions of years (e.g. Dyson spheres, von Neumann probes and space travel)</w:t>
      </w:r>
      <w:r w:rsidR="00201D9E" w:rsidRPr="0046556A">
        <w:t xml:space="preserve"> </w:t>
      </w:r>
      <w:r w:rsidR="00201D9E" w:rsidRPr="0046556A">
        <w:fldChar w:fldCharType="begin"/>
      </w:r>
      <w:r w:rsidR="00201D9E" w:rsidRPr="0046556A">
        <w:instrText xml:space="preserve"> ADDIN ZOTERO_ITEM CSL_CITATION {"citationID":"0SkUtQ5i","properties":{"formattedCitation":"(Bostrom, 2002)","plainCitation":"(Bostrom, 2002)","noteIndex":0},"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00201D9E" w:rsidRPr="0046556A">
        <w:fldChar w:fldCharType="separate"/>
      </w:r>
      <w:r w:rsidR="00201D9E" w:rsidRPr="0046556A">
        <w:rPr>
          <w:noProof/>
        </w:rPr>
        <w:t>(Bostrom, 2002)</w:t>
      </w:r>
      <w:r w:rsidR="00201D9E" w:rsidRPr="0046556A">
        <w:fldChar w:fldCharType="end"/>
      </w:r>
      <w:r w:rsidRPr="0046556A">
        <w:t xml:space="preserve">. Space wars or some </w:t>
      </w:r>
      <w:r w:rsidR="00E74B47" w:rsidRPr="0046556A">
        <w:t>now-</w:t>
      </w:r>
      <w:r w:rsidRPr="0046556A">
        <w:t>unimaginable catastrophes could end humanity</w:t>
      </w:r>
      <w:r w:rsidR="00E74B47" w:rsidRPr="0046556A">
        <w:t>,</w:t>
      </w:r>
      <w:r w:rsidRPr="0046556A">
        <w:t xml:space="preserve"> even </w:t>
      </w:r>
      <w:r w:rsidR="00E74B47" w:rsidRPr="0046556A">
        <w:t xml:space="preserve">at </w:t>
      </w:r>
      <w:r w:rsidRPr="0046556A">
        <w:t>such advance</w:t>
      </w:r>
      <w:r w:rsidR="00E74B47" w:rsidRPr="0046556A">
        <w:t>d</w:t>
      </w:r>
      <w:r w:rsidRPr="0046556A">
        <w:t xml:space="preserve"> stage</w:t>
      </w:r>
      <w:r w:rsidR="00E74B47" w:rsidRPr="0046556A">
        <w:t>s</w:t>
      </w:r>
      <w:r w:rsidRPr="0046556A">
        <w:t>, but it seems less likely</w:t>
      </w:r>
      <w:r w:rsidR="00E74B47" w:rsidRPr="0046556A">
        <w:t>,</w:t>
      </w:r>
      <w:r w:rsidRPr="0046556A">
        <w:t xml:space="preserve"> as the size of t</w:t>
      </w:r>
      <w:r w:rsidR="00201D9E" w:rsidRPr="0046556A">
        <w:t>he space itself will protect us (</w:t>
      </w:r>
      <w:r w:rsidR="00E74B47" w:rsidRPr="0046556A">
        <w:t>barring situations such as an a</w:t>
      </w:r>
      <w:r w:rsidR="00201D9E" w:rsidRPr="0046556A">
        <w:t xml:space="preserve">bsolute Doomsday </w:t>
      </w:r>
      <w:r w:rsidR="00E74B47" w:rsidRPr="0046556A">
        <w:t xml:space="preserve">weapon, as discussed </w:t>
      </w:r>
      <w:r w:rsidR="00201D9E" w:rsidRPr="0046556A">
        <w:t>above).</w:t>
      </w:r>
    </w:p>
    <w:p w14:paraId="5FD34F7E" w14:textId="77777777" w:rsidR="002B354F" w:rsidRPr="0046556A" w:rsidRDefault="002B354F" w:rsidP="002B354F"/>
    <w:p w14:paraId="7D55DF06" w14:textId="3D0285E2" w:rsidR="002B354F" w:rsidRPr="0046556A" w:rsidRDefault="0003167A" w:rsidP="002B354F">
      <w:pPr>
        <w:pStyle w:val="Heading2"/>
        <w:rPr>
          <w:rFonts w:ascii="Times New Roman" w:hAnsi="Times New Roman" w:cs="Times New Roman"/>
          <w:sz w:val="24"/>
          <w:szCs w:val="24"/>
        </w:rPr>
      </w:pPr>
      <w:bookmarkStart w:id="42" w:name="_Toc14788568"/>
      <w:bookmarkStart w:id="43" w:name="_Toc25415821"/>
      <w:r w:rsidRPr="0046556A">
        <w:rPr>
          <w:rFonts w:ascii="Times New Roman" w:hAnsi="Times New Roman" w:cs="Times New Roman"/>
          <w:sz w:val="24"/>
          <w:szCs w:val="24"/>
        </w:rPr>
        <w:t xml:space="preserve">4.2. </w:t>
      </w:r>
      <w:r w:rsidR="002B354F" w:rsidRPr="0046556A">
        <w:rPr>
          <w:rFonts w:ascii="Times New Roman" w:hAnsi="Times New Roman" w:cs="Times New Roman"/>
          <w:sz w:val="24"/>
          <w:szCs w:val="24"/>
        </w:rPr>
        <w:t>Choosing between long and very long future</w:t>
      </w:r>
      <w:bookmarkEnd w:id="42"/>
      <w:r w:rsidR="00E74B47" w:rsidRPr="0046556A">
        <w:rPr>
          <w:rFonts w:ascii="Times New Roman" w:hAnsi="Times New Roman" w:cs="Times New Roman"/>
          <w:sz w:val="24"/>
          <w:szCs w:val="24"/>
        </w:rPr>
        <w:t>s</w:t>
      </w:r>
      <w:bookmarkEnd w:id="43"/>
    </w:p>
    <w:p w14:paraId="2CF215C5" w14:textId="77777777" w:rsidR="004D57C3" w:rsidRPr="0046556A" w:rsidRDefault="004D57C3" w:rsidP="004D57C3"/>
    <w:p w14:paraId="5E39ED86" w14:textId="5C79C768" w:rsidR="004D57C3" w:rsidRPr="0046556A" w:rsidRDefault="004D57C3" w:rsidP="00E5759F">
      <w:pPr>
        <w:jc w:val="both"/>
      </w:pPr>
      <w:r w:rsidRPr="0046556A">
        <w:t xml:space="preserve">There is an important choice we </w:t>
      </w:r>
      <w:r w:rsidR="00E74B47" w:rsidRPr="0046556A">
        <w:t xml:space="preserve">must </w:t>
      </w:r>
      <w:r w:rsidRPr="0046556A">
        <w:t>make before the start of space colonization: what are our values and what do we want to do with the universe</w:t>
      </w:r>
      <w:r w:rsidR="00E74B47" w:rsidRPr="0046556A">
        <w:t xml:space="preserve">? </w:t>
      </w:r>
      <w:r w:rsidR="00E5759F" w:rsidRPr="0046556A">
        <w:t xml:space="preserve">If we send </w:t>
      </w:r>
      <w:r w:rsidR="00E74B47" w:rsidRPr="0046556A">
        <w:t>von Neumann probes (</w:t>
      </w:r>
      <w:proofErr w:type="spellStart"/>
      <w:r w:rsidR="00E5759F" w:rsidRPr="0046556A">
        <w:t>vNP</w:t>
      </w:r>
      <w:r w:rsidR="00FA7F79" w:rsidRPr="0046556A">
        <w:t>s</w:t>
      </w:r>
      <w:proofErr w:type="spellEnd"/>
      <w:r w:rsidR="00E74B47" w:rsidRPr="0046556A">
        <w:t>)</w:t>
      </w:r>
      <w:r w:rsidR="00E5759F" w:rsidRPr="0046556A">
        <w:t xml:space="preserve"> in opposite directions with near-light speed, it will be difficult to reprogram them</w:t>
      </w:r>
      <w:r w:rsidR="00E74B47" w:rsidRPr="0046556A">
        <w:t xml:space="preserve"> </w:t>
      </w:r>
      <w:r w:rsidR="00E5759F" w:rsidRPr="0046556A">
        <w:t xml:space="preserve">if our understanding about </w:t>
      </w:r>
      <w:r w:rsidR="001B1B59" w:rsidRPr="0046556A">
        <w:t xml:space="preserve">our goals </w:t>
      </w:r>
      <w:r w:rsidR="00E5759F" w:rsidRPr="0046556A">
        <w:t>change</w:t>
      </w:r>
      <w:r w:rsidR="00070ECF">
        <w:t>s</w:t>
      </w:r>
      <w:r w:rsidR="00E5759F" w:rsidRPr="0046556A">
        <w:t xml:space="preserve">. </w:t>
      </w:r>
      <w:r w:rsidR="00FA7F79" w:rsidRPr="0046556A">
        <w:t xml:space="preserve">Thus, we need </w:t>
      </w:r>
      <w:r w:rsidR="001B1B59" w:rsidRPr="0046556A">
        <w:t xml:space="preserve">a </w:t>
      </w:r>
      <w:r w:rsidR="00FA7F79" w:rsidRPr="0046556A">
        <w:t>better understanding of the fate of the universe and our attitude to</w:t>
      </w:r>
      <w:r w:rsidR="001B1B59" w:rsidRPr="0046556A">
        <w:t>ward</w:t>
      </w:r>
      <w:r w:rsidR="00FA7F79" w:rsidRPr="0046556A">
        <w:t xml:space="preserve"> it before we start irreversible colonization of </w:t>
      </w:r>
      <w:r w:rsidR="001B1B59" w:rsidRPr="0046556A">
        <w:t>its outer reaches</w:t>
      </w:r>
      <w:r w:rsidR="00FA7F79" w:rsidRPr="0046556A">
        <w:t xml:space="preserve">. </w:t>
      </w:r>
    </w:p>
    <w:p w14:paraId="21ACAADB" w14:textId="77777777" w:rsidR="009A7D39" w:rsidRPr="0046556A" w:rsidRDefault="009A7D39" w:rsidP="00E5759F">
      <w:pPr>
        <w:jc w:val="both"/>
      </w:pPr>
    </w:p>
    <w:p w14:paraId="7823581D" w14:textId="46E3C782" w:rsidR="009A7D39" w:rsidRPr="0046556A" w:rsidRDefault="009A7D39" w:rsidP="00E5759F">
      <w:pPr>
        <w:jc w:val="both"/>
      </w:pPr>
      <w:r w:rsidRPr="0046556A">
        <w:t>This includes an important decision: should we try to get most of the value from the observable universe and accept its natural end</w:t>
      </w:r>
      <w:r w:rsidR="001B1B59" w:rsidRPr="0046556A">
        <w:t>—</w:t>
      </w:r>
      <w:r w:rsidRPr="0046556A">
        <w:t xml:space="preserve">or should we spent most of our resources on a risky bet with </w:t>
      </w:r>
      <w:r w:rsidR="00070ECF">
        <w:t xml:space="preserve">a </w:t>
      </w:r>
      <w:r w:rsidRPr="0046556A">
        <w:t xml:space="preserve">very high payoff: try to </w:t>
      </w:r>
      <w:r w:rsidR="00DE3D24" w:rsidRPr="0046556A">
        <w:t>find</w:t>
      </w:r>
      <w:r w:rsidRPr="0046556A">
        <w:t xml:space="preserve"> the ways to survive the end of the universe.</w:t>
      </w:r>
    </w:p>
    <w:p w14:paraId="4255A30A" w14:textId="77777777" w:rsidR="00D46BF4" w:rsidRPr="0046556A" w:rsidRDefault="00D46BF4" w:rsidP="00D46BF4">
      <w:pPr>
        <w:jc w:val="both"/>
      </w:pPr>
    </w:p>
    <w:p w14:paraId="36373D65" w14:textId="168006A3" w:rsidR="00321A8D" w:rsidRPr="0046556A" w:rsidRDefault="0003167A" w:rsidP="008139C1">
      <w:pPr>
        <w:pStyle w:val="Heading2"/>
        <w:rPr>
          <w:rFonts w:ascii="Times New Roman" w:hAnsi="Times New Roman" w:cs="Times New Roman"/>
          <w:sz w:val="24"/>
          <w:szCs w:val="24"/>
        </w:rPr>
      </w:pPr>
      <w:bookmarkStart w:id="44" w:name="_Toc14788569"/>
      <w:bookmarkStart w:id="45" w:name="_Toc25415822"/>
      <w:r w:rsidRPr="0046556A">
        <w:rPr>
          <w:rFonts w:ascii="Times New Roman" w:hAnsi="Times New Roman" w:cs="Times New Roman"/>
          <w:sz w:val="24"/>
          <w:szCs w:val="24"/>
        </w:rPr>
        <w:t xml:space="preserve">4.3. </w:t>
      </w:r>
      <w:r w:rsidR="00B92644" w:rsidRPr="0046556A">
        <w:rPr>
          <w:rFonts w:ascii="Times New Roman" w:hAnsi="Times New Roman" w:cs="Times New Roman"/>
          <w:sz w:val="24"/>
          <w:szCs w:val="24"/>
        </w:rPr>
        <w:t>Fighting cosmological uncertainty</w:t>
      </w:r>
      <w:bookmarkEnd w:id="44"/>
      <w:bookmarkEnd w:id="45"/>
    </w:p>
    <w:p w14:paraId="280BD231" w14:textId="77777777" w:rsidR="008139C1" w:rsidRPr="0046556A" w:rsidRDefault="008139C1" w:rsidP="00867361">
      <w:pPr>
        <w:jc w:val="both"/>
      </w:pPr>
    </w:p>
    <w:p w14:paraId="0CD53CEB" w14:textId="6A7E3B91" w:rsidR="0013744A" w:rsidRPr="0046556A" w:rsidRDefault="009A7D39" w:rsidP="00867361">
      <w:pPr>
        <w:jc w:val="both"/>
      </w:pPr>
      <w:r w:rsidRPr="0046556A">
        <w:t xml:space="preserve">To make </w:t>
      </w:r>
      <w:r w:rsidR="001B1B59" w:rsidRPr="0046556A">
        <w:t xml:space="preserve">this </w:t>
      </w:r>
      <w:r w:rsidR="008139C1" w:rsidRPr="0046556A">
        <w:t xml:space="preserve">choice, </w:t>
      </w:r>
      <w:r w:rsidRPr="0046556A">
        <w:t xml:space="preserve">we </w:t>
      </w:r>
      <w:r w:rsidR="001B1B59" w:rsidRPr="0046556A">
        <w:t xml:space="preserve">must </w:t>
      </w:r>
      <w:r w:rsidRPr="0046556A">
        <w:t xml:space="preserve">solve </w:t>
      </w:r>
      <w:r w:rsidR="001A37C8" w:rsidRPr="0046556A">
        <w:t>“cosmological uncertainty”</w:t>
      </w:r>
      <w:r w:rsidR="00867361" w:rsidRPr="0046556A">
        <w:t xml:space="preserve">, that is, learn with high credence what </w:t>
      </w:r>
      <w:r w:rsidR="00146052" w:rsidRPr="0046556A">
        <w:t>will be</w:t>
      </w:r>
      <w:r w:rsidR="00867361" w:rsidRPr="0046556A">
        <w:t xml:space="preserve"> the actual end of the universe, how much computation and star travel we can do before it happens, and what our best options and chances to survive it</w:t>
      </w:r>
      <w:r w:rsidR="001B1B59" w:rsidRPr="0046556A">
        <w:t xml:space="preserve"> are</w:t>
      </w:r>
      <w:r w:rsidR="00867361" w:rsidRPr="0046556A">
        <w:t xml:space="preserve">. </w:t>
      </w:r>
      <w:r w:rsidR="008139C1" w:rsidRPr="0046556A">
        <w:t xml:space="preserve">In </w:t>
      </w:r>
      <w:r w:rsidR="002207BC" w:rsidRPr="0046556A">
        <w:t xml:space="preserve">a </w:t>
      </w:r>
      <w:r w:rsidR="008139C1" w:rsidRPr="0046556A">
        <w:t xml:space="preserve">Wikipedia </w:t>
      </w:r>
      <w:hyperlink r:id="rId20" w:history="1">
        <w:r w:rsidR="008139C1" w:rsidRPr="0046556A">
          <w:rPr>
            <w:rStyle w:val="Hyperlink"/>
          </w:rPr>
          <w:t>article</w:t>
        </w:r>
      </w:hyperlink>
      <w:r w:rsidR="008139C1" w:rsidRPr="0046556A">
        <w:t xml:space="preserve"> about unsolved problems in physics</w:t>
      </w:r>
      <w:r w:rsidR="002207BC" w:rsidRPr="0046556A">
        <w:t>,</w:t>
      </w:r>
      <w:r w:rsidR="008139C1" w:rsidRPr="0046556A">
        <w:t xml:space="preserve"> several dozen high-level questions are posted, like why we have </w:t>
      </w:r>
      <w:r w:rsidR="001B1B59" w:rsidRPr="0046556A">
        <w:t xml:space="preserve">the </w:t>
      </w:r>
      <w:r w:rsidR="008139C1" w:rsidRPr="0046556A">
        <w:t>arrow of time</w:t>
      </w:r>
      <w:r w:rsidR="001B1B59" w:rsidRPr="0046556A">
        <w:t>,</w:t>
      </w:r>
      <w:r w:rsidR="008139C1" w:rsidRPr="0046556A">
        <w:t xml:space="preserve"> </w:t>
      </w:r>
      <w:r w:rsidR="002207BC" w:rsidRPr="0046556A">
        <w:t xml:space="preserve">and </w:t>
      </w:r>
      <w:r w:rsidR="008139C1" w:rsidRPr="0046556A">
        <w:t>what the correct interpretation of quantum mechanics</w:t>
      </w:r>
      <w:r w:rsidR="002207BC" w:rsidRPr="0046556A">
        <w:t xml:space="preserve"> might be</w:t>
      </w:r>
      <w:r w:rsidR="008139C1" w:rsidRPr="0046556A">
        <w:t xml:space="preserve">. It seems that most of these questions </w:t>
      </w:r>
      <w:r w:rsidR="002207BC" w:rsidRPr="0046556A">
        <w:t xml:space="preserve">will need to </w:t>
      </w:r>
      <w:r w:rsidR="008139C1" w:rsidRPr="0046556A">
        <w:t xml:space="preserve">be answered before we </w:t>
      </w:r>
      <w:r w:rsidR="002207BC" w:rsidRPr="0046556A">
        <w:t xml:space="preserve">can </w:t>
      </w:r>
      <w:r w:rsidR="008139C1" w:rsidRPr="0046556A">
        <w:t xml:space="preserve">know for sure </w:t>
      </w:r>
      <w:r w:rsidR="001B1B59" w:rsidRPr="0046556A">
        <w:t xml:space="preserve">which is </w:t>
      </w:r>
      <w:r w:rsidR="008139C1" w:rsidRPr="0046556A">
        <w:t>the most probable end of the universe.</w:t>
      </w:r>
    </w:p>
    <w:p w14:paraId="5F28BC0F" w14:textId="77777777" w:rsidR="0013744A" w:rsidRPr="0046556A" w:rsidRDefault="0013744A" w:rsidP="00867361">
      <w:pPr>
        <w:jc w:val="both"/>
      </w:pPr>
    </w:p>
    <w:p w14:paraId="7801B620" w14:textId="0E599BE9" w:rsidR="009A7D39" w:rsidRPr="0046556A" w:rsidRDefault="0013744A" w:rsidP="00867361">
      <w:pPr>
        <w:jc w:val="both"/>
      </w:pPr>
      <w:r w:rsidRPr="0046556A">
        <w:t xml:space="preserve">How long it will take to solve cosmological uncertainty is not clear. Maybe superintelligent AI will appear </w:t>
      </w:r>
      <w:r w:rsidR="001B1B59" w:rsidRPr="0046556A">
        <w:t xml:space="preserve">on a </w:t>
      </w:r>
      <w:r w:rsidRPr="0046556A">
        <w:t>relatively short time scale</w:t>
      </w:r>
      <w:r w:rsidR="001B1B59" w:rsidRPr="0046556A">
        <w:t xml:space="preserve"> of </w:t>
      </w:r>
      <w:r w:rsidR="00070ECF">
        <w:t>around 100 years</w:t>
      </w:r>
      <w:r w:rsidRPr="0046556A">
        <w:t xml:space="preserve"> and will be able to guess everything it needs to know from already available collider and space observation data, or quickly build </w:t>
      </w:r>
      <w:r w:rsidRPr="0046556A">
        <w:lastRenderedPageBreak/>
        <w:t>instruments</w:t>
      </w:r>
      <w:r w:rsidR="001B1B59" w:rsidRPr="0046556A">
        <w:t xml:space="preserve"> to </w:t>
      </w:r>
      <w:r w:rsidR="00A27E73" w:rsidRPr="0046556A">
        <w:t xml:space="preserve">gather data and </w:t>
      </w:r>
      <w:r w:rsidR="001B1B59" w:rsidRPr="0046556A">
        <w:t>develop an answer</w:t>
      </w:r>
      <w:r w:rsidRPr="0046556A">
        <w:t xml:space="preserve">. In that case, the final fate of the universe will be known in </w:t>
      </w:r>
      <w:r w:rsidR="00A27E73" w:rsidRPr="0046556A">
        <w:t xml:space="preserve">a </w:t>
      </w:r>
      <w:r w:rsidRPr="0046556A">
        <w:t xml:space="preserve">few millennia. </w:t>
      </w:r>
    </w:p>
    <w:p w14:paraId="187B73C5" w14:textId="77777777" w:rsidR="0013744A" w:rsidRPr="0046556A" w:rsidRDefault="0013744A" w:rsidP="00867361">
      <w:pPr>
        <w:jc w:val="both"/>
      </w:pPr>
    </w:p>
    <w:p w14:paraId="53151D7D" w14:textId="07D8E0C3" w:rsidR="0013744A" w:rsidRPr="0046556A" w:rsidRDefault="0013744A" w:rsidP="00867361">
      <w:pPr>
        <w:jc w:val="both"/>
      </w:pPr>
      <w:r w:rsidRPr="0046556A">
        <w:t xml:space="preserve">Another possible </w:t>
      </w:r>
      <w:r w:rsidR="005356EB" w:rsidRPr="0046556A">
        <w:t>view</w:t>
      </w:r>
      <w:r w:rsidRPr="0046556A">
        <w:t xml:space="preserve"> is that we can’t learn much </w:t>
      </w:r>
      <w:r w:rsidR="00A27E73" w:rsidRPr="0046556A">
        <w:t xml:space="preserve">from </w:t>
      </w:r>
      <w:r w:rsidRPr="0046556A">
        <w:t xml:space="preserve">local levels of energy and </w:t>
      </w:r>
      <w:r w:rsidR="00A27E73" w:rsidRPr="0046556A">
        <w:t xml:space="preserve">will </w:t>
      </w:r>
      <w:r w:rsidRPr="0046556A">
        <w:t xml:space="preserve">need very </w:t>
      </w:r>
      <w:r w:rsidR="00A27E73" w:rsidRPr="0046556A">
        <w:t>high-</w:t>
      </w:r>
      <w:r w:rsidRPr="0046556A">
        <w:t xml:space="preserve">energy experiments with </w:t>
      </w:r>
      <w:r w:rsidR="00A27E73" w:rsidRPr="0046556A">
        <w:t>Galactic-</w:t>
      </w:r>
      <w:r w:rsidRPr="0046556A">
        <w:t xml:space="preserve">size </w:t>
      </w:r>
      <w:r w:rsidR="00DF378B" w:rsidRPr="0046556A">
        <w:t>accelerators</w:t>
      </w:r>
      <w:r w:rsidRPr="0046556A">
        <w:t xml:space="preserve"> or black holes. The relevant information about the type of the end </w:t>
      </w:r>
      <w:r w:rsidR="00A27E73" w:rsidRPr="0046556A">
        <w:t xml:space="preserve">is, perhaps, </w:t>
      </w:r>
      <w:r w:rsidRPr="0046556A">
        <w:t xml:space="preserve">just not </w:t>
      </w:r>
      <w:r w:rsidR="00A27E73" w:rsidRPr="0046556A">
        <w:t xml:space="preserve">available </w:t>
      </w:r>
      <w:r w:rsidRPr="0046556A">
        <w:t>here</w:t>
      </w:r>
      <w:r w:rsidR="00A27E73" w:rsidRPr="0046556A">
        <w:t>,</w:t>
      </w:r>
      <w:r w:rsidRPr="0046556A">
        <w:t xml:space="preserve"> and we </w:t>
      </w:r>
      <w:r w:rsidR="00A27E73" w:rsidRPr="0046556A">
        <w:t xml:space="preserve">will </w:t>
      </w:r>
      <w:r w:rsidRPr="0046556A">
        <w:t xml:space="preserve">need to wait billions of years before we </w:t>
      </w:r>
      <w:r w:rsidR="00A27E73" w:rsidRPr="0046556A">
        <w:t xml:space="preserve">can </w:t>
      </w:r>
      <w:r w:rsidRPr="0046556A">
        <w:t>observe small differences in dark energy</w:t>
      </w:r>
      <w:r w:rsidR="00DF378B" w:rsidRPr="0046556A">
        <w:t xml:space="preserve"> changes</w:t>
      </w:r>
      <w:r w:rsidR="005D7328" w:rsidRPr="0046556A">
        <w:t xml:space="preserve">. In that case, fighting cosmological uncertainty will have </w:t>
      </w:r>
      <w:r w:rsidR="00A27E73" w:rsidRPr="0046556A">
        <w:t xml:space="preserve">a </w:t>
      </w:r>
      <w:r w:rsidR="005D7328" w:rsidRPr="0046556A">
        <w:t xml:space="preserve">significant opportunity cost, as the later we start irreversible space exploration, the smaller </w:t>
      </w:r>
      <w:r w:rsidR="00A27E73" w:rsidRPr="0046556A">
        <w:t xml:space="preserve">the area </w:t>
      </w:r>
      <w:r w:rsidR="005D7328" w:rsidRPr="0046556A">
        <w:t xml:space="preserve">of the observable universe </w:t>
      </w:r>
      <w:r w:rsidR="00A27E73" w:rsidRPr="0046556A">
        <w:t xml:space="preserve">that </w:t>
      </w:r>
      <w:r w:rsidR="005D7328" w:rsidRPr="0046556A">
        <w:t>will be under our control</w:t>
      </w:r>
      <w:r w:rsidR="00A27E73" w:rsidRPr="0046556A">
        <w:t xml:space="preserve">. This would limit our ability to create </w:t>
      </w:r>
      <w:proofErr w:type="spellStart"/>
      <w:r w:rsidR="005D7328" w:rsidRPr="0046556A">
        <w:t>astro</w:t>
      </w:r>
      <w:proofErr w:type="spellEnd"/>
      <w:r w:rsidR="005D7328" w:rsidRPr="0046556A">
        <w:t>-engineering constructions to fight the end.</w:t>
      </w:r>
    </w:p>
    <w:p w14:paraId="4C16BB51" w14:textId="77777777" w:rsidR="00111B45" w:rsidRPr="0046556A" w:rsidRDefault="00111B45" w:rsidP="00867361">
      <w:pPr>
        <w:jc w:val="both"/>
      </w:pPr>
    </w:p>
    <w:p w14:paraId="6A74727F" w14:textId="16ADAC00" w:rsidR="00CC7086" w:rsidRPr="0046556A" w:rsidRDefault="00111B45" w:rsidP="00867361">
      <w:pPr>
        <w:jc w:val="both"/>
      </w:pPr>
      <w:r w:rsidRPr="0046556A">
        <w:t xml:space="preserve">The closer </w:t>
      </w:r>
      <w:r w:rsidR="00A27E73" w:rsidRPr="0046556A">
        <w:t xml:space="preserve">we are to </w:t>
      </w:r>
      <w:r w:rsidRPr="0046556A">
        <w:t xml:space="preserve">the end of the universe, the more certain we will be </w:t>
      </w:r>
      <w:r w:rsidR="00A27E73" w:rsidRPr="0046556A">
        <w:t xml:space="preserve">regarding </w:t>
      </w:r>
      <w:r w:rsidRPr="0046556A">
        <w:t xml:space="preserve">its nature and timing, but </w:t>
      </w:r>
      <w:r w:rsidR="00A27E73" w:rsidRPr="0046556A">
        <w:t xml:space="preserve">the </w:t>
      </w:r>
      <w:r w:rsidRPr="0046556A">
        <w:t>less time we will have to prepare</w:t>
      </w:r>
      <w:r w:rsidR="00CC7086" w:rsidRPr="0046556A">
        <w:t xml:space="preserve">. </w:t>
      </w:r>
    </w:p>
    <w:p w14:paraId="4DB03CE3" w14:textId="77777777" w:rsidR="00CC7086" w:rsidRPr="0046556A" w:rsidRDefault="00CC7086" w:rsidP="00867361">
      <w:pPr>
        <w:jc w:val="both"/>
      </w:pPr>
    </w:p>
    <w:p w14:paraId="1F1CE154" w14:textId="2D8ED702" w:rsidR="00111B45" w:rsidRPr="0046556A" w:rsidRDefault="00CC7086" w:rsidP="00867361">
      <w:pPr>
        <w:jc w:val="both"/>
      </w:pPr>
      <w:r w:rsidRPr="0046556A">
        <w:t>Also, paradoxically, to fight cosmological uncertainty</w:t>
      </w:r>
      <w:r w:rsidR="00A27E73" w:rsidRPr="0046556A">
        <w:t>,</w:t>
      </w:r>
      <w:r w:rsidRPr="0046556A">
        <w:t xml:space="preserve"> we need larger and more sophisticated physical experiments, which, in turn, increases chances of false vacuum decay or other types of catastrophe.</w:t>
      </w:r>
    </w:p>
    <w:p w14:paraId="5CB1974C" w14:textId="77777777" w:rsidR="002B354F" w:rsidRPr="0046556A" w:rsidRDefault="002B354F" w:rsidP="002B354F"/>
    <w:p w14:paraId="24062D5B" w14:textId="2448231C" w:rsidR="002B354F" w:rsidRPr="0046556A" w:rsidRDefault="0003167A" w:rsidP="002B354F">
      <w:pPr>
        <w:pStyle w:val="Heading2"/>
        <w:rPr>
          <w:rFonts w:ascii="Times New Roman" w:hAnsi="Times New Roman" w:cs="Times New Roman"/>
          <w:sz w:val="24"/>
          <w:szCs w:val="24"/>
        </w:rPr>
      </w:pPr>
      <w:bookmarkStart w:id="46" w:name="_Toc14788570"/>
      <w:bookmarkStart w:id="47" w:name="_Toc25415823"/>
      <w:r w:rsidRPr="0046556A">
        <w:rPr>
          <w:rFonts w:ascii="Times New Roman" w:hAnsi="Times New Roman" w:cs="Times New Roman"/>
          <w:sz w:val="24"/>
          <w:szCs w:val="24"/>
        </w:rPr>
        <w:t xml:space="preserve">4.5. </w:t>
      </w:r>
      <w:r w:rsidR="002B354F" w:rsidRPr="0046556A">
        <w:rPr>
          <w:rFonts w:ascii="Times New Roman" w:hAnsi="Times New Roman" w:cs="Times New Roman"/>
          <w:sz w:val="24"/>
          <w:szCs w:val="24"/>
        </w:rPr>
        <w:t xml:space="preserve">Getting control over large masses </w:t>
      </w:r>
      <w:r w:rsidR="00EE7BC9" w:rsidRPr="0046556A">
        <w:rPr>
          <w:rFonts w:ascii="Times New Roman" w:hAnsi="Times New Roman" w:cs="Times New Roman"/>
          <w:sz w:val="24"/>
          <w:szCs w:val="24"/>
        </w:rPr>
        <w:t>and</w:t>
      </w:r>
      <w:r w:rsidR="002B354F" w:rsidRPr="0046556A">
        <w:rPr>
          <w:rFonts w:ascii="Times New Roman" w:hAnsi="Times New Roman" w:cs="Times New Roman"/>
          <w:sz w:val="24"/>
          <w:szCs w:val="24"/>
        </w:rPr>
        <w:t xml:space="preserve"> energy</w:t>
      </w:r>
      <w:bookmarkEnd w:id="46"/>
      <w:bookmarkEnd w:id="47"/>
    </w:p>
    <w:p w14:paraId="548BDE3A" w14:textId="77777777" w:rsidR="00111B45" w:rsidRPr="0046556A" w:rsidRDefault="00111B45" w:rsidP="00111B45"/>
    <w:p w14:paraId="22C86D79" w14:textId="4860656B" w:rsidR="008321D9" w:rsidRPr="0046556A" w:rsidRDefault="00111B45" w:rsidP="008321D9">
      <w:pPr>
        <w:jc w:val="both"/>
      </w:pPr>
      <w:r w:rsidRPr="0046556A">
        <w:t>Some ideas about how to prevent</w:t>
      </w:r>
      <w:r w:rsidR="006E4845" w:rsidRPr="0046556A">
        <w:t xml:space="preserve"> the end of the universe assume</w:t>
      </w:r>
      <w:r w:rsidRPr="0046556A">
        <w:t xml:space="preserve"> the need to move large amount</w:t>
      </w:r>
      <w:r w:rsidR="00FD0C44" w:rsidRPr="0046556A">
        <w:t>s</w:t>
      </w:r>
      <w:r w:rsidRPr="0046556A">
        <w:t xml:space="preserve"> of matter. </w:t>
      </w:r>
      <w:r w:rsidR="00C771C5" w:rsidRPr="0046556A">
        <w:t>For example,</w:t>
      </w:r>
      <w:r w:rsidR="008321D9" w:rsidRPr="0046556A">
        <w:t xml:space="preserve"> </w:t>
      </w:r>
      <w:r w:rsidR="00FD0C44" w:rsidRPr="0046556A">
        <w:t xml:space="preserve">a </w:t>
      </w:r>
      <w:r w:rsidR="00C771C5" w:rsidRPr="0046556A">
        <w:t>l</w:t>
      </w:r>
      <w:r w:rsidR="00734579" w:rsidRPr="0046556A">
        <w:t xml:space="preserve">arge concentration of matter could change local curvature of space. There are some ideas </w:t>
      </w:r>
      <w:r w:rsidR="00FD0C44" w:rsidRPr="0046556A">
        <w:t xml:space="preserve">about </w:t>
      </w:r>
      <w:r w:rsidR="00734579" w:rsidRPr="0046556A">
        <w:t xml:space="preserve">how to use Dyson spheres to </w:t>
      </w:r>
      <w:r w:rsidR="008321D9" w:rsidRPr="0046556A">
        <w:t>accelerat</w:t>
      </w:r>
      <w:r w:rsidR="00FD0C44" w:rsidRPr="0046556A">
        <w:t>e</w:t>
      </w:r>
      <w:r w:rsidR="00734579" w:rsidRPr="0046556A">
        <w:t xml:space="preserve"> stars</w:t>
      </w:r>
      <w:r w:rsidR="008321D9" w:rsidRPr="0046556A">
        <w:t xml:space="preserve">, but </w:t>
      </w:r>
      <w:r w:rsidR="00FD0C44" w:rsidRPr="0046556A">
        <w:t xml:space="preserve">this would be </w:t>
      </w:r>
      <w:r w:rsidR="00224838" w:rsidRPr="0046556A">
        <w:t xml:space="preserve">a </w:t>
      </w:r>
      <w:r w:rsidR="008321D9" w:rsidRPr="0046556A">
        <w:t>very slow process</w:t>
      </w:r>
      <w:r w:rsidR="005356EB" w:rsidRPr="0046556A">
        <w:t xml:space="preserve"> </w:t>
      </w:r>
      <w:r w:rsidR="005356EB" w:rsidRPr="0046556A">
        <w:fldChar w:fldCharType="begin"/>
      </w:r>
      <w:r w:rsidR="005356EB" w:rsidRPr="0046556A">
        <w:instrText xml:space="preserve"> ADDIN ZOTERO_ITEM CSL_CITATION {"citationID":"YPA8TeQo","properties":{"formattedCitation":"(Loeb, 2018)","plainCitation":"(Loeb, 2018)","noteIndex":0},"citationItems":[{"id":9813,"uris":["http://zotero.org/users/3736454/items/SQICUI5N"],"uri":["http://zotero.org/users/3736454/items/SQICUI5N"],"itemData":{"id":9813,"type":"article-journal","title":"Securing Fuel for Our Frigid Cosmic Future","container-title":"arXiv preprint arXiv:1806.07170","source":"Google Scholar","author":[{"family":"Loeb","given":"Abraham"}],"issued":{"date-parts":[["2018"]]}}}],"schema":"https://github.com/citation-style-language/schema/raw/master/csl-citation.json"} </w:instrText>
      </w:r>
      <w:r w:rsidR="005356EB" w:rsidRPr="0046556A">
        <w:fldChar w:fldCharType="separate"/>
      </w:r>
      <w:r w:rsidR="005356EB" w:rsidRPr="0046556A">
        <w:rPr>
          <w:noProof/>
        </w:rPr>
        <w:t>(Loeb, 2018)</w:t>
      </w:r>
      <w:r w:rsidR="005356EB" w:rsidRPr="0046556A">
        <w:fldChar w:fldCharType="end"/>
      </w:r>
      <w:r w:rsidR="008321D9" w:rsidRPr="0046556A">
        <w:t>.</w:t>
      </w:r>
    </w:p>
    <w:p w14:paraId="2806D8FC" w14:textId="77777777" w:rsidR="008321D9" w:rsidRPr="0046556A" w:rsidRDefault="008321D9" w:rsidP="008321D9">
      <w:pPr>
        <w:jc w:val="both"/>
      </w:pPr>
    </w:p>
    <w:p w14:paraId="14D93B54" w14:textId="53F7B7CB" w:rsidR="00111B45" w:rsidRPr="0046556A" w:rsidRDefault="008321D9">
      <w:pPr>
        <w:jc w:val="both"/>
      </w:pPr>
      <w:r w:rsidRPr="0046556A">
        <w:t xml:space="preserve">There is only a limited part of the observable universe which </w:t>
      </w:r>
      <w:r w:rsidR="00FD0C44" w:rsidRPr="0046556A">
        <w:t xml:space="preserve">we </w:t>
      </w:r>
      <w:r w:rsidRPr="0046556A">
        <w:t xml:space="preserve">could ever reach. </w:t>
      </w:r>
      <w:r w:rsidR="00FD0C44" w:rsidRPr="0046556A">
        <w:t>T</w:t>
      </w:r>
      <w:r w:rsidRPr="0046556A">
        <w:t xml:space="preserve">here is </w:t>
      </w:r>
      <w:r w:rsidR="00FD0C44" w:rsidRPr="0046556A">
        <w:t xml:space="preserve">an </w:t>
      </w:r>
      <w:r w:rsidRPr="0046556A">
        <w:t xml:space="preserve">even smaller part </w:t>
      </w:r>
      <w:r w:rsidR="00FD0C44" w:rsidRPr="0046556A">
        <w:t xml:space="preserve">within </w:t>
      </w:r>
      <w:r w:rsidRPr="0046556A">
        <w:t>which</w:t>
      </w:r>
      <w:r w:rsidR="005356EB" w:rsidRPr="0046556A">
        <w:t xml:space="preserve"> effective</w:t>
      </w:r>
      <w:r w:rsidRPr="0046556A">
        <w:t xml:space="preserve"> communication </w:t>
      </w:r>
      <w:r w:rsidR="00FD0C44" w:rsidRPr="0046556A">
        <w:t xml:space="preserve">with Earth </w:t>
      </w:r>
      <w:r w:rsidRPr="0046556A">
        <w:t>is possible (</w:t>
      </w:r>
      <w:r w:rsidR="00FD0C44" w:rsidRPr="0046556A">
        <w:t xml:space="preserve">i.e. </w:t>
      </w:r>
      <w:r w:rsidRPr="0046556A">
        <w:t xml:space="preserve">sending </w:t>
      </w:r>
      <w:r w:rsidR="00FD0C44" w:rsidRPr="0046556A">
        <w:t xml:space="preserve">and receiving </w:t>
      </w:r>
      <w:r w:rsidRPr="0046556A">
        <w:t>data a few times).</w:t>
      </w:r>
    </w:p>
    <w:p w14:paraId="6C4CCE3A" w14:textId="77777777" w:rsidR="00203D1D" w:rsidRPr="0046556A" w:rsidRDefault="00203D1D" w:rsidP="00203D1D"/>
    <w:p w14:paraId="76804B98" w14:textId="534D5E17" w:rsidR="00203D1D" w:rsidRPr="0046556A" w:rsidRDefault="0003167A" w:rsidP="00203D1D">
      <w:pPr>
        <w:pStyle w:val="Heading2"/>
        <w:rPr>
          <w:rFonts w:ascii="Times New Roman" w:hAnsi="Times New Roman" w:cs="Times New Roman"/>
          <w:sz w:val="24"/>
          <w:szCs w:val="24"/>
        </w:rPr>
      </w:pPr>
      <w:bookmarkStart w:id="48" w:name="_Toc14788571"/>
      <w:bookmarkStart w:id="49" w:name="_Toc25415824"/>
      <w:r w:rsidRPr="0046556A">
        <w:rPr>
          <w:rFonts w:ascii="Times New Roman" w:hAnsi="Times New Roman" w:cs="Times New Roman"/>
          <w:sz w:val="24"/>
          <w:szCs w:val="24"/>
        </w:rPr>
        <w:t xml:space="preserve">4.6. </w:t>
      </w:r>
      <w:r w:rsidR="00203D1D" w:rsidRPr="0046556A">
        <w:rPr>
          <w:rFonts w:ascii="Times New Roman" w:hAnsi="Times New Roman" w:cs="Times New Roman"/>
          <w:sz w:val="24"/>
          <w:szCs w:val="24"/>
        </w:rPr>
        <w:t>Prevent accidental universe destruction</w:t>
      </w:r>
      <w:bookmarkEnd w:id="48"/>
      <w:bookmarkEnd w:id="49"/>
    </w:p>
    <w:p w14:paraId="3067B2ED" w14:textId="77777777" w:rsidR="00B14B54" w:rsidRPr="0046556A" w:rsidRDefault="00B14B54" w:rsidP="00B14B54"/>
    <w:p w14:paraId="4A929F27" w14:textId="5231F3C5" w:rsidR="00B14B54" w:rsidRPr="0046556A" w:rsidRDefault="008321D9">
      <w:pPr>
        <w:jc w:val="both"/>
        <w:rPr>
          <w:lang w:val="en-GB"/>
        </w:rPr>
      </w:pPr>
      <w:r w:rsidRPr="0046556A">
        <w:rPr>
          <w:lang w:val="en-GB"/>
        </w:rPr>
        <w:t>There is</w:t>
      </w:r>
      <w:r w:rsidR="006D6D0C" w:rsidRPr="0046556A">
        <w:rPr>
          <w:lang w:val="en-GB"/>
        </w:rPr>
        <w:t xml:space="preserve"> a</w:t>
      </w:r>
      <w:r w:rsidRPr="0046556A">
        <w:rPr>
          <w:lang w:val="en-GB"/>
        </w:rPr>
        <w:t xml:space="preserve"> very small probability that we could destroy universe even now by starting false vacuum decay. Small black holes could be nucleation point</w:t>
      </w:r>
      <w:r w:rsidR="00124459" w:rsidRPr="0046556A">
        <w:rPr>
          <w:lang w:val="en-GB"/>
        </w:rPr>
        <w:t>s</w:t>
      </w:r>
      <w:r w:rsidRPr="0046556A">
        <w:rPr>
          <w:lang w:val="en-GB"/>
        </w:rPr>
        <w:t xml:space="preserve"> of</w:t>
      </w:r>
      <w:r w:rsidR="00124459" w:rsidRPr="0046556A">
        <w:rPr>
          <w:lang w:val="en-GB"/>
        </w:rPr>
        <w:t xml:space="preserve"> </w:t>
      </w:r>
      <w:r w:rsidRPr="0046556A">
        <w:rPr>
          <w:lang w:val="en-GB"/>
        </w:rPr>
        <w:t>new vacuum</w:t>
      </w:r>
      <w:r w:rsidR="006D6D0C" w:rsidRPr="0046556A">
        <w:rPr>
          <w:lang w:val="en-GB"/>
        </w:rPr>
        <w:t>,</w:t>
      </w:r>
      <w:r w:rsidRPr="0046556A">
        <w:rPr>
          <w:lang w:val="en-GB"/>
        </w:rPr>
        <w:t xml:space="preserve"> and such </w:t>
      </w:r>
      <w:r w:rsidR="00124459" w:rsidRPr="0046556A">
        <w:rPr>
          <w:lang w:val="en-GB"/>
        </w:rPr>
        <w:t xml:space="preserve">small black holes could theoretically appear during experiments in </w:t>
      </w:r>
      <w:r w:rsidR="006D6D0C" w:rsidRPr="0046556A">
        <w:rPr>
          <w:lang w:val="en-GB"/>
        </w:rPr>
        <w:t xml:space="preserve">a hadron </w:t>
      </w:r>
      <w:r w:rsidR="00124459" w:rsidRPr="0046556A">
        <w:rPr>
          <w:lang w:val="en-GB"/>
        </w:rPr>
        <w:t>collider.</w:t>
      </w:r>
      <w:r w:rsidR="003A5580" w:rsidRPr="0046556A">
        <w:rPr>
          <w:lang w:val="en-GB"/>
        </w:rPr>
        <w:t xml:space="preserve"> </w:t>
      </w:r>
      <w:r w:rsidR="006D6D0C" w:rsidRPr="0046556A">
        <w:rPr>
          <w:lang w:val="en-GB"/>
        </w:rPr>
        <w:t>The r</w:t>
      </w:r>
      <w:r w:rsidR="00EE6DAD" w:rsidRPr="0046556A">
        <w:rPr>
          <w:lang w:val="en-GB"/>
        </w:rPr>
        <w:t>ecently discovered Higgs boson</w:t>
      </w:r>
      <w:r w:rsidR="006D6D0C" w:rsidRPr="0046556A">
        <w:rPr>
          <w:lang w:val="en-GB"/>
        </w:rPr>
        <w:t>’s</w:t>
      </w:r>
      <w:r w:rsidR="00EE6DAD" w:rsidRPr="0046556A">
        <w:rPr>
          <w:lang w:val="en-GB"/>
        </w:rPr>
        <w:t xml:space="preserve"> mass range </w:t>
      </w:r>
      <w:r w:rsidR="006D6D0C" w:rsidRPr="0046556A">
        <w:rPr>
          <w:lang w:val="en-GB"/>
        </w:rPr>
        <w:t>renders</w:t>
      </w:r>
      <w:r w:rsidR="00EE6DAD" w:rsidRPr="0046556A">
        <w:rPr>
          <w:lang w:val="en-GB"/>
        </w:rPr>
        <w:t xml:space="preserve"> the vacuum decay hypothesis more probable; also</w:t>
      </w:r>
      <w:r w:rsidR="00031332" w:rsidRPr="0046556A">
        <w:rPr>
          <w:lang w:val="en-GB"/>
        </w:rPr>
        <w:t>,</w:t>
      </w:r>
      <w:r w:rsidR="00EE6DAD" w:rsidRPr="0046556A">
        <w:rPr>
          <w:lang w:val="en-GB"/>
        </w:rPr>
        <w:t xml:space="preserve"> true vacuum will not be like ordinary </w:t>
      </w:r>
      <w:r w:rsidR="00031332" w:rsidRPr="0046556A">
        <w:rPr>
          <w:lang w:val="en-GB"/>
        </w:rPr>
        <w:t>vacuum</w:t>
      </w:r>
      <w:r w:rsidR="00EE6DAD" w:rsidRPr="0046556A">
        <w:rPr>
          <w:lang w:val="en-GB"/>
        </w:rPr>
        <w:t xml:space="preserve">, but will itself gravitationally collapse </w:t>
      </w:r>
      <w:r w:rsidR="002D2BBA" w:rsidRPr="0046556A">
        <w:rPr>
          <w:lang w:val="en-GB"/>
        </w:rPr>
        <w:fldChar w:fldCharType="begin"/>
      </w:r>
      <w:r w:rsidR="00832E51" w:rsidRPr="0046556A">
        <w:rPr>
          <w:lang w:val="en-GB"/>
        </w:rPr>
        <w:instrText xml:space="preserve"> ADDIN ZOTERO_ITEM CSL_CITATION {"citationID":"2X4WHIrR","properties":{"formattedCitation":"(Elias-Miro et al., 2012; Mack, 2015)","plainCitation":"(Elias-Miro et al., 2012; Mack, 2015)","noteIndex":0},"citationItems":[{"id":9862,"uris":["http://zotero.org/users/3736454/items/T534BU3I"],"uri":["http://zotero.org/users/3736454/items/T534BU3I"],"itemData":{"id":9862,"type":"article-journal","title":"Higgs mass implications on the stability of the electroweak vacuum","container-title":"Physics Letters B","page":"222-228","volume":"709","issue":"3","source":"arXiv.org","abstract":"We update instability and metastability bounds of the Standard Model electroweak vacuum in view of the recent ATLAS and CMS Higgs results. For a Higgs mass in the range 124--126 GeV, and for the current central values of the top mass and strong coupling constant, the Higgs potential develops an instability around $10^{11}$ GeV, with a lifetime much longer than the age of the Universe. However, taking into account theoretical and experimental errors, stability up to the Planck scale cannot be excluded. Stability at finite temperature implies an upper bound on the reheat temperature after inflation, which depends critically on the precise values of the Higgs and top masses. A Higgs mass in the range 124--126 GeV is compatible with very high values of the reheating temperature, without conflict with mechanisms of baryogenesis such as leptogenesis. We derive an upper bound on the mass of heavy right-handed neutrinos by requiring that their Yukawa couplings do not destabilize the Higgs potential.","URL":"http://arxiv.org/abs/1112.3022","DOI":"10.1016/j.physletb.2012.02.013","ISSN":"03702693","note":"arXiv: 1112.3022","journalAbbreviation":"Physics Letters B","author":[{"family":"Elias-Miro","given":"Joan"},{"family":"Espinosa","given":"Jose R."},{"family":"Giudice","given":"Gian F."},{"family":"Isidori","given":"Gino"},{"family":"Riotto","given":"Antonio"},{"family":"Strumia","given":"Alessandro"}],"issued":{"date-parts":[["2012",3]]},"accessed":{"date-parts":[["2019",7,22]]}}},{"id":9858,"uris":["http://zotero.org/users/3736454/items/BH23AH9N"],"uri":["http://zotero.org/users/3736454/items/BH23AH9N"],"itemData":{"id":9858,"type":"article-magazine","title":"Vacuum decay: the ultimate catastrophe","container-title":"Cosmos Magazine","abstract":"Of all the ways the Universe might die, vacuum decay is the most efficient.","URL":"https://cosmosmagazine.com/physics/vacuum-decay-ultimate-catastrophe","title-short":"Vacuum decay","language":"en","author":[{"family":"Mack","given":"Kattie"}],"issued":{"date-parts":[["2015"]]},"accessed":{"date-parts":[["2019",7,22]]}}}],"schema":"https://github.com/citation-style-language/schema/raw/master/csl-citation.json"} </w:instrText>
      </w:r>
      <w:r w:rsidR="002D2BBA" w:rsidRPr="0046556A">
        <w:rPr>
          <w:lang w:val="en-GB"/>
        </w:rPr>
        <w:fldChar w:fldCharType="separate"/>
      </w:r>
      <w:r w:rsidR="00832E51" w:rsidRPr="0046556A">
        <w:rPr>
          <w:noProof/>
          <w:lang w:val="en-GB"/>
        </w:rPr>
        <w:t>(Elias-Miro et al., 2012; Mack, 2015)</w:t>
      </w:r>
      <w:r w:rsidR="002D2BBA" w:rsidRPr="0046556A">
        <w:rPr>
          <w:lang w:val="en-GB"/>
        </w:rPr>
        <w:fldChar w:fldCharType="end"/>
      </w:r>
      <w:r w:rsidR="00EE6DAD" w:rsidRPr="0046556A">
        <w:rPr>
          <w:lang w:val="en-GB"/>
        </w:rPr>
        <w:t>.</w:t>
      </w:r>
      <w:r w:rsidRPr="0046556A">
        <w:rPr>
          <w:lang w:val="en-GB"/>
        </w:rPr>
        <w:t xml:space="preserve"> </w:t>
      </w:r>
      <w:r w:rsidR="00031332" w:rsidRPr="0046556A">
        <w:rPr>
          <w:lang w:val="en-GB"/>
        </w:rPr>
        <w:t>O</w:t>
      </w:r>
      <w:r w:rsidR="00562B21" w:rsidRPr="0046556A">
        <w:rPr>
          <w:lang w:val="en-GB"/>
        </w:rPr>
        <w:t>bject</w:t>
      </w:r>
      <w:r w:rsidR="00031332" w:rsidRPr="0046556A">
        <w:rPr>
          <w:lang w:val="en-GB"/>
        </w:rPr>
        <w:t>ions often refer</w:t>
      </w:r>
      <w:r w:rsidR="00562B21" w:rsidRPr="0046556A">
        <w:rPr>
          <w:lang w:val="en-GB"/>
        </w:rPr>
        <w:t xml:space="preserve"> </w:t>
      </w:r>
      <w:r w:rsidR="00031332" w:rsidRPr="0046556A">
        <w:rPr>
          <w:lang w:val="en-GB"/>
        </w:rPr>
        <w:t xml:space="preserve">to </w:t>
      </w:r>
      <w:r w:rsidR="00562B21" w:rsidRPr="0046556A">
        <w:rPr>
          <w:lang w:val="en-GB"/>
        </w:rPr>
        <w:t xml:space="preserve">the fact that much more intensive collisions are happening in the universe all the time; however, there are small differences between collider experiments and natural collisions: the products of LHC collisions have </w:t>
      </w:r>
      <w:r w:rsidR="00031332" w:rsidRPr="0046556A">
        <w:rPr>
          <w:lang w:val="en-GB"/>
        </w:rPr>
        <w:t xml:space="preserve">a </w:t>
      </w:r>
      <w:r w:rsidR="00562B21" w:rsidRPr="0046556A">
        <w:rPr>
          <w:lang w:val="en-GB"/>
        </w:rPr>
        <w:t xml:space="preserve">small relative speed to the Earth as opposite </w:t>
      </w:r>
      <w:r w:rsidR="00031332" w:rsidRPr="0046556A">
        <w:rPr>
          <w:lang w:val="en-GB"/>
        </w:rPr>
        <w:t xml:space="preserve">beams </w:t>
      </w:r>
      <w:r w:rsidR="00D037D7">
        <w:rPr>
          <w:lang w:val="en-GB"/>
        </w:rPr>
        <w:t>collide</w:t>
      </w:r>
      <w:r w:rsidR="005356EB" w:rsidRPr="0046556A">
        <w:rPr>
          <w:lang w:val="en-GB"/>
        </w:rPr>
        <w:t xml:space="preserve"> </w:t>
      </w:r>
      <w:r w:rsidR="005356EB" w:rsidRPr="0046556A">
        <w:rPr>
          <w:lang w:val="en-GB"/>
        </w:rPr>
        <w:fldChar w:fldCharType="begin"/>
      </w:r>
      <w:r w:rsidR="005356EB" w:rsidRPr="0046556A">
        <w:rPr>
          <w:lang w:val="en-GB"/>
        </w:rPr>
        <w:instrText xml:space="preserve"> ADDIN ZOTERO_ITEM CSL_CITATION {"citationID":"1TomyjXe","properties":{"formattedCitation":"(Kent, 2004)","plainCitation":"(Kent, 2004)","noteIndex":0},"citationItems":[{"id":696,"uris":["http://zotero.org/users/3736454/items/EW3ESPVQ"],"uri":["http://zotero.org/users/3736454/items/EW3ESPVQ"],"itemData":{"id":696,"type":"article-journal","title":"A critical look at risk assessments for global catastrophes","container-title":"Risk Analysis","page":"157–68","volume":"24","issue":"1","language":"pt","author":[{"family":"Kent","given":"Adrian"}],"issued":{"date-parts":[["2004",2]]}}}],"schema":"https://github.com/citation-style-language/schema/raw/master/csl-citation.json"} </w:instrText>
      </w:r>
      <w:r w:rsidR="005356EB" w:rsidRPr="0046556A">
        <w:rPr>
          <w:lang w:val="en-GB"/>
        </w:rPr>
        <w:fldChar w:fldCharType="separate"/>
      </w:r>
      <w:r w:rsidR="005356EB" w:rsidRPr="0046556A">
        <w:rPr>
          <w:noProof/>
          <w:lang w:val="en-GB"/>
        </w:rPr>
        <w:t>(Kent, 2004)</w:t>
      </w:r>
      <w:r w:rsidR="005356EB" w:rsidRPr="0046556A">
        <w:rPr>
          <w:lang w:val="en-GB"/>
        </w:rPr>
        <w:fldChar w:fldCharType="end"/>
      </w:r>
      <w:r w:rsidR="00562B21" w:rsidRPr="0046556A">
        <w:rPr>
          <w:lang w:val="en-GB"/>
        </w:rPr>
        <w:t xml:space="preserve">. As a result, </w:t>
      </w:r>
      <w:r w:rsidR="0071754F" w:rsidRPr="0046556A">
        <w:rPr>
          <w:lang w:val="en-GB"/>
        </w:rPr>
        <w:t xml:space="preserve">it is </w:t>
      </w:r>
      <w:r w:rsidR="00562B21" w:rsidRPr="0046556A">
        <w:rPr>
          <w:lang w:val="en-GB"/>
        </w:rPr>
        <w:t xml:space="preserve">possible small black holes </w:t>
      </w:r>
      <w:r w:rsidR="0071754F" w:rsidRPr="0046556A">
        <w:rPr>
          <w:lang w:val="en-GB"/>
        </w:rPr>
        <w:t xml:space="preserve">could have the </w:t>
      </w:r>
      <w:r w:rsidR="00562B21" w:rsidRPr="0046556A">
        <w:rPr>
          <w:lang w:val="en-GB"/>
        </w:rPr>
        <w:t>opportunity to catch surrounding atoms before evaporat</w:t>
      </w:r>
      <w:r w:rsidR="0071754F" w:rsidRPr="0046556A">
        <w:rPr>
          <w:lang w:val="en-GB"/>
        </w:rPr>
        <w:t>ing</w:t>
      </w:r>
      <w:r w:rsidR="00562B21" w:rsidRPr="0046556A">
        <w:rPr>
          <w:lang w:val="en-GB"/>
        </w:rPr>
        <w:t xml:space="preserve"> via H</w:t>
      </w:r>
      <w:r w:rsidR="00DE3D24" w:rsidRPr="0046556A">
        <w:rPr>
          <w:lang w:val="en-GB"/>
        </w:rPr>
        <w:t>aw</w:t>
      </w:r>
      <w:r w:rsidR="00562B21" w:rsidRPr="0046556A">
        <w:rPr>
          <w:lang w:val="en-GB"/>
        </w:rPr>
        <w:t xml:space="preserve">king radiation and could start </w:t>
      </w:r>
      <w:r w:rsidR="00AE617F" w:rsidRPr="0046556A">
        <w:rPr>
          <w:lang w:val="en-GB"/>
        </w:rPr>
        <w:t xml:space="preserve">to </w:t>
      </w:r>
      <w:r w:rsidR="00562B21" w:rsidRPr="0046556A">
        <w:rPr>
          <w:lang w:val="en-GB"/>
        </w:rPr>
        <w:t xml:space="preserve">grow. </w:t>
      </w:r>
    </w:p>
    <w:p w14:paraId="2774A07E" w14:textId="77777777" w:rsidR="00B14B54" w:rsidRPr="0046556A" w:rsidRDefault="00B14B54" w:rsidP="00562B21">
      <w:pPr>
        <w:jc w:val="both"/>
        <w:rPr>
          <w:lang w:val="en-GB"/>
        </w:rPr>
      </w:pPr>
    </w:p>
    <w:p w14:paraId="2C8572D4" w14:textId="690882FF" w:rsidR="001C73B2" w:rsidRPr="0046556A" w:rsidRDefault="00562B21" w:rsidP="00562B21">
      <w:pPr>
        <w:jc w:val="both"/>
        <w:rPr>
          <w:lang w:val="en-GB"/>
        </w:rPr>
      </w:pPr>
      <w:r w:rsidRPr="0046556A">
        <w:rPr>
          <w:lang w:val="en-GB"/>
        </w:rPr>
        <w:t xml:space="preserve">Such </w:t>
      </w:r>
      <w:r w:rsidR="00AE617F" w:rsidRPr="0046556A">
        <w:rPr>
          <w:lang w:val="en-GB"/>
        </w:rPr>
        <w:t xml:space="preserve">a </w:t>
      </w:r>
      <w:r w:rsidRPr="0046556A">
        <w:rPr>
          <w:lang w:val="en-GB"/>
        </w:rPr>
        <w:t>growing black hole would eventually consume the Earth</w:t>
      </w:r>
      <w:r w:rsidR="00DE3D24" w:rsidRPr="0046556A">
        <w:rPr>
          <w:lang w:val="en-GB"/>
        </w:rPr>
        <w:t xml:space="preserve"> (as in David </w:t>
      </w:r>
      <w:proofErr w:type="spellStart"/>
      <w:r w:rsidR="00DE3D24" w:rsidRPr="0046556A">
        <w:rPr>
          <w:lang w:val="en-GB"/>
        </w:rPr>
        <w:t>Brin’s</w:t>
      </w:r>
      <w:proofErr w:type="spellEnd"/>
      <w:r w:rsidR="00DE3D24" w:rsidRPr="0046556A">
        <w:rPr>
          <w:lang w:val="en-GB"/>
        </w:rPr>
        <w:t xml:space="preserve"> novel </w:t>
      </w:r>
      <w:r w:rsidR="00DE3D24" w:rsidRPr="0046556A">
        <w:rPr>
          <w:i/>
          <w:lang w:val="en-GB"/>
        </w:rPr>
        <w:t>Earth</w:t>
      </w:r>
      <w:r w:rsidR="006823A4" w:rsidRPr="0046556A">
        <w:rPr>
          <w:lang w:val="en-GB"/>
        </w:rPr>
        <w:t>)</w:t>
      </w:r>
      <w:r w:rsidRPr="0046556A">
        <w:rPr>
          <w:lang w:val="en-GB"/>
        </w:rPr>
        <w:t>, but not immediately</w:t>
      </w:r>
      <w:r w:rsidR="00AE617F" w:rsidRPr="0046556A">
        <w:rPr>
          <w:lang w:val="en-GB"/>
        </w:rPr>
        <w:t>,</w:t>
      </w:r>
      <w:r w:rsidRPr="0046556A">
        <w:rPr>
          <w:lang w:val="en-GB"/>
        </w:rPr>
        <w:t xml:space="preserve"> as the accretion rate initially could be very </w:t>
      </w:r>
      <w:r w:rsidR="00216217" w:rsidRPr="0046556A">
        <w:rPr>
          <w:lang w:val="en-GB"/>
        </w:rPr>
        <w:t>slow on</w:t>
      </w:r>
      <w:r w:rsidR="00B14B54" w:rsidRPr="0046556A">
        <w:rPr>
          <w:lang w:val="en-GB"/>
        </w:rPr>
        <w:t xml:space="preserve"> the</w:t>
      </w:r>
      <w:r w:rsidR="00216217" w:rsidRPr="0046556A">
        <w:rPr>
          <w:lang w:val="en-GB"/>
        </w:rPr>
        <w:t xml:space="preserve"> early stages. It may tak</w:t>
      </w:r>
      <w:r w:rsidRPr="0046556A">
        <w:rPr>
          <w:lang w:val="en-GB"/>
        </w:rPr>
        <w:t>e years before</w:t>
      </w:r>
      <w:r w:rsidR="00216217" w:rsidRPr="0046556A">
        <w:rPr>
          <w:lang w:val="en-GB"/>
        </w:rPr>
        <w:t xml:space="preserve"> any observable effects</w:t>
      </w:r>
      <w:r w:rsidR="00E06A14" w:rsidRPr="0046556A">
        <w:rPr>
          <w:lang w:val="en-GB"/>
        </w:rPr>
        <w:t xml:space="preserve"> became obvious </w:t>
      </w:r>
      <w:r w:rsidR="00216217" w:rsidRPr="0046556A">
        <w:rPr>
          <w:lang w:val="en-GB"/>
        </w:rPr>
        <w:t>(as</w:t>
      </w:r>
      <w:r w:rsidR="00B14B54" w:rsidRPr="0046556A">
        <w:rPr>
          <w:lang w:val="en-GB"/>
        </w:rPr>
        <w:t xml:space="preserve"> the</w:t>
      </w:r>
      <w:r w:rsidR="00216217" w:rsidRPr="0046556A">
        <w:rPr>
          <w:lang w:val="en-GB"/>
        </w:rPr>
        <w:t xml:space="preserve"> </w:t>
      </w:r>
      <w:r w:rsidR="00B14B54" w:rsidRPr="0046556A">
        <w:rPr>
          <w:lang w:val="en-GB"/>
        </w:rPr>
        <w:t xml:space="preserve">accretion rate could become stable on some lower level and the whole black hole will be just </w:t>
      </w:r>
      <w:r w:rsidR="00E06A14" w:rsidRPr="0046556A">
        <w:rPr>
          <w:lang w:val="en-GB"/>
        </w:rPr>
        <w:t xml:space="preserve">the size of </w:t>
      </w:r>
      <w:r w:rsidR="00B14B54" w:rsidRPr="0046556A">
        <w:rPr>
          <w:lang w:val="en-GB"/>
        </w:rPr>
        <w:t xml:space="preserve">a few atoms, surrounded by a pocket of hot gas and sitting somewhere in the </w:t>
      </w:r>
      <w:proofErr w:type="spellStart"/>
      <w:r w:rsidR="00B14B54" w:rsidRPr="0046556A">
        <w:rPr>
          <w:lang w:val="en-GB"/>
        </w:rPr>
        <w:t>center</w:t>
      </w:r>
      <w:proofErr w:type="spellEnd"/>
      <w:r w:rsidR="00B14B54" w:rsidRPr="0046556A">
        <w:rPr>
          <w:lang w:val="en-GB"/>
        </w:rPr>
        <w:t xml:space="preserve"> of the Earth). </w:t>
      </w:r>
    </w:p>
    <w:p w14:paraId="470686B3" w14:textId="77777777" w:rsidR="00B14B54" w:rsidRPr="0046556A" w:rsidRDefault="00B14B54" w:rsidP="00562B21">
      <w:pPr>
        <w:jc w:val="both"/>
        <w:rPr>
          <w:lang w:val="en-GB"/>
        </w:rPr>
      </w:pPr>
    </w:p>
    <w:p w14:paraId="606A51B9" w14:textId="71F2BD9B" w:rsidR="00B14B54" w:rsidRPr="0046556A" w:rsidRDefault="00B14B54" w:rsidP="00562B21">
      <w:pPr>
        <w:jc w:val="both"/>
        <w:rPr>
          <w:lang w:val="en-GB"/>
        </w:rPr>
      </w:pPr>
      <w:r w:rsidRPr="0046556A">
        <w:rPr>
          <w:lang w:val="en-GB"/>
        </w:rPr>
        <w:t xml:space="preserve">However, such </w:t>
      </w:r>
      <w:r w:rsidR="00E06A14" w:rsidRPr="0046556A">
        <w:rPr>
          <w:lang w:val="en-GB"/>
        </w:rPr>
        <w:t xml:space="preserve">a </w:t>
      </w:r>
      <w:r w:rsidRPr="0046556A">
        <w:rPr>
          <w:lang w:val="en-GB"/>
        </w:rPr>
        <w:t xml:space="preserve">small black hole could exist long enough to make the random event of the false vacuum decay more probable (or maybe two such small black holes </w:t>
      </w:r>
      <w:r w:rsidR="00E06A14" w:rsidRPr="0046556A">
        <w:rPr>
          <w:lang w:val="en-GB"/>
        </w:rPr>
        <w:t xml:space="preserve">would </w:t>
      </w:r>
      <w:r w:rsidRPr="0046556A">
        <w:rPr>
          <w:lang w:val="en-GB"/>
        </w:rPr>
        <w:t>need to collide)</w:t>
      </w:r>
      <w:r w:rsidR="00B20E5D" w:rsidRPr="0046556A">
        <w:rPr>
          <w:lang w:val="en-GB"/>
        </w:rPr>
        <w:t xml:space="preserve"> </w:t>
      </w:r>
      <w:r w:rsidR="00B20E5D" w:rsidRPr="0046556A">
        <w:rPr>
          <w:lang w:val="en-GB"/>
        </w:rPr>
        <w:fldChar w:fldCharType="begin"/>
      </w:r>
      <w:r w:rsidR="006D7D3D" w:rsidRPr="0046556A">
        <w:rPr>
          <w:lang w:val="en-GB"/>
        </w:rPr>
        <w:instrText xml:space="preserve"> ADDIN ZOTERO_ITEM CSL_CITATION {"citationID":"nCht8f7U","properties":{"formattedCitation":"(Burda et al., 2015; Villatoro, 2015)","plainCitation":"(Burda et al., 2015; Villatoro, 2015)","noteIndex":0},"citationItems":[{"id":9822,"uris":["http://zotero.org/users/3736454/items/P5LV72GF"],"uri":["http://zotero.org/users/3736454/items/P5LV72GF"],"itemData":{"id":9822,"type":"article-journal","title":"Vacuum metastability with black holes","container-title":"Journal of High Energy Physics","page":"114","volume":"2015","issue":"8","source":"arXiv.org","abstract":"We consider the possibility that small black holes can act as nucleation seeds for the decay of a metastable vacuum, focussing particularly on the Higgs potential. Using a thin-wall bubble approximation for the nucleation process, which is possible when generic quantum gravity corrections are added to the Higgs potential, we show that primordial black holes can stimulate vacuum decay. We demonstrate that for suitable parameter ranges, the vacuum decay process dominates over the Hawking evaporation process. Finally, we comment on the application of these results to vacuum decay seeded by black holes produced in particle collisions.","URL":"http://arxiv.org/abs/1503.07331","DOI":"10.1007/JHEP08(2015)114","ISSN":"1029-8479","note":"arXiv: 1503.07331","journalAbbreviation":"J. High Energ. Phys.","author":[{"family":"Burda","given":"Philipp"},{"family":"Gregory","given":"Ruth"},{"family":"Moss","given":"Ian"}],"issued":{"date-parts":[["2015",8]]},"accessed":{"date-parts":[["2019",7,20]]}}},{"id":9866,"uris":["http://zotero.org/users/3736454/items/7N2337ZT"],"uri":["http://zotero.org/users/3736454/items/7N2337ZT"],"itemData":{"id":9866,"type":"post-weblog","title":"Micro black holes are seeds of vacuum instability","container-title":"Mapping Ignorance","abstract":"Micro black holes","URL":"https://mappingignorance.org/2015/09/23/micro-black-holes-are-seeds-of-vacuum-instability/","language":"en-US","author":[{"family":"Villatoro","given":"Francisco"}],"issued":{"date-parts":[["2015",9,23]]},"accessed":{"date-parts":[["2019",7,22]]}}}],"schema":"https://github.com/citation-style-language/schema/raw/master/csl-citation.json"} </w:instrText>
      </w:r>
      <w:r w:rsidR="00B20E5D" w:rsidRPr="0046556A">
        <w:rPr>
          <w:lang w:val="en-GB"/>
        </w:rPr>
        <w:fldChar w:fldCharType="separate"/>
      </w:r>
      <w:r w:rsidR="006D7D3D" w:rsidRPr="0046556A">
        <w:rPr>
          <w:noProof/>
          <w:lang w:val="en-GB"/>
        </w:rPr>
        <w:t>(Burda et al., 2015; Villatoro, 2015)</w:t>
      </w:r>
      <w:r w:rsidR="00B20E5D" w:rsidRPr="0046556A">
        <w:rPr>
          <w:lang w:val="en-GB"/>
        </w:rPr>
        <w:fldChar w:fldCharType="end"/>
      </w:r>
      <w:r w:rsidR="00126088" w:rsidRPr="0046556A">
        <w:rPr>
          <w:lang w:val="en-GB"/>
        </w:rPr>
        <w:t>.</w:t>
      </w:r>
    </w:p>
    <w:p w14:paraId="4C5AF442" w14:textId="1846FCD2" w:rsidR="00CC7086" w:rsidRPr="0046556A" w:rsidRDefault="002B354F" w:rsidP="0088505F">
      <w:pPr>
        <w:pStyle w:val="Heading1"/>
        <w:rPr>
          <w:rFonts w:ascii="Times New Roman" w:hAnsi="Times New Roman" w:cs="Times New Roman"/>
          <w:sz w:val="24"/>
          <w:szCs w:val="24"/>
          <w:lang w:val="en-GB"/>
        </w:rPr>
      </w:pPr>
      <w:bookmarkStart w:id="50" w:name="_Toc14788572"/>
      <w:bookmarkStart w:id="51" w:name="_Toc25415825"/>
      <w:r w:rsidRPr="0046556A">
        <w:rPr>
          <w:rFonts w:ascii="Times New Roman" w:hAnsi="Times New Roman" w:cs="Times New Roman"/>
          <w:sz w:val="24"/>
          <w:szCs w:val="24"/>
          <w:lang w:val="en-GB"/>
        </w:rPr>
        <w:lastRenderedPageBreak/>
        <w:t xml:space="preserve">5. </w:t>
      </w:r>
      <w:r w:rsidR="00402D16" w:rsidRPr="0046556A">
        <w:rPr>
          <w:rFonts w:ascii="Times New Roman" w:hAnsi="Times New Roman" w:cs="Times New Roman"/>
          <w:sz w:val="24"/>
          <w:szCs w:val="24"/>
          <w:lang w:val="en-GB"/>
        </w:rPr>
        <w:t xml:space="preserve">Survival </w:t>
      </w:r>
      <w:r w:rsidR="00CC7086" w:rsidRPr="0046556A">
        <w:rPr>
          <w:rFonts w:ascii="Times New Roman" w:hAnsi="Times New Roman" w:cs="Times New Roman"/>
          <w:sz w:val="24"/>
          <w:szCs w:val="24"/>
          <w:lang w:val="en-GB"/>
        </w:rPr>
        <w:t>strateg</w:t>
      </w:r>
      <w:r w:rsidR="00402D16" w:rsidRPr="0046556A">
        <w:rPr>
          <w:rFonts w:ascii="Times New Roman" w:hAnsi="Times New Roman" w:cs="Times New Roman"/>
          <w:sz w:val="24"/>
          <w:szCs w:val="24"/>
          <w:lang w:val="en-GB"/>
        </w:rPr>
        <w:t>ies</w:t>
      </w:r>
      <w:r w:rsidR="00CC7086" w:rsidRPr="0046556A">
        <w:rPr>
          <w:rFonts w:ascii="Times New Roman" w:hAnsi="Times New Roman" w:cs="Times New Roman"/>
          <w:sz w:val="24"/>
          <w:szCs w:val="24"/>
          <w:lang w:val="en-GB"/>
        </w:rPr>
        <w:t xml:space="preserve"> </w:t>
      </w:r>
      <w:r w:rsidR="00402D16" w:rsidRPr="0046556A">
        <w:rPr>
          <w:rFonts w:ascii="Times New Roman" w:hAnsi="Times New Roman" w:cs="Times New Roman"/>
          <w:sz w:val="24"/>
          <w:szCs w:val="24"/>
          <w:lang w:val="en-GB"/>
        </w:rPr>
        <w:t xml:space="preserve">in </w:t>
      </w:r>
      <w:r w:rsidR="00CC7086" w:rsidRPr="0046556A">
        <w:rPr>
          <w:rFonts w:ascii="Times New Roman" w:hAnsi="Times New Roman" w:cs="Times New Roman"/>
          <w:sz w:val="24"/>
          <w:szCs w:val="24"/>
          <w:lang w:val="en-GB"/>
        </w:rPr>
        <w:t xml:space="preserve">relation </w:t>
      </w:r>
      <w:r w:rsidR="00402D16" w:rsidRPr="0046556A">
        <w:rPr>
          <w:rFonts w:ascii="Times New Roman" w:hAnsi="Times New Roman" w:cs="Times New Roman"/>
          <w:sz w:val="24"/>
          <w:szCs w:val="24"/>
          <w:lang w:val="en-GB"/>
        </w:rPr>
        <w:t xml:space="preserve">to </w:t>
      </w:r>
      <w:r w:rsidR="00CC7086" w:rsidRPr="0046556A">
        <w:rPr>
          <w:rFonts w:ascii="Times New Roman" w:hAnsi="Times New Roman" w:cs="Times New Roman"/>
          <w:sz w:val="24"/>
          <w:szCs w:val="24"/>
          <w:lang w:val="en-GB"/>
        </w:rPr>
        <w:t>other ideas</w:t>
      </w:r>
      <w:bookmarkEnd w:id="50"/>
      <w:bookmarkEnd w:id="51"/>
    </w:p>
    <w:p w14:paraId="20A5ED03" w14:textId="77777777" w:rsidR="00CC7086" w:rsidRPr="0046556A" w:rsidRDefault="00CC7086" w:rsidP="00CC7086">
      <w:pPr>
        <w:rPr>
          <w:lang w:val="en-GB"/>
        </w:rPr>
      </w:pPr>
    </w:p>
    <w:p w14:paraId="18823F02" w14:textId="611117C2" w:rsidR="00CC7086" w:rsidRPr="0046556A" w:rsidRDefault="0003167A" w:rsidP="008D4C58">
      <w:pPr>
        <w:pStyle w:val="Heading2"/>
        <w:rPr>
          <w:rFonts w:ascii="Times New Roman" w:hAnsi="Times New Roman" w:cs="Times New Roman"/>
          <w:lang w:val="en-GB"/>
        </w:rPr>
      </w:pPr>
      <w:bookmarkStart w:id="52" w:name="_Toc14788573"/>
      <w:bookmarkStart w:id="53" w:name="_Toc25415826"/>
      <w:r w:rsidRPr="0046556A">
        <w:rPr>
          <w:rFonts w:ascii="Times New Roman" w:hAnsi="Times New Roman" w:cs="Times New Roman"/>
          <w:lang w:val="en-GB"/>
        </w:rPr>
        <w:t xml:space="preserve">5.1. </w:t>
      </w:r>
      <w:r w:rsidR="00CC7086" w:rsidRPr="0046556A">
        <w:rPr>
          <w:rFonts w:ascii="Times New Roman" w:hAnsi="Times New Roman" w:cs="Times New Roman"/>
          <w:lang w:val="en-GB"/>
        </w:rPr>
        <w:t>Order of implementation</w:t>
      </w:r>
      <w:bookmarkEnd w:id="52"/>
      <w:bookmarkEnd w:id="53"/>
    </w:p>
    <w:p w14:paraId="57B7E051" w14:textId="521E229D" w:rsidR="00CC7086" w:rsidRPr="0046556A" w:rsidRDefault="0003167A" w:rsidP="0003167A">
      <w:pPr>
        <w:jc w:val="both"/>
        <w:rPr>
          <w:lang w:val="en-GB"/>
        </w:rPr>
      </w:pPr>
      <w:r w:rsidRPr="0046556A">
        <w:rPr>
          <w:lang w:val="en-GB"/>
        </w:rPr>
        <w:t xml:space="preserve">Preventing the end of the universe should concentrate </w:t>
      </w:r>
      <w:r w:rsidR="00402D16" w:rsidRPr="0046556A">
        <w:rPr>
          <w:lang w:val="en-GB"/>
        </w:rPr>
        <w:t xml:space="preserve">on </w:t>
      </w:r>
      <w:r w:rsidRPr="0046556A">
        <w:rPr>
          <w:lang w:val="en-GB"/>
        </w:rPr>
        <w:t>different risks at different time</w:t>
      </w:r>
      <w:r w:rsidR="00402D16" w:rsidRPr="0046556A">
        <w:rPr>
          <w:lang w:val="en-GB"/>
        </w:rPr>
        <w:t>s</w:t>
      </w:r>
      <w:r w:rsidRPr="0046556A">
        <w:rPr>
          <w:lang w:val="en-GB"/>
        </w:rPr>
        <w:t>.</w:t>
      </w:r>
    </w:p>
    <w:p w14:paraId="67C96955" w14:textId="77777777" w:rsidR="0003167A" w:rsidRPr="0046556A" w:rsidRDefault="0003167A" w:rsidP="00CC7086">
      <w:pPr>
        <w:rPr>
          <w:lang w:val="en-GB"/>
        </w:rPr>
      </w:pPr>
    </w:p>
    <w:p w14:paraId="2AB06564" w14:textId="294E1FB3" w:rsidR="00A625A0" w:rsidRPr="0046556A" w:rsidRDefault="00A625A0" w:rsidP="00A625A0">
      <w:pPr>
        <w:jc w:val="both"/>
        <w:rPr>
          <w:lang w:val="en-GB"/>
        </w:rPr>
      </w:pPr>
      <w:r w:rsidRPr="0046556A">
        <w:rPr>
          <w:lang w:val="en-GB"/>
        </w:rPr>
        <w:t>1.</w:t>
      </w:r>
      <w:r w:rsidR="00FA32D5" w:rsidRPr="0046556A">
        <w:rPr>
          <w:lang w:val="en-GB"/>
        </w:rPr>
        <w:t xml:space="preserve"> </w:t>
      </w:r>
      <w:r w:rsidR="00F904A6" w:rsidRPr="0046556A">
        <w:rPr>
          <w:lang w:val="en-GB"/>
        </w:rPr>
        <w:t xml:space="preserve">False vacuum. </w:t>
      </w:r>
      <w:r w:rsidR="00430DC9" w:rsidRPr="0046556A">
        <w:rPr>
          <w:lang w:val="en-GB"/>
        </w:rPr>
        <w:t>W</w:t>
      </w:r>
      <w:r w:rsidR="00CC7086" w:rsidRPr="0046556A">
        <w:rPr>
          <w:lang w:val="en-GB"/>
        </w:rPr>
        <w:t xml:space="preserve">e need to minimise the risk of false vacuum decay, </w:t>
      </w:r>
      <w:r w:rsidR="008D4C58" w:rsidRPr="0046556A">
        <w:rPr>
          <w:lang w:val="en-GB"/>
        </w:rPr>
        <w:t>while</w:t>
      </w:r>
      <w:r w:rsidR="00CC7086" w:rsidRPr="0046556A">
        <w:rPr>
          <w:lang w:val="en-GB"/>
        </w:rPr>
        <w:t xml:space="preserve"> simultaneously getting more information about the nature of the universe and reducing our cosmological uncertainty.</w:t>
      </w:r>
      <w:r w:rsidR="00FE108C" w:rsidRPr="0046556A">
        <w:rPr>
          <w:lang w:val="en-GB"/>
        </w:rPr>
        <w:t xml:space="preserve"> </w:t>
      </w:r>
      <w:r w:rsidR="0003167A" w:rsidRPr="0046556A">
        <w:rPr>
          <w:lang w:val="en-GB"/>
        </w:rPr>
        <w:t xml:space="preserve">We should </w:t>
      </w:r>
      <w:r w:rsidR="00FA32D5" w:rsidRPr="0046556A">
        <w:rPr>
          <w:lang w:val="en-GB"/>
        </w:rPr>
        <w:t xml:space="preserve">conduct </w:t>
      </w:r>
      <w:r w:rsidR="0003167A" w:rsidRPr="0046556A">
        <w:rPr>
          <w:lang w:val="en-GB"/>
        </w:rPr>
        <w:t>experiments about the nature of the universe carefully</w:t>
      </w:r>
      <w:r w:rsidR="00121450" w:rsidRPr="0046556A">
        <w:rPr>
          <w:lang w:val="en-GB"/>
        </w:rPr>
        <w:t>,</w:t>
      </w:r>
      <w:r w:rsidR="0003167A" w:rsidRPr="0046556A">
        <w:rPr>
          <w:lang w:val="en-GB"/>
        </w:rPr>
        <w:t xml:space="preserve"> as they themselves may trigger false vacuum decay or have other unintended consequences. Also, i</w:t>
      </w:r>
      <w:r w:rsidR="00FE108C" w:rsidRPr="0046556A">
        <w:rPr>
          <w:lang w:val="en-GB"/>
        </w:rPr>
        <w:t>f everything possible actually exist</w:t>
      </w:r>
      <w:r w:rsidR="00121450" w:rsidRPr="0046556A">
        <w:rPr>
          <w:lang w:val="en-GB"/>
        </w:rPr>
        <w:t>s</w:t>
      </w:r>
      <w:r w:rsidR="008D4C58" w:rsidRPr="0046556A">
        <w:rPr>
          <w:lang w:val="en-GB"/>
        </w:rPr>
        <w:t xml:space="preserve">, false vacuum decay may be exactly compensated </w:t>
      </w:r>
      <w:r w:rsidR="00121450" w:rsidRPr="0046556A">
        <w:rPr>
          <w:lang w:val="en-GB"/>
        </w:rPr>
        <w:t xml:space="preserve">for </w:t>
      </w:r>
      <w:r w:rsidR="008D4C58" w:rsidRPr="0046556A">
        <w:rPr>
          <w:lang w:val="en-GB"/>
        </w:rPr>
        <w:t>by quantum immortality, and thus will be</w:t>
      </w:r>
      <w:r w:rsidR="00121450" w:rsidRPr="0046556A">
        <w:rPr>
          <w:lang w:val="en-GB"/>
        </w:rPr>
        <w:t xml:space="preserve"> an</w:t>
      </w:r>
      <w:r w:rsidR="008D4C58" w:rsidRPr="0046556A">
        <w:rPr>
          <w:lang w:val="en-GB"/>
        </w:rPr>
        <w:t xml:space="preserve"> unobservable and inconsequential</w:t>
      </w:r>
      <w:r w:rsidRPr="0046556A">
        <w:rPr>
          <w:lang w:val="en-GB"/>
        </w:rPr>
        <w:t xml:space="preserve"> event.</w:t>
      </w:r>
    </w:p>
    <w:p w14:paraId="2FACCF0D" w14:textId="77777777" w:rsidR="00A625A0" w:rsidRPr="0046556A" w:rsidRDefault="00A625A0" w:rsidP="00A625A0">
      <w:pPr>
        <w:pStyle w:val="ListParagraph"/>
        <w:jc w:val="both"/>
        <w:rPr>
          <w:lang w:val="en-GB"/>
        </w:rPr>
      </w:pPr>
    </w:p>
    <w:p w14:paraId="1AEF2B5E" w14:textId="3B884E0D" w:rsidR="00A625A0" w:rsidRPr="0046556A" w:rsidRDefault="008D4C58" w:rsidP="00A625A0">
      <w:pPr>
        <w:jc w:val="both"/>
        <w:rPr>
          <w:lang w:val="en-GB"/>
        </w:rPr>
      </w:pPr>
      <w:r w:rsidRPr="0046556A">
        <w:rPr>
          <w:lang w:val="en-GB"/>
        </w:rPr>
        <w:t xml:space="preserve">However, if the speed of the false vacuum bubble is a little bit </w:t>
      </w:r>
      <w:r w:rsidR="00121450" w:rsidRPr="0046556A">
        <w:rPr>
          <w:lang w:val="en-GB"/>
        </w:rPr>
        <w:t xml:space="preserve">below </w:t>
      </w:r>
      <w:r w:rsidRPr="0046556A">
        <w:rPr>
          <w:lang w:val="en-GB"/>
        </w:rPr>
        <w:t>the speed of light, we could observe the incoming bubble. For example, if the bubble originates 1 billion light-years from us and has the speed of 99.9 per</w:t>
      </w:r>
      <w:r w:rsidR="00716B2C">
        <w:rPr>
          <w:lang w:val="en-GB"/>
        </w:rPr>
        <w:t xml:space="preserve"> </w:t>
      </w:r>
      <w:r w:rsidRPr="0046556A">
        <w:rPr>
          <w:lang w:val="en-GB"/>
        </w:rPr>
        <w:t>cent of the speed of light, we would observe</w:t>
      </w:r>
      <w:r w:rsidR="00430DC9" w:rsidRPr="0046556A">
        <w:rPr>
          <w:lang w:val="en-GB"/>
        </w:rPr>
        <w:t>,</w:t>
      </w:r>
      <w:r w:rsidRPr="0046556A">
        <w:rPr>
          <w:lang w:val="en-GB"/>
        </w:rPr>
        <w:t xml:space="preserve"> and may be even </w:t>
      </w:r>
      <w:r w:rsidR="00430DC9" w:rsidRPr="0046556A">
        <w:rPr>
          <w:lang w:val="en-GB"/>
        </w:rPr>
        <w:t xml:space="preserve">be </w:t>
      </w:r>
      <w:r w:rsidRPr="0046556A">
        <w:rPr>
          <w:lang w:val="en-GB"/>
        </w:rPr>
        <w:t>destroyed</w:t>
      </w:r>
      <w:r w:rsidR="00430DC9" w:rsidRPr="0046556A">
        <w:rPr>
          <w:lang w:val="en-GB"/>
        </w:rPr>
        <w:t xml:space="preserve"> </w:t>
      </w:r>
      <w:r w:rsidRPr="0046556A">
        <w:rPr>
          <w:lang w:val="en-GB"/>
        </w:rPr>
        <w:t xml:space="preserve">by </w:t>
      </w:r>
      <w:r w:rsidR="00430DC9" w:rsidRPr="0046556A">
        <w:rPr>
          <w:lang w:val="en-GB"/>
        </w:rPr>
        <w:t xml:space="preserve">the </w:t>
      </w:r>
      <w:r w:rsidRPr="0046556A">
        <w:rPr>
          <w:lang w:val="en-GB"/>
        </w:rPr>
        <w:t xml:space="preserve">radiation of its domain walls. </w:t>
      </w:r>
    </w:p>
    <w:p w14:paraId="235C86D1" w14:textId="77777777" w:rsidR="00A625A0" w:rsidRPr="0046556A" w:rsidRDefault="00A625A0" w:rsidP="00A625A0">
      <w:pPr>
        <w:jc w:val="both"/>
        <w:rPr>
          <w:lang w:val="en-GB"/>
        </w:rPr>
      </w:pPr>
    </w:p>
    <w:p w14:paraId="6A2867DF" w14:textId="53DD86C4" w:rsidR="00CC7086" w:rsidRPr="0046556A" w:rsidRDefault="00A625A0" w:rsidP="00A625A0">
      <w:pPr>
        <w:jc w:val="both"/>
        <w:rPr>
          <w:lang w:val="en-GB"/>
        </w:rPr>
      </w:pPr>
      <w:r w:rsidRPr="0046556A">
        <w:rPr>
          <w:lang w:val="en-GB"/>
        </w:rPr>
        <w:t xml:space="preserve">Bostrom and </w:t>
      </w:r>
      <w:proofErr w:type="spellStart"/>
      <w:r w:rsidRPr="0046556A">
        <w:rPr>
          <w:lang w:val="en-GB"/>
        </w:rPr>
        <w:t>Tegmark</w:t>
      </w:r>
      <w:proofErr w:type="spellEnd"/>
      <w:r w:rsidRPr="0046556A">
        <w:rPr>
          <w:lang w:val="en-GB"/>
        </w:rPr>
        <w:t xml:space="preserve"> estimated that such type of catastrophes has </w:t>
      </w:r>
      <w:r w:rsidR="00050517" w:rsidRPr="0046556A">
        <w:rPr>
          <w:lang w:val="en-GB"/>
        </w:rPr>
        <w:t xml:space="preserve">a </w:t>
      </w:r>
      <w:r w:rsidRPr="0046556A">
        <w:rPr>
          <w:lang w:val="en-GB"/>
        </w:rPr>
        <w:t xml:space="preserve">probability </w:t>
      </w:r>
      <w:r w:rsidR="00050517" w:rsidRPr="0046556A">
        <w:rPr>
          <w:lang w:val="en-GB"/>
        </w:rPr>
        <w:t>below one</w:t>
      </w:r>
      <w:r w:rsidRPr="0046556A">
        <w:rPr>
          <w:lang w:val="en-GB"/>
        </w:rPr>
        <w:t xml:space="preserve"> percent in a billion years based </w:t>
      </w:r>
      <w:r w:rsidR="00050517" w:rsidRPr="0046556A">
        <w:rPr>
          <w:lang w:val="en-GB"/>
        </w:rPr>
        <w:t xml:space="preserve">on </w:t>
      </w:r>
      <w:r w:rsidRPr="0046556A">
        <w:rPr>
          <w:lang w:val="en-GB"/>
        </w:rPr>
        <w:t xml:space="preserve">some observation selection effects: if they </w:t>
      </w:r>
      <w:r w:rsidR="00050517" w:rsidRPr="0046556A">
        <w:rPr>
          <w:lang w:val="en-GB"/>
        </w:rPr>
        <w:t xml:space="preserve">occurred </w:t>
      </w:r>
      <w:r w:rsidRPr="0046556A">
        <w:rPr>
          <w:lang w:val="en-GB"/>
        </w:rPr>
        <w:t xml:space="preserve">more often, we should find ourselves earlier </w:t>
      </w:r>
      <w:r w:rsidR="00050517" w:rsidRPr="0046556A">
        <w:rPr>
          <w:lang w:val="en-GB"/>
        </w:rPr>
        <w:t xml:space="preserve">in the timeline of our universe </w:t>
      </w:r>
      <w:r w:rsidRPr="0046556A">
        <w:rPr>
          <w:lang w:val="en-GB"/>
        </w:rPr>
        <w:fldChar w:fldCharType="begin"/>
      </w:r>
      <w:r w:rsidR="006D7D3D" w:rsidRPr="0046556A">
        <w:rPr>
          <w:lang w:val="en-GB"/>
        </w:rPr>
        <w:instrText xml:space="preserve"> ADDIN ZOTERO_ITEM CSL_CITATION {"citationID":"QFjcUrkL","properties":{"formattedCitation":"(Max Tegmark &amp; Bostrom, 2005)","plainCitation":"(Max Tegmark &amp; Bostrom, 2005)","dontUpdate":true,"noteIndex":0},"citationItems":[{"id":694,"uris":["http://zotero.org/users/3736454/items/PQB873ZI"],"uri":["http://zotero.org/users/3736454/items/PQB873ZI"],"itemData":{"id":694,"type":"book","title":"How unlikely is a doomsday catastrophe?","collection-number":"754","publisher":"Nature, 1: 438-754","volume":"438","URL":"https://arxiv.org/abs/astro-ph/0512204","language":"en","author":[{"family":"Tegmark","given":"Max"},{"family":"Bostrom","given":"N."}],"issued":{"date-parts":[["2005"]]}}}],"schema":"https://github.com/citation-style-language/schema/raw/master/csl-citation.json"} </w:instrText>
      </w:r>
      <w:r w:rsidRPr="0046556A">
        <w:rPr>
          <w:lang w:val="en-GB"/>
        </w:rPr>
        <w:fldChar w:fldCharType="separate"/>
      </w:r>
      <w:r w:rsidRPr="0046556A">
        <w:rPr>
          <w:noProof/>
          <w:lang w:val="en-GB"/>
        </w:rPr>
        <w:t>(Tegmark &amp; Bostrom, 2005)</w:t>
      </w:r>
      <w:r w:rsidRPr="0046556A">
        <w:rPr>
          <w:lang w:val="en-GB"/>
        </w:rPr>
        <w:fldChar w:fldCharType="end"/>
      </w:r>
      <w:r w:rsidRPr="0046556A">
        <w:rPr>
          <w:lang w:val="en-GB"/>
        </w:rPr>
        <w:t>.</w:t>
      </w:r>
    </w:p>
    <w:p w14:paraId="0371E070" w14:textId="77777777" w:rsidR="00CC7086" w:rsidRPr="0046556A" w:rsidRDefault="00CC7086" w:rsidP="00CC7086">
      <w:pPr>
        <w:rPr>
          <w:lang w:val="en-GB"/>
        </w:rPr>
      </w:pPr>
    </w:p>
    <w:p w14:paraId="42BBE169" w14:textId="318EBF98" w:rsidR="00CC7086" w:rsidRPr="0046556A" w:rsidRDefault="00A625A0" w:rsidP="00CC7086">
      <w:pPr>
        <w:rPr>
          <w:lang w:val="en-GB"/>
        </w:rPr>
      </w:pPr>
      <w:r w:rsidRPr="0046556A">
        <w:rPr>
          <w:lang w:val="en-GB"/>
        </w:rPr>
        <w:t xml:space="preserve">2. </w:t>
      </w:r>
      <w:r w:rsidR="00F904A6" w:rsidRPr="0046556A">
        <w:rPr>
          <w:lang w:val="en-GB"/>
        </w:rPr>
        <w:t xml:space="preserve">Big Rip. </w:t>
      </w:r>
      <w:r w:rsidR="00430DC9" w:rsidRPr="0046556A">
        <w:rPr>
          <w:lang w:val="en-GB"/>
        </w:rPr>
        <w:t xml:space="preserve">This risk </w:t>
      </w:r>
      <w:r w:rsidR="00CC7086" w:rsidRPr="0046556A">
        <w:rPr>
          <w:lang w:val="en-GB"/>
        </w:rPr>
        <w:t xml:space="preserve">could arise </w:t>
      </w:r>
      <w:r w:rsidRPr="0046556A">
        <w:rPr>
          <w:lang w:val="en-GB"/>
        </w:rPr>
        <w:t xml:space="preserve">relatively </w:t>
      </w:r>
      <w:r w:rsidR="00CC7086" w:rsidRPr="0046556A">
        <w:rPr>
          <w:lang w:val="en-GB"/>
        </w:rPr>
        <w:t>soon</w:t>
      </w:r>
      <w:r w:rsidR="00430DC9" w:rsidRPr="0046556A">
        <w:rPr>
          <w:lang w:val="en-GB"/>
        </w:rPr>
        <w:t>,</w:t>
      </w:r>
      <w:r w:rsidRPr="0046556A">
        <w:rPr>
          <w:lang w:val="en-GB"/>
        </w:rPr>
        <w:t xml:space="preserve"> </w:t>
      </w:r>
      <w:r w:rsidR="00430DC9" w:rsidRPr="0046556A">
        <w:rPr>
          <w:lang w:val="en-GB"/>
        </w:rPr>
        <w:t xml:space="preserve">but </w:t>
      </w:r>
      <w:r w:rsidRPr="0046556A">
        <w:rPr>
          <w:lang w:val="en-GB"/>
        </w:rPr>
        <w:t xml:space="preserve">not very soon: even in the case of very </w:t>
      </w:r>
      <w:r w:rsidR="001D7DCB" w:rsidRPr="0046556A">
        <w:rPr>
          <w:lang w:val="en-GB"/>
        </w:rPr>
        <w:t>implausible values of dark energy, it is still 20 billion years from now.</w:t>
      </w:r>
    </w:p>
    <w:p w14:paraId="3CC33FE1" w14:textId="77777777" w:rsidR="00CC7086" w:rsidRPr="0046556A" w:rsidRDefault="00CC7086" w:rsidP="00CC7086">
      <w:pPr>
        <w:rPr>
          <w:lang w:val="en-GB"/>
        </w:rPr>
      </w:pPr>
    </w:p>
    <w:p w14:paraId="3D55469D" w14:textId="4C58F6F2" w:rsidR="00CC7086" w:rsidRPr="0046556A" w:rsidRDefault="00161733" w:rsidP="00CC7086">
      <w:pPr>
        <w:rPr>
          <w:lang w:val="en-GB"/>
        </w:rPr>
      </w:pPr>
      <w:r w:rsidRPr="0046556A">
        <w:rPr>
          <w:lang w:val="en-GB"/>
        </w:rPr>
        <w:t xml:space="preserve">3. </w:t>
      </w:r>
      <w:r w:rsidR="00CC7086" w:rsidRPr="0046556A">
        <w:rPr>
          <w:lang w:val="en-GB"/>
        </w:rPr>
        <w:t>Heat death is the most remote risk</w:t>
      </w:r>
      <w:r w:rsidR="00F904A6" w:rsidRPr="0046556A">
        <w:rPr>
          <w:lang w:val="en-GB"/>
        </w:rPr>
        <w:t xml:space="preserve">, and we have plenty of time to prepare </w:t>
      </w:r>
      <w:r w:rsidR="00430DC9" w:rsidRPr="0046556A">
        <w:rPr>
          <w:lang w:val="en-GB"/>
        </w:rPr>
        <w:t xml:space="preserve">for </w:t>
      </w:r>
      <w:r w:rsidR="00F904A6" w:rsidRPr="0046556A">
        <w:rPr>
          <w:lang w:val="en-GB"/>
        </w:rPr>
        <w:t xml:space="preserve">it. </w:t>
      </w:r>
    </w:p>
    <w:p w14:paraId="00B4774D" w14:textId="77777777" w:rsidR="00CC7086" w:rsidRPr="0046556A" w:rsidRDefault="00CC7086" w:rsidP="00CC7086">
      <w:pPr>
        <w:rPr>
          <w:lang w:val="en-GB"/>
        </w:rPr>
      </w:pPr>
    </w:p>
    <w:p w14:paraId="1D19C09E" w14:textId="46113BF3" w:rsidR="00B71EA0" w:rsidRPr="0046556A" w:rsidRDefault="00D50180" w:rsidP="00CC7086">
      <w:pPr>
        <w:pStyle w:val="Heading2"/>
        <w:rPr>
          <w:rFonts w:ascii="Times New Roman" w:hAnsi="Times New Roman" w:cs="Times New Roman"/>
          <w:lang w:val="en-GB"/>
        </w:rPr>
      </w:pPr>
      <w:bookmarkStart w:id="54" w:name="_Toc14788574"/>
      <w:bookmarkStart w:id="55" w:name="_Toc25415827"/>
      <w:r w:rsidRPr="0046556A">
        <w:rPr>
          <w:rFonts w:ascii="Times New Roman" w:hAnsi="Times New Roman" w:cs="Times New Roman"/>
          <w:lang w:val="en-GB"/>
        </w:rPr>
        <w:t xml:space="preserve">5.2. </w:t>
      </w:r>
      <w:r w:rsidR="00B71EA0" w:rsidRPr="0046556A">
        <w:rPr>
          <w:rFonts w:ascii="Times New Roman" w:hAnsi="Times New Roman" w:cs="Times New Roman"/>
          <w:lang w:val="en-GB"/>
        </w:rPr>
        <w:t>Surviving the end of the universe and</w:t>
      </w:r>
      <w:r w:rsidR="00C57D22" w:rsidRPr="0046556A">
        <w:rPr>
          <w:rFonts w:ascii="Times New Roman" w:hAnsi="Times New Roman" w:cs="Times New Roman"/>
          <w:lang w:val="en-GB"/>
        </w:rPr>
        <w:t xml:space="preserve"> the</w:t>
      </w:r>
      <w:r w:rsidR="00B71EA0" w:rsidRPr="0046556A">
        <w:rPr>
          <w:rFonts w:ascii="Times New Roman" w:hAnsi="Times New Roman" w:cs="Times New Roman"/>
          <w:lang w:val="en-GB"/>
        </w:rPr>
        <w:t xml:space="preserve"> </w:t>
      </w:r>
      <w:proofErr w:type="spellStart"/>
      <w:r w:rsidR="00C57D22" w:rsidRPr="0046556A">
        <w:rPr>
          <w:rFonts w:ascii="Times New Roman" w:hAnsi="Times New Roman" w:cs="Times New Roman"/>
          <w:lang w:val="en-GB"/>
        </w:rPr>
        <w:t>multiversal</w:t>
      </w:r>
      <w:proofErr w:type="spellEnd"/>
      <w:r w:rsidR="00B71EA0" w:rsidRPr="0046556A">
        <w:rPr>
          <w:rFonts w:ascii="Times New Roman" w:hAnsi="Times New Roman" w:cs="Times New Roman"/>
          <w:lang w:val="en-GB"/>
        </w:rPr>
        <w:t xml:space="preserve"> Fermi paradox</w:t>
      </w:r>
      <w:bookmarkEnd w:id="54"/>
      <w:bookmarkEnd w:id="55"/>
    </w:p>
    <w:p w14:paraId="09693029" w14:textId="77777777" w:rsidR="0088505F" w:rsidRPr="0046556A" w:rsidRDefault="0088505F" w:rsidP="0088505F">
      <w:pPr>
        <w:rPr>
          <w:lang w:val="en-GB"/>
        </w:rPr>
      </w:pPr>
    </w:p>
    <w:p w14:paraId="236949F2" w14:textId="00BBB930" w:rsidR="0088505F" w:rsidRPr="0046556A" w:rsidRDefault="0088505F" w:rsidP="001E6DAB">
      <w:pPr>
        <w:jc w:val="both"/>
        <w:rPr>
          <w:lang w:val="en-GB"/>
        </w:rPr>
      </w:pPr>
      <w:r w:rsidRPr="0046556A">
        <w:rPr>
          <w:lang w:val="en-GB"/>
        </w:rPr>
        <w:t>If there is</w:t>
      </w:r>
      <w:r w:rsidR="00A020AC" w:rsidRPr="0046556A">
        <w:rPr>
          <w:lang w:val="en-GB"/>
        </w:rPr>
        <w:t xml:space="preserve"> a</w:t>
      </w:r>
      <w:r w:rsidRPr="0046556A">
        <w:rPr>
          <w:lang w:val="en-GB"/>
        </w:rPr>
        <w:t xml:space="preserve"> way to escape our universe and to travel between universes, other civilizations from other universes would be also capable </w:t>
      </w:r>
      <w:r w:rsidR="009A555D" w:rsidRPr="0046556A">
        <w:rPr>
          <w:lang w:val="en-GB"/>
        </w:rPr>
        <w:t xml:space="preserve">of </w:t>
      </w:r>
      <w:r w:rsidRPr="0046556A">
        <w:rPr>
          <w:lang w:val="en-GB"/>
        </w:rPr>
        <w:t>reach</w:t>
      </w:r>
      <w:r w:rsidR="009A555D" w:rsidRPr="0046556A">
        <w:rPr>
          <w:lang w:val="en-GB"/>
        </w:rPr>
        <w:t>ing</w:t>
      </w:r>
      <w:r w:rsidRPr="0046556A">
        <w:rPr>
          <w:lang w:val="en-GB"/>
        </w:rPr>
        <w:t xml:space="preserve"> our world</w:t>
      </w:r>
      <w:r w:rsidR="00CE6219" w:rsidRPr="0046556A">
        <w:rPr>
          <w:lang w:val="en-GB"/>
        </w:rPr>
        <w:t>—</w:t>
      </w:r>
      <w:r w:rsidRPr="0046556A">
        <w:rPr>
          <w:lang w:val="en-GB"/>
        </w:rPr>
        <w:t xml:space="preserve">but where are they? </w:t>
      </w:r>
      <w:r w:rsidR="001E6DAB" w:rsidRPr="0046556A">
        <w:rPr>
          <w:lang w:val="en-GB"/>
        </w:rPr>
        <w:t>Typical explanations of the Fermi paradox do not work here, as multiverse (as much as we can guess anything about it) is almost infinite, exist</w:t>
      </w:r>
      <w:r w:rsidR="00D50180" w:rsidRPr="0046556A">
        <w:rPr>
          <w:lang w:val="en-GB"/>
        </w:rPr>
        <w:t xml:space="preserve"> almost forever</w:t>
      </w:r>
      <w:r w:rsidR="009A555D" w:rsidRPr="0046556A">
        <w:rPr>
          <w:lang w:val="en-GB"/>
        </w:rPr>
        <w:t>,</w:t>
      </w:r>
      <w:r w:rsidR="00D50180" w:rsidRPr="0046556A">
        <w:rPr>
          <w:lang w:val="en-GB"/>
        </w:rPr>
        <w:t xml:space="preserve"> and thus </w:t>
      </w:r>
      <w:r w:rsidR="009A555D" w:rsidRPr="0046556A">
        <w:rPr>
          <w:lang w:val="en-GB"/>
        </w:rPr>
        <w:t xml:space="preserve">the </w:t>
      </w:r>
      <w:r w:rsidR="00D50180" w:rsidRPr="0046556A">
        <w:rPr>
          <w:lang w:val="en-GB"/>
        </w:rPr>
        <w:t>“</w:t>
      </w:r>
      <w:r w:rsidR="009A555D" w:rsidRPr="0046556A">
        <w:rPr>
          <w:lang w:val="en-GB"/>
        </w:rPr>
        <w:t xml:space="preserve">rare </w:t>
      </w:r>
      <w:r w:rsidR="00D50180" w:rsidRPr="0046556A">
        <w:rPr>
          <w:lang w:val="en-GB"/>
        </w:rPr>
        <w:t>E</w:t>
      </w:r>
      <w:r w:rsidR="001E6DAB" w:rsidRPr="0046556A">
        <w:rPr>
          <w:lang w:val="en-GB"/>
        </w:rPr>
        <w:t xml:space="preserve">arth” or “universal extinction” </w:t>
      </w:r>
      <w:r w:rsidR="009A555D" w:rsidRPr="0046556A">
        <w:rPr>
          <w:lang w:val="en-GB"/>
        </w:rPr>
        <w:t xml:space="preserve">hypotheses do not </w:t>
      </w:r>
      <w:r w:rsidR="001E6DAB" w:rsidRPr="0046556A">
        <w:rPr>
          <w:lang w:val="en-GB"/>
        </w:rPr>
        <w:t>work here.</w:t>
      </w:r>
      <w:r w:rsidR="00C57D22" w:rsidRPr="0046556A">
        <w:rPr>
          <w:lang w:val="en-GB"/>
        </w:rPr>
        <w:t xml:space="preserve"> This lack of the “interdimensional travellers” in the multiverse could be dubbed</w:t>
      </w:r>
      <w:r w:rsidR="009A555D" w:rsidRPr="0046556A">
        <w:rPr>
          <w:lang w:val="en-GB"/>
        </w:rPr>
        <w:t xml:space="preserve"> a</w:t>
      </w:r>
      <w:r w:rsidR="00C57D22" w:rsidRPr="0046556A">
        <w:rPr>
          <w:lang w:val="en-GB"/>
        </w:rPr>
        <w:t xml:space="preserve"> </w:t>
      </w:r>
      <w:proofErr w:type="spellStart"/>
      <w:r w:rsidR="009A555D" w:rsidRPr="0046556A">
        <w:rPr>
          <w:i/>
          <w:lang w:val="en-GB"/>
        </w:rPr>
        <w:t>multiversal</w:t>
      </w:r>
      <w:proofErr w:type="spellEnd"/>
      <w:r w:rsidR="009A555D" w:rsidRPr="0046556A">
        <w:rPr>
          <w:i/>
          <w:lang w:val="en-GB"/>
        </w:rPr>
        <w:t xml:space="preserve"> </w:t>
      </w:r>
      <w:r w:rsidR="00C57D22" w:rsidRPr="0046556A">
        <w:rPr>
          <w:i/>
          <w:lang w:val="en-GB"/>
        </w:rPr>
        <w:t>Fermi paradox</w:t>
      </w:r>
      <w:r w:rsidR="006823A4" w:rsidRPr="0046556A">
        <w:rPr>
          <w:i/>
          <w:lang w:val="en-GB"/>
        </w:rPr>
        <w:t xml:space="preserve">, </w:t>
      </w:r>
      <w:r w:rsidR="009A555D" w:rsidRPr="0046556A">
        <w:rPr>
          <w:lang w:val="en-GB"/>
        </w:rPr>
        <w:t xml:space="preserve">more </w:t>
      </w:r>
      <w:r w:rsidR="00C6620B" w:rsidRPr="0046556A">
        <w:rPr>
          <w:lang w:val="en-GB"/>
        </w:rPr>
        <w:t>in</w:t>
      </w:r>
      <w:r w:rsidR="00C6620B" w:rsidRPr="0046556A">
        <w:rPr>
          <w:i/>
          <w:lang w:val="en-GB"/>
        </w:rPr>
        <w:t xml:space="preserve"> </w:t>
      </w:r>
      <w:r w:rsidR="00C6620B" w:rsidRPr="0046556A">
        <w:rPr>
          <w:lang w:val="en-GB"/>
        </w:rPr>
        <w:fldChar w:fldCharType="begin"/>
      </w:r>
      <w:r w:rsidR="00C6620B" w:rsidRPr="0046556A">
        <w:rPr>
          <w:lang w:val="en-GB"/>
        </w:rPr>
        <w:instrText xml:space="preserve"> ADDIN ZOTERO_ITEM CSL_CITATION {"citationID":"OTGopcya","properties":{"formattedCitation":"(Turchin, 2018a)","plainCitation":"(Turchin, 2018a)","noteIndex":0},"citationItems":[{"id":9052,"uris":["http://zotero.org/users/3736454/items/SATCA5AS"],"uri":["http://zotero.org/users/3736454/items/SATCA5AS"],"itemData":{"id":9052,"type":"post-weblog","title":"“Cheating Death in Damascus” Solution to the Fermi Paradox","container-title":"LessWrong","URL":"https://www.lesswrong.com/posts/R9javXN9BN5nXWHZx/cheating-death-in-damascus-solution-to-the-fermi-paradox","author":[{"family":"Turchin","given":"A."}],"issued":{"date-parts":[["2018"]]},"accessed":{"date-parts":[["2018",8,19]]}}}],"schema":"https://github.com/citation-style-language/schema/raw/master/csl-citation.json"} </w:instrText>
      </w:r>
      <w:r w:rsidR="00C6620B" w:rsidRPr="0046556A">
        <w:rPr>
          <w:lang w:val="en-GB"/>
        </w:rPr>
        <w:fldChar w:fldCharType="separate"/>
      </w:r>
      <w:r w:rsidR="00C6620B" w:rsidRPr="0046556A">
        <w:rPr>
          <w:noProof/>
          <w:lang w:val="en-GB"/>
        </w:rPr>
        <w:t>(Turchin, 2018a)</w:t>
      </w:r>
      <w:r w:rsidR="00C6620B" w:rsidRPr="0046556A">
        <w:rPr>
          <w:lang w:val="en-GB"/>
        </w:rPr>
        <w:fldChar w:fldCharType="end"/>
      </w:r>
      <w:r w:rsidR="00C57D22" w:rsidRPr="0046556A">
        <w:rPr>
          <w:lang w:val="en-GB"/>
        </w:rPr>
        <w:t>.</w:t>
      </w:r>
    </w:p>
    <w:p w14:paraId="1547EF23" w14:textId="77777777" w:rsidR="00B14B54" w:rsidRPr="0046556A" w:rsidRDefault="00B14B54" w:rsidP="001E6DAB">
      <w:pPr>
        <w:jc w:val="both"/>
        <w:rPr>
          <w:lang w:val="en-GB"/>
        </w:rPr>
      </w:pPr>
    </w:p>
    <w:p w14:paraId="03ADDEAC" w14:textId="0DED302D" w:rsidR="00B14B54" w:rsidRPr="0046556A" w:rsidRDefault="00B14B54" w:rsidP="00B14B54">
      <w:pPr>
        <w:pStyle w:val="Heading1"/>
        <w:rPr>
          <w:rFonts w:ascii="Times New Roman" w:hAnsi="Times New Roman" w:cs="Times New Roman"/>
          <w:sz w:val="24"/>
          <w:szCs w:val="24"/>
          <w:lang w:val="en-GB"/>
        </w:rPr>
      </w:pPr>
      <w:bookmarkStart w:id="56" w:name="_Toc14788575"/>
      <w:bookmarkStart w:id="57" w:name="_Toc25415828"/>
      <w:r w:rsidRPr="0046556A">
        <w:rPr>
          <w:rFonts w:ascii="Times New Roman" w:hAnsi="Times New Roman" w:cs="Times New Roman"/>
          <w:sz w:val="24"/>
          <w:szCs w:val="24"/>
          <w:lang w:val="en-GB"/>
        </w:rPr>
        <w:t>Conclusion</w:t>
      </w:r>
      <w:bookmarkEnd w:id="56"/>
      <w:bookmarkEnd w:id="57"/>
    </w:p>
    <w:p w14:paraId="67DABFA5" w14:textId="77271D17" w:rsidR="003F60B1" w:rsidRPr="0046556A" w:rsidRDefault="00B14B54" w:rsidP="00D67B55">
      <w:pPr>
        <w:jc w:val="both"/>
        <w:rPr>
          <w:lang w:val="en-GB"/>
        </w:rPr>
      </w:pPr>
      <w:r w:rsidRPr="0046556A">
        <w:rPr>
          <w:lang w:val="en-GB"/>
        </w:rPr>
        <w:t>In this article</w:t>
      </w:r>
      <w:r w:rsidR="00DF07A5" w:rsidRPr="0046556A">
        <w:rPr>
          <w:lang w:val="en-GB"/>
        </w:rPr>
        <w:t>,</w:t>
      </w:r>
      <w:r w:rsidRPr="0046556A">
        <w:rPr>
          <w:lang w:val="en-GB"/>
        </w:rPr>
        <w:t xml:space="preserve"> we </w:t>
      </w:r>
      <w:r w:rsidR="00224838" w:rsidRPr="0046556A">
        <w:rPr>
          <w:lang w:val="en-GB"/>
        </w:rPr>
        <w:t xml:space="preserve">provided an </w:t>
      </w:r>
      <w:r w:rsidRPr="0046556A">
        <w:rPr>
          <w:lang w:val="en-GB"/>
        </w:rPr>
        <w:t>overview</w:t>
      </w:r>
      <w:r w:rsidR="00224838" w:rsidRPr="0046556A">
        <w:rPr>
          <w:lang w:val="en-GB"/>
        </w:rPr>
        <w:t xml:space="preserve"> of</w:t>
      </w:r>
      <w:r w:rsidRPr="0046556A">
        <w:rPr>
          <w:lang w:val="en-GB"/>
        </w:rPr>
        <w:t xml:space="preserve"> </w:t>
      </w:r>
      <w:r w:rsidR="003F60B1" w:rsidRPr="0046556A">
        <w:rPr>
          <w:lang w:val="en-GB"/>
        </w:rPr>
        <w:t>several dozens</w:t>
      </w:r>
      <w:r w:rsidRPr="0046556A">
        <w:rPr>
          <w:lang w:val="en-GB"/>
        </w:rPr>
        <w:t xml:space="preserve"> </w:t>
      </w:r>
      <w:r w:rsidR="00224838" w:rsidRPr="0046556A">
        <w:rPr>
          <w:lang w:val="en-GB"/>
        </w:rPr>
        <w:t xml:space="preserve">of ways </w:t>
      </w:r>
      <w:r w:rsidRPr="0046556A">
        <w:rPr>
          <w:lang w:val="en-GB"/>
        </w:rPr>
        <w:t>to overcome</w:t>
      </w:r>
      <w:r w:rsidR="003702B3" w:rsidRPr="0046556A">
        <w:rPr>
          <w:lang w:val="en-GB"/>
        </w:rPr>
        <w:t xml:space="preserve"> </w:t>
      </w:r>
      <w:r w:rsidRPr="0046556A">
        <w:rPr>
          <w:lang w:val="en-GB"/>
        </w:rPr>
        <w:t>possible end</w:t>
      </w:r>
      <w:r w:rsidR="00224838" w:rsidRPr="0046556A">
        <w:rPr>
          <w:lang w:val="en-GB"/>
        </w:rPr>
        <w:t>ings</w:t>
      </w:r>
      <w:r w:rsidRPr="0046556A">
        <w:rPr>
          <w:lang w:val="en-GB"/>
        </w:rPr>
        <w:t xml:space="preserve"> of the observable universe and </w:t>
      </w:r>
      <w:r w:rsidR="00224838" w:rsidRPr="0046556A">
        <w:rPr>
          <w:lang w:val="en-GB"/>
        </w:rPr>
        <w:t xml:space="preserve">the </w:t>
      </w:r>
      <w:r w:rsidRPr="0046556A">
        <w:rPr>
          <w:lang w:val="en-GB"/>
        </w:rPr>
        <w:t xml:space="preserve">corresponding demise of </w:t>
      </w:r>
      <w:r w:rsidR="00224838" w:rsidRPr="0046556A">
        <w:rPr>
          <w:lang w:val="en-GB"/>
        </w:rPr>
        <w:t xml:space="preserve">our </w:t>
      </w:r>
      <w:r w:rsidRPr="0046556A">
        <w:rPr>
          <w:lang w:val="en-GB"/>
        </w:rPr>
        <w:t xml:space="preserve">future </w:t>
      </w:r>
      <w:r w:rsidR="00635F64" w:rsidRPr="0046556A">
        <w:rPr>
          <w:lang w:val="en-GB"/>
        </w:rPr>
        <w:t>civilization. Different ideas are applicable to different types of possible end</w:t>
      </w:r>
      <w:r w:rsidR="00224838" w:rsidRPr="0046556A">
        <w:rPr>
          <w:lang w:val="en-GB"/>
        </w:rPr>
        <w:t>ings; however,</w:t>
      </w:r>
      <w:r w:rsidR="00635F64" w:rsidRPr="0046556A">
        <w:rPr>
          <w:lang w:val="en-GB"/>
        </w:rPr>
        <w:t xml:space="preserve"> </w:t>
      </w:r>
      <w:r w:rsidR="00D36DA9" w:rsidRPr="0046556A">
        <w:rPr>
          <w:lang w:val="en-GB"/>
        </w:rPr>
        <w:t>the</w:t>
      </w:r>
      <w:r w:rsidR="00224838" w:rsidRPr="0046556A">
        <w:rPr>
          <w:lang w:val="en-GB"/>
        </w:rPr>
        <w:t>se ideas can be categorized into</w:t>
      </w:r>
      <w:r w:rsidR="00D36DA9" w:rsidRPr="0046556A">
        <w:rPr>
          <w:lang w:val="en-GB"/>
        </w:rPr>
        <w:t xml:space="preserve"> </w:t>
      </w:r>
      <w:r w:rsidR="004E6853" w:rsidRPr="0046556A">
        <w:rPr>
          <w:lang w:val="en-GB"/>
        </w:rPr>
        <w:t>seven</w:t>
      </w:r>
      <w:r w:rsidR="00635F64" w:rsidRPr="0046556A">
        <w:rPr>
          <w:lang w:val="en-GB"/>
        </w:rPr>
        <w:t xml:space="preserve"> main groups</w:t>
      </w:r>
      <w:r w:rsidR="003F60B1" w:rsidRPr="0046556A">
        <w:rPr>
          <w:lang w:val="en-GB"/>
        </w:rPr>
        <w:t xml:space="preserve">: </w:t>
      </w:r>
      <w:r w:rsidR="0046556A">
        <w:rPr>
          <w:lang w:val="en-GB"/>
        </w:rPr>
        <w:t>surf the wave, go to</w:t>
      </w:r>
      <w:r w:rsidR="00716B2C">
        <w:rPr>
          <w:lang w:val="en-GB"/>
        </w:rPr>
        <w:t xml:space="preserve"> a</w:t>
      </w:r>
      <w:bookmarkStart w:id="58" w:name="_GoBack"/>
      <w:bookmarkEnd w:id="58"/>
      <w:r w:rsidR="0046556A">
        <w:rPr>
          <w:lang w:val="en-GB"/>
        </w:rPr>
        <w:t xml:space="preserve"> parallel world, prevent the end of the universe, survive the end of the universe, manipulate time, dissolve the problem, meta-level solutions.</w:t>
      </w:r>
    </w:p>
    <w:p w14:paraId="1C3A0536" w14:textId="77777777" w:rsidR="003F60B1" w:rsidRPr="0046556A" w:rsidRDefault="003F60B1" w:rsidP="00D67B55">
      <w:pPr>
        <w:jc w:val="both"/>
        <w:rPr>
          <w:lang w:val="en-GB"/>
        </w:rPr>
      </w:pPr>
    </w:p>
    <w:p w14:paraId="6FAC1BCB" w14:textId="77777777" w:rsidR="002439DE" w:rsidRPr="0046556A" w:rsidRDefault="00635F64" w:rsidP="00D67B55">
      <w:pPr>
        <w:jc w:val="both"/>
        <w:rPr>
          <w:lang w:val="en-GB"/>
        </w:rPr>
      </w:pPr>
      <w:r w:rsidRPr="0046556A">
        <w:rPr>
          <w:lang w:val="en-GB"/>
        </w:rPr>
        <w:t xml:space="preserve">The fact that we could identify so many ideas </w:t>
      </w:r>
      <w:r w:rsidR="00224838" w:rsidRPr="0046556A">
        <w:rPr>
          <w:lang w:val="en-GB"/>
        </w:rPr>
        <w:t xml:space="preserve">despite </w:t>
      </w:r>
      <w:r w:rsidRPr="0046556A">
        <w:rPr>
          <w:lang w:val="en-GB"/>
        </w:rPr>
        <w:t xml:space="preserve">our early stage of understanding of the nature of the universe may be </w:t>
      </w:r>
      <w:r w:rsidR="00224838" w:rsidRPr="0046556A">
        <w:rPr>
          <w:lang w:val="en-GB"/>
        </w:rPr>
        <w:t xml:space="preserve">cause </w:t>
      </w:r>
      <w:r w:rsidRPr="0046556A">
        <w:rPr>
          <w:lang w:val="en-GB"/>
        </w:rPr>
        <w:t>for cautious optimism about the possibility of such survival.</w:t>
      </w:r>
      <w:r w:rsidR="00172973" w:rsidRPr="0046556A">
        <w:rPr>
          <w:lang w:val="en-GB"/>
        </w:rPr>
        <w:t xml:space="preserve"> </w:t>
      </w:r>
    </w:p>
    <w:p w14:paraId="4DF7D8E3" w14:textId="77777777" w:rsidR="002439DE" w:rsidRPr="0046556A" w:rsidRDefault="002439DE" w:rsidP="00D67B55">
      <w:pPr>
        <w:jc w:val="both"/>
        <w:rPr>
          <w:lang w:val="en-GB"/>
        </w:rPr>
      </w:pPr>
    </w:p>
    <w:p w14:paraId="020A9761" w14:textId="4B405334" w:rsidR="000B0EF6" w:rsidRDefault="00D021F7" w:rsidP="00D67B55">
      <w:pPr>
        <w:jc w:val="both"/>
        <w:rPr>
          <w:lang w:val="en-GB"/>
        </w:rPr>
      </w:pPr>
      <w:r w:rsidRPr="0046556A">
        <w:rPr>
          <w:lang w:val="en-GB"/>
        </w:rPr>
        <w:t xml:space="preserve">Moreover, if we will make </w:t>
      </w:r>
      <w:r w:rsidR="002439DE" w:rsidRPr="0046556A">
        <w:rPr>
          <w:lang w:val="en-GB"/>
        </w:rPr>
        <w:t>irreversible</w:t>
      </w:r>
      <w:r w:rsidRPr="0046556A">
        <w:rPr>
          <w:lang w:val="en-GB"/>
        </w:rPr>
        <w:t xml:space="preserve"> pivotal acts soon, which will define the shape of our civilization</w:t>
      </w:r>
      <w:r w:rsidR="002439DE" w:rsidRPr="0046556A">
        <w:rPr>
          <w:lang w:val="en-GB"/>
        </w:rPr>
        <w:t>, like starting space colonization by von Neumann Probes or defining goal system of superintelligent AI-Singleton, we should take into account the need to survive the end of the universe and insert it into the goal system of such AI.</w:t>
      </w:r>
    </w:p>
    <w:p w14:paraId="20C582F1" w14:textId="77777777" w:rsidR="00CE7E22" w:rsidRDefault="00CE7E22" w:rsidP="00D67B55">
      <w:pPr>
        <w:jc w:val="both"/>
        <w:rPr>
          <w:lang w:val="en-GB"/>
        </w:rPr>
      </w:pPr>
    </w:p>
    <w:p w14:paraId="543D13A4" w14:textId="1005F054" w:rsidR="00CE7E22" w:rsidRPr="00CE7E22" w:rsidRDefault="00CE7E22" w:rsidP="00CE7E22">
      <w:pPr>
        <w:pStyle w:val="Heading2"/>
        <w:rPr>
          <w:lang w:val="en-GB"/>
        </w:rPr>
      </w:pPr>
      <w:r w:rsidRPr="00CE7E22">
        <w:rPr>
          <w:lang w:val="en-GB"/>
        </w:rPr>
        <w:lastRenderedPageBreak/>
        <w:t>Literature:</w:t>
      </w:r>
    </w:p>
    <w:p w14:paraId="4EE1859B" w14:textId="77777777" w:rsidR="00CE7E22" w:rsidRDefault="00CE7E22" w:rsidP="00D67B55">
      <w:pPr>
        <w:jc w:val="both"/>
        <w:rPr>
          <w:lang w:val="en-GB"/>
        </w:rPr>
      </w:pPr>
    </w:p>
    <w:p w14:paraId="29C03AD7" w14:textId="77777777" w:rsidR="0046556A" w:rsidRDefault="0046556A" w:rsidP="00D67B55">
      <w:pPr>
        <w:jc w:val="both"/>
        <w:rPr>
          <w:lang w:val="en-GB"/>
        </w:rPr>
      </w:pPr>
    </w:p>
    <w:p w14:paraId="71C1B251" w14:textId="77777777" w:rsidR="00CE7E22" w:rsidRPr="00CE7E22" w:rsidRDefault="004E5877" w:rsidP="00CE7E22">
      <w:pPr>
        <w:pStyle w:val="Bibliography"/>
      </w:pPr>
      <w:r>
        <w:fldChar w:fldCharType="begin"/>
      </w:r>
      <w:r>
        <w:instrText xml:space="preserve"> ADDIN ZOTERO_BIBL {"uncited":[],"omitted":[],"custom":[]} CSL_BIBLIOGRAPHY </w:instrText>
      </w:r>
      <w:r>
        <w:fldChar w:fldCharType="separate"/>
      </w:r>
      <w:r w:rsidR="00CE7E22" w:rsidRPr="00CE7E22">
        <w:t xml:space="preserve">Adams, D. (1978). </w:t>
      </w:r>
      <w:r w:rsidR="00CE7E22" w:rsidRPr="00CE7E22">
        <w:rPr>
          <w:i/>
          <w:iCs/>
        </w:rPr>
        <w:t>The Hitchhiker’s Guide to the Galaxy.</w:t>
      </w:r>
      <w:r w:rsidR="00CE7E22" w:rsidRPr="00CE7E22">
        <w:t xml:space="preserve"> (Vol. 6). Pan Macmillan.</w:t>
      </w:r>
    </w:p>
    <w:p w14:paraId="2EE2B37B" w14:textId="77777777" w:rsidR="00CE7E22" w:rsidRPr="00CE7E22" w:rsidRDefault="00CE7E22" w:rsidP="00CE7E22">
      <w:pPr>
        <w:pStyle w:val="Bibliography"/>
      </w:pPr>
      <w:r w:rsidRPr="00CE7E22">
        <w:t xml:space="preserve">Armstrong, S. (2018). Are you in a Boltzmann simulation? - </w:t>
      </w:r>
      <w:proofErr w:type="spellStart"/>
      <w:r w:rsidRPr="00CE7E22">
        <w:t>LessWrong</w:t>
      </w:r>
      <w:proofErr w:type="spellEnd"/>
      <w:r w:rsidRPr="00CE7E22">
        <w:t xml:space="preserve"> 2.0. Retrieved February 4, 2019, from </w:t>
      </w:r>
      <w:proofErr w:type="spellStart"/>
      <w:r w:rsidRPr="00CE7E22">
        <w:t>LessWrong</w:t>
      </w:r>
      <w:proofErr w:type="spellEnd"/>
      <w:r w:rsidRPr="00CE7E22">
        <w:t xml:space="preserve"> website: https://www.lesswrong.com/posts/ygELzNSAF5nzLXD7j/are-you-in-a-boltzmann-simulation</w:t>
      </w:r>
    </w:p>
    <w:p w14:paraId="4A0C3872" w14:textId="77777777" w:rsidR="00CE7E22" w:rsidRPr="00CE7E22" w:rsidRDefault="00CE7E22" w:rsidP="00CE7E22">
      <w:pPr>
        <w:pStyle w:val="Bibliography"/>
      </w:pPr>
      <w:r w:rsidRPr="00CE7E22">
        <w:t xml:space="preserve">Armstrong, Stuart, &amp; Sandberg, A. (2013). Eternity in six hours: intergalactic spreading of intelligent life and sharpening the Fermi paradox. </w:t>
      </w:r>
      <w:proofErr w:type="spellStart"/>
      <w:r w:rsidRPr="00CE7E22">
        <w:rPr>
          <w:i/>
          <w:iCs/>
        </w:rPr>
        <w:t>Acta</w:t>
      </w:r>
      <w:proofErr w:type="spellEnd"/>
      <w:r w:rsidRPr="00CE7E22">
        <w:rPr>
          <w:i/>
          <w:iCs/>
        </w:rPr>
        <w:t xml:space="preserve"> </w:t>
      </w:r>
      <w:proofErr w:type="spellStart"/>
      <w:r w:rsidRPr="00CE7E22">
        <w:rPr>
          <w:i/>
          <w:iCs/>
        </w:rPr>
        <w:t>Astronautica</w:t>
      </w:r>
      <w:proofErr w:type="spellEnd"/>
      <w:r w:rsidRPr="00CE7E22">
        <w:t xml:space="preserve">, </w:t>
      </w:r>
      <w:r w:rsidRPr="00CE7E22">
        <w:rPr>
          <w:i/>
          <w:iCs/>
        </w:rPr>
        <w:t>89</w:t>
      </w:r>
      <w:r w:rsidRPr="00CE7E22">
        <w:t>, 1–13.</w:t>
      </w:r>
    </w:p>
    <w:p w14:paraId="51DE412F" w14:textId="77777777" w:rsidR="00CE7E22" w:rsidRPr="00CE7E22" w:rsidRDefault="00CE7E22" w:rsidP="00CE7E22">
      <w:pPr>
        <w:pStyle w:val="Bibliography"/>
      </w:pPr>
      <w:r w:rsidRPr="00CE7E22">
        <w:t xml:space="preserve">Asimov, I. (1972). </w:t>
      </w:r>
      <w:r w:rsidRPr="00CE7E22">
        <w:rPr>
          <w:i/>
          <w:iCs/>
        </w:rPr>
        <w:t>The Gods Themselves</w:t>
      </w:r>
      <w:r w:rsidRPr="00CE7E22">
        <w:t>. Spectra.</w:t>
      </w:r>
    </w:p>
    <w:p w14:paraId="567784C2" w14:textId="77777777" w:rsidR="00CE7E22" w:rsidRPr="00CE7E22" w:rsidRDefault="00CE7E22" w:rsidP="00CE7E22">
      <w:pPr>
        <w:pStyle w:val="Bibliography"/>
      </w:pPr>
      <w:r w:rsidRPr="00CE7E22">
        <w:t xml:space="preserve">Bars, I., </w:t>
      </w:r>
      <w:proofErr w:type="spellStart"/>
      <w:r w:rsidRPr="00CE7E22">
        <w:t>Terning</w:t>
      </w:r>
      <w:proofErr w:type="spellEnd"/>
      <w:r w:rsidRPr="00CE7E22">
        <w:t xml:space="preserve">, J., &amp; </w:t>
      </w:r>
      <w:proofErr w:type="spellStart"/>
      <w:r w:rsidRPr="00CE7E22">
        <w:t>Nekoogar</w:t>
      </w:r>
      <w:proofErr w:type="spellEnd"/>
      <w:r w:rsidRPr="00CE7E22">
        <w:t xml:space="preserve">, F. (2010). </w:t>
      </w:r>
      <w:r w:rsidRPr="00CE7E22">
        <w:rPr>
          <w:i/>
          <w:iCs/>
        </w:rPr>
        <w:t>Extra dimensions in space and time</w:t>
      </w:r>
      <w:r w:rsidRPr="00CE7E22">
        <w:t>. Springer.</w:t>
      </w:r>
    </w:p>
    <w:p w14:paraId="422CFAC4" w14:textId="77777777" w:rsidR="00CE7E22" w:rsidRPr="00CE7E22" w:rsidRDefault="00CE7E22" w:rsidP="00CE7E22">
      <w:pPr>
        <w:pStyle w:val="Bibliography"/>
      </w:pPr>
      <w:r w:rsidRPr="00CE7E22">
        <w:t xml:space="preserve">Baxter, S. (2003). </w:t>
      </w:r>
      <w:r w:rsidRPr="00CE7E22">
        <w:rPr>
          <w:i/>
          <w:iCs/>
        </w:rPr>
        <w:t>Manifold: time</w:t>
      </w:r>
      <w:r w:rsidRPr="00CE7E22">
        <w:t xml:space="preserve"> (Vol. 1). Del Rey.</w:t>
      </w:r>
    </w:p>
    <w:p w14:paraId="529D0772" w14:textId="77777777" w:rsidR="00CE7E22" w:rsidRPr="00CE7E22" w:rsidRDefault="00CE7E22" w:rsidP="00CE7E22">
      <w:pPr>
        <w:pStyle w:val="Bibliography"/>
      </w:pPr>
      <w:proofErr w:type="spellStart"/>
      <w:r w:rsidRPr="00CE7E22">
        <w:t>Bergström</w:t>
      </w:r>
      <w:proofErr w:type="spellEnd"/>
      <w:r w:rsidRPr="00CE7E22">
        <w:t xml:space="preserve">, L. (2012). Death and eternal recurrence. </w:t>
      </w:r>
      <w:r w:rsidRPr="00CE7E22">
        <w:rPr>
          <w:i/>
          <w:iCs/>
        </w:rPr>
        <w:t>The Oxford Handbook of Philosophy of Death</w:t>
      </w:r>
      <w:r w:rsidRPr="00CE7E22">
        <w:t>.</w:t>
      </w:r>
    </w:p>
    <w:p w14:paraId="6D337CE0" w14:textId="77777777" w:rsidR="00CE7E22" w:rsidRPr="00CE7E22" w:rsidRDefault="00CE7E22" w:rsidP="00CE7E22">
      <w:pPr>
        <w:pStyle w:val="Bibliography"/>
      </w:pPr>
      <w:proofErr w:type="spellStart"/>
      <w:r w:rsidRPr="00CE7E22">
        <w:t>Bortolotti</w:t>
      </w:r>
      <w:proofErr w:type="spellEnd"/>
      <w:r w:rsidRPr="00CE7E22">
        <w:t xml:space="preserve">, L., &amp; </w:t>
      </w:r>
      <w:proofErr w:type="spellStart"/>
      <w:r w:rsidRPr="00CE7E22">
        <w:t>Nagasawa</w:t>
      </w:r>
      <w:proofErr w:type="spellEnd"/>
      <w:r w:rsidRPr="00CE7E22">
        <w:t xml:space="preserve">, Y. (2009). Immortality Without Boredom. </w:t>
      </w:r>
      <w:r w:rsidRPr="00CE7E22">
        <w:rPr>
          <w:i/>
          <w:iCs/>
        </w:rPr>
        <w:t>Ratio</w:t>
      </w:r>
      <w:r w:rsidRPr="00CE7E22">
        <w:t xml:space="preserve">, </w:t>
      </w:r>
      <w:r w:rsidRPr="00CE7E22">
        <w:rPr>
          <w:i/>
          <w:iCs/>
        </w:rPr>
        <w:t>22</w:t>
      </w:r>
      <w:r w:rsidRPr="00CE7E22">
        <w:t>(3), 261–277.</w:t>
      </w:r>
    </w:p>
    <w:p w14:paraId="6B4A7CC2" w14:textId="77777777" w:rsidR="00CE7E22" w:rsidRPr="00CE7E22" w:rsidRDefault="00CE7E22" w:rsidP="00CE7E22">
      <w:pPr>
        <w:pStyle w:val="Bibliography"/>
      </w:pPr>
      <w:r w:rsidRPr="00CE7E22">
        <w:t xml:space="preserve">Bostrom, N. (2002). Existential risks: Analyzing Human Extinction Scenarios and Related Hazards. </w:t>
      </w:r>
      <w:r w:rsidRPr="00CE7E22">
        <w:rPr>
          <w:i/>
          <w:iCs/>
        </w:rPr>
        <w:t>Journal of Evolution and Technology, Vol. 9, No. 1 (2002).</w:t>
      </w:r>
    </w:p>
    <w:p w14:paraId="23A10129" w14:textId="77777777" w:rsidR="00CE7E22" w:rsidRPr="00CE7E22" w:rsidRDefault="00CE7E22" w:rsidP="00CE7E22">
      <w:pPr>
        <w:pStyle w:val="Bibliography"/>
      </w:pPr>
      <w:r w:rsidRPr="00CE7E22">
        <w:t xml:space="preserve">Bostrom, N. (2003). Astronomical waste: The opportunity cost of delayed technological development. </w:t>
      </w:r>
      <w:proofErr w:type="spellStart"/>
      <w:r w:rsidRPr="00CE7E22">
        <w:rPr>
          <w:i/>
          <w:iCs/>
        </w:rPr>
        <w:t>Utilitas</w:t>
      </w:r>
      <w:proofErr w:type="spellEnd"/>
      <w:r w:rsidRPr="00CE7E22">
        <w:t xml:space="preserve">, </w:t>
      </w:r>
      <w:r w:rsidRPr="00CE7E22">
        <w:rPr>
          <w:i/>
          <w:iCs/>
        </w:rPr>
        <w:t>15</w:t>
      </w:r>
      <w:r w:rsidRPr="00CE7E22">
        <w:t>(3), 308–314.</w:t>
      </w:r>
    </w:p>
    <w:p w14:paraId="72B63DE9" w14:textId="77777777" w:rsidR="00CE7E22" w:rsidRPr="00CE7E22" w:rsidRDefault="00CE7E22" w:rsidP="00CE7E22">
      <w:pPr>
        <w:pStyle w:val="Bibliography"/>
      </w:pPr>
      <w:r w:rsidRPr="00CE7E22">
        <w:t xml:space="preserve">Bostrom, N. (2014). </w:t>
      </w:r>
      <w:r w:rsidRPr="00CE7E22">
        <w:rPr>
          <w:i/>
          <w:iCs/>
        </w:rPr>
        <w:t>Superintelligence</w:t>
      </w:r>
      <w:r w:rsidRPr="00CE7E22">
        <w:t>. Oxford: Oxford University Press.</w:t>
      </w:r>
    </w:p>
    <w:p w14:paraId="54720071" w14:textId="77777777" w:rsidR="00CE7E22" w:rsidRPr="00CE7E22" w:rsidRDefault="00CE7E22" w:rsidP="00CE7E22">
      <w:pPr>
        <w:pStyle w:val="Bibliography"/>
      </w:pPr>
      <w:proofErr w:type="spellStart"/>
      <w:r w:rsidRPr="00CE7E22">
        <w:t>Bouhmadi-López</w:t>
      </w:r>
      <w:proofErr w:type="spellEnd"/>
      <w:r w:rsidRPr="00CE7E22">
        <w:t>, M., González-</w:t>
      </w:r>
      <w:proofErr w:type="spellStart"/>
      <w:r w:rsidRPr="00CE7E22">
        <w:t>Díaz</w:t>
      </w:r>
      <w:proofErr w:type="spellEnd"/>
      <w:r w:rsidRPr="00CE7E22">
        <w:t>, P. F., &amp; Martín-</w:t>
      </w:r>
      <w:proofErr w:type="spellStart"/>
      <w:r w:rsidRPr="00CE7E22">
        <w:t>Moruno</w:t>
      </w:r>
      <w:proofErr w:type="spellEnd"/>
      <w:r w:rsidRPr="00CE7E22">
        <w:t xml:space="preserve">, P. (2008). Worse than a big rip? </w:t>
      </w:r>
      <w:r w:rsidRPr="00CE7E22">
        <w:rPr>
          <w:i/>
          <w:iCs/>
        </w:rPr>
        <w:t>Physics Letters B</w:t>
      </w:r>
      <w:r w:rsidRPr="00CE7E22">
        <w:t xml:space="preserve">, </w:t>
      </w:r>
      <w:r w:rsidRPr="00CE7E22">
        <w:rPr>
          <w:i/>
          <w:iCs/>
        </w:rPr>
        <w:t>659</w:t>
      </w:r>
      <w:r w:rsidRPr="00CE7E22">
        <w:t>(1), 1–5. https://doi.org/10.1016/j.physletb.2007.10.079</w:t>
      </w:r>
    </w:p>
    <w:p w14:paraId="3487BF00" w14:textId="77777777" w:rsidR="00CE7E22" w:rsidRPr="00CE7E22" w:rsidRDefault="00CE7E22" w:rsidP="00CE7E22">
      <w:pPr>
        <w:pStyle w:val="Bibliography"/>
      </w:pPr>
      <w:proofErr w:type="spellStart"/>
      <w:r w:rsidRPr="00CE7E22">
        <w:t>Burda</w:t>
      </w:r>
      <w:proofErr w:type="spellEnd"/>
      <w:r w:rsidRPr="00CE7E22">
        <w:t xml:space="preserve">, P., Gregory, R., &amp; Moss, I. (2015). Vacuum </w:t>
      </w:r>
      <w:proofErr w:type="spellStart"/>
      <w:r w:rsidRPr="00CE7E22">
        <w:t>metastability</w:t>
      </w:r>
      <w:proofErr w:type="spellEnd"/>
      <w:r w:rsidRPr="00CE7E22">
        <w:t xml:space="preserve"> with black holes. </w:t>
      </w:r>
      <w:r w:rsidRPr="00CE7E22">
        <w:rPr>
          <w:i/>
          <w:iCs/>
        </w:rPr>
        <w:t>Journal of High Energy Physics</w:t>
      </w:r>
      <w:r w:rsidRPr="00CE7E22">
        <w:t xml:space="preserve">, </w:t>
      </w:r>
      <w:r w:rsidRPr="00CE7E22">
        <w:rPr>
          <w:i/>
          <w:iCs/>
        </w:rPr>
        <w:t>2015</w:t>
      </w:r>
      <w:r w:rsidRPr="00CE7E22">
        <w:t>(8), 114. https://doi.org/10.1007/JHEP08(2015)114</w:t>
      </w:r>
    </w:p>
    <w:p w14:paraId="56B73592" w14:textId="77777777" w:rsidR="00CE7E22" w:rsidRPr="00CE7E22" w:rsidRDefault="00CE7E22" w:rsidP="00CE7E22">
      <w:pPr>
        <w:pStyle w:val="Bibliography"/>
      </w:pPr>
      <w:r w:rsidRPr="00CE7E22">
        <w:t xml:space="preserve">Caldwell, R. R., </w:t>
      </w:r>
      <w:proofErr w:type="spellStart"/>
      <w:r w:rsidRPr="00CE7E22">
        <w:t>Kamionkowski</w:t>
      </w:r>
      <w:proofErr w:type="spellEnd"/>
      <w:r w:rsidRPr="00CE7E22">
        <w:t xml:space="preserve">, M., &amp; Weinberg, N. N. (2003). Phantom Energy: Dark Energy with w &lt; - 1 Causes a Cosmic Doomsday. </w:t>
      </w:r>
      <w:r w:rsidRPr="00CE7E22">
        <w:rPr>
          <w:i/>
          <w:iCs/>
        </w:rPr>
        <w:t>Physical Review Letters</w:t>
      </w:r>
      <w:r w:rsidRPr="00CE7E22">
        <w:t xml:space="preserve">, </w:t>
      </w:r>
      <w:r w:rsidRPr="00CE7E22">
        <w:rPr>
          <w:i/>
          <w:iCs/>
        </w:rPr>
        <w:t>91</w:t>
      </w:r>
      <w:r w:rsidRPr="00CE7E22">
        <w:t>(7), 713011–713014.</w:t>
      </w:r>
    </w:p>
    <w:p w14:paraId="4D8F0252" w14:textId="77777777" w:rsidR="00CE7E22" w:rsidRPr="00CE7E22" w:rsidRDefault="00CE7E22" w:rsidP="00CE7E22">
      <w:pPr>
        <w:pStyle w:val="Bibliography"/>
      </w:pPr>
      <w:proofErr w:type="spellStart"/>
      <w:r w:rsidRPr="00CE7E22">
        <w:lastRenderedPageBreak/>
        <w:t>Ćirković</w:t>
      </w:r>
      <w:proofErr w:type="spellEnd"/>
      <w:r w:rsidRPr="00CE7E22">
        <w:t xml:space="preserve">, M. M., &amp; Bostrom, N. (2000). Cosmological constant and the final anthropic hypothesis. </w:t>
      </w:r>
      <w:r w:rsidRPr="00CE7E22">
        <w:rPr>
          <w:i/>
          <w:iCs/>
        </w:rPr>
        <w:t>Astrophysics and Space Science</w:t>
      </w:r>
      <w:r w:rsidRPr="00CE7E22">
        <w:t xml:space="preserve">, </w:t>
      </w:r>
      <w:r w:rsidRPr="00CE7E22">
        <w:rPr>
          <w:i/>
          <w:iCs/>
        </w:rPr>
        <w:t>274</w:t>
      </w:r>
      <w:r w:rsidRPr="00CE7E22">
        <w:t>(4), 675–687.</w:t>
      </w:r>
    </w:p>
    <w:p w14:paraId="0258ED4B" w14:textId="77777777" w:rsidR="00CE7E22" w:rsidRPr="00CE7E22" w:rsidRDefault="00CE7E22" w:rsidP="00CE7E22">
      <w:pPr>
        <w:pStyle w:val="Bibliography"/>
      </w:pPr>
      <w:r w:rsidRPr="00CE7E22">
        <w:t xml:space="preserve">Deutsch, D. (2002). The structure of the multiverse. </w:t>
      </w:r>
      <w:r w:rsidRPr="00CE7E22">
        <w:rPr>
          <w:i/>
          <w:iCs/>
        </w:rPr>
        <w:t>Proceedings of the Royal Society of London A: Mathematical, Physical and Engineering Sciences</w:t>
      </w:r>
      <w:r w:rsidRPr="00CE7E22">
        <w:t xml:space="preserve">, </w:t>
      </w:r>
      <w:r w:rsidRPr="00CE7E22">
        <w:rPr>
          <w:i/>
          <w:iCs/>
        </w:rPr>
        <w:t>458</w:t>
      </w:r>
      <w:r w:rsidRPr="00CE7E22">
        <w:t>(2028), 2911–2923. https://doi.org/10.1098/rspa.2002.1015</w:t>
      </w:r>
    </w:p>
    <w:p w14:paraId="28940022" w14:textId="77777777" w:rsidR="00CE7E22" w:rsidRPr="00CE7E22" w:rsidRDefault="00CE7E22" w:rsidP="00CE7E22">
      <w:pPr>
        <w:pStyle w:val="Bibliography"/>
      </w:pPr>
      <w:proofErr w:type="spellStart"/>
      <w:r w:rsidRPr="00CE7E22">
        <w:t>Dvorsky</w:t>
      </w:r>
      <w:proofErr w:type="spellEnd"/>
      <w:r w:rsidRPr="00CE7E22">
        <w:t xml:space="preserve">, G. (2015). </w:t>
      </w:r>
      <w:r w:rsidRPr="00CE7E22">
        <w:rPr>
          <w:i/>
          <w:iCs/>
        </w:rPr>
        <w:t>Will Our Descendants Survive the Destruction of the Universe?</w:t>
      </w:r>
      <w:r w:rsidRPr="00CE7E22">
        <w:t xml:space="preserve"> Retrieved from https://io9.gizmodo.com/will-our-descendants-survive-the-destruction-of-the-uni-1744169933</w:t>
      </w:r>
    </w:p>
    <w:p w14:paraId="50D5E06F" w14:textId="77777777" w:rsidR="00CE7E22" w:rsidRPr="00CE7E22" w:rsidRDefault="00CE7E22" w:rsidP="00CE7E22">
      <w:pPr>
        <w:pStyle w:val="Bibliography"/>
      </w:pPr>
      <w:r w:rsidRPr="00CE7E22">
        <w:t xml:space="preserve">Dyson, F. J. (1979). Time without end: Physics and biology in an open universe. </w:t>
      </w:r>
      <w:r w:rsidRPr="00CE7E22">
        <w:rPr>
          <w:i/>
          <w:iCs/>
        </w:rPr>
        <w:t>Reviews of Modern Physics</w:t>
      </w:r>
      <w:r w:rsidRPr="00CE7E22">
        <w:t xml:space="preserve">, </w:t>
      </w:r>
      <w:r w:rsidRPr="00CE7E22">
        <w:rPr>
          <w:i/>
          <w:iCs/>
        </w:rPr>
        <w:t>51</w:t>
      </w:r>
      <w:r w:rsidRPr="00CE7E22">
        <w:t>(3), 447.</w:t>
      </w:r>
    </w:p>
    <w:p w14:paraId="380FE920" w14:textId="77777777" w:rsidR="00CE7E22" w:rsidRPr="00CE7E22" w:rsidRDefault="00CE7E22" w:rsidP="00CE7E22">
      <w:pPr>
        <w:pStyle w:val="Bibliography"/>
      </w:pPr>
      <w:r w:rsidRPr="00CE7E22">
        <w:t xml:space="preserve">Egan, G. (1997). </w:t>
      </w:r>
      <w:r w:rsidRPr="00CE7E22">
        <w:rPr>
          <w:i/>
          <w:iCs/>
        </w:rPr>
        <w:t>Diaspora</w:t>
      </w:r>
      <w:r w:rsidRPr="00CE7E22">
        <w:t xml:space="preserve">. Le </w:t>
      </w:r>
      <w:proofErr w:type="spellStart"/>
      <w:r w:rsidRPr="00CE7E22">
        <w:t>Bélial</w:t>
      </w:r>
      <w:proofErr w:type="spellEnd"/>
      <w:r w:rsidRPr="00CE7E22">
        <w:t>.</w:t>
      </w:r>
    </w:p>
    <w:p w14:paraId="556F528E" w14:textId="77777777" w:rsidR="00CE7E22" w:rsidRPr="00CE7E22" w:rsidRDefault="00CE7E22" w:rsidP="00CE7E22">
      <w:pPr>
        <w:pStyle w:val="Bibliography"/>
      </w:pPr>
      <w:r w:rsidRPr="00CE7E22">
        <w:t xml:space="preserve">Egan, G. (2010). </w:t>
      </w:r>
      <w:r w:rsidRPr="00CE7E22">
        <w:rPr>
          <w:i/>
          <w:iCs/>
        </w:rPr>
        <w:t>Permutation city</w:t>
      </w:r>
      <w:r w:rsidRPr="00CE7E22">
        <w:t>. Hachette UK.</w:t>
      </w:r>
    </w:p>
    <w:p w14:paraId="2ABEFAF0" w14:textId="77777777" w:rsidR="00CE7E22" w:rsidRPr="00CE7E22" w:rsidRDefault="00CE7E22" w:rsidP="00CE7E22">
      <w:pPr>
        <w:pStyle w:val="Bibliography"/>
      </w:pPr>
      <w:r w:rsidRPr="00CE7E22">
        <w:t xml:space="preserve">Einstein, A., </w:t>
      </w:r>
      <w:proofErr w:type="spellStart"/>
      <w:r w:rsidRPr="00CE7E22">
        <w:t>Podolsky</w:t>
      </w:r>
      <w:proofErr w:type="spellEnd"/>
      <w:r w:rsidRPr="00CE7E22">
        <w:t xml:space="preserve">, B., &amp; Rosen, N. (1935). Can quantum-mechanical description of physical reality be considered complete? </w:t>
      </w:r>
      <w:r w:rsidRPr="00CE7E22">
        <w:rPr>
          <w:i/>
          <w:iCs/>
        </w:rPr>
        <w:t>Physical Review</w:t>
      </w:r>
      <w:r w:rsidRPr="00CE7E22">
        <w:t xml:space="preserve">, </w:t>
      </w:r>
      <w:r w:rsidRPr="00CE7E22">
        <w:rPr>
          <w:i/>
          <w:iCs/>
        </w:rPr>
        <w:t>47</w:t>
      </w:r>
      <w:r w:rsidRPr="00CE7E22">
        <w:t>(10), 777.</w:t>
      </w:r>
    </w:p>
    <w:p w14:paraId="7BAD8B7F" w14:textId="77777777" w:rsidR="00CE7E22" w:rsidRPr="00CE7E22" w:rsidRDefault="00CE7E22" w:rsidP="00CE7E22">
      <w:pPr>
        <w:pStyle w:val="Bibliography"/>
      </w:pPr>
      <w:r w:rsidRPr="00CE7E22">
        <w:t xml:space="preserve">Elias-Miro, J., Espinosa, J. R., </w:t>
      </w:r>
      <w:proofErr w:type="spellStart"/>
      <w:r w:rsidRPr="00CE7E22">
        <w:t>Giudice</w:t>
      </w:r>
      <w:proofErr w:type="spellEnd"/>
      <w:r w:rsidRPr="00CE7E22">
        <w:t xml:space="preserve">, G. F., </w:t>
      </w:r>
      <w:proofErr w:type="spellStart"/>
      <w:r w:rsidRPr="00CE7E22">
        <w:t>Isidori</w:t>
      </w:r>
      <w:proofErr w:type="spellEnd"/>
      <w:r w:rsidRPr="00CE7E22">
        <w:t xml:space="preserve">, G., </w:t>
      </w:r>
      <w:proofErr w:type="spellStart"/>
      <w:r w:rsidRPr="00CE7E22">
        <w:t>Riotto</w:t>
      </w:r>
      <w:proofErr w:type="spellEnd"/>
      <w:r w:rsidRPr="00CE7E22">
        <w:t xml:space="preserve">, A., &amp; </w:t>
      </w:r>
      <w:proofErr w:type="spellStart"/>
      <w:r w:rsidRPr="00CE7E22">
        <w:t>Strumia</w:t>
      </w:r>
      <w:proofErr w:type="spellEnd"/>
      <w:r w:rsidRPr="00CE7E22">
        <w:t xml:space="preserve">, A. (2012). Higgs mass implications on the stability of the electroweak vacuum. </w:t>
      </w:r>
      <w:r w:rsidRPr="00CE7E22">
        <w:rPr>
          <w:i/>
          <w:iCs/>
        </w:rPr>
        <w:t>Physics Letters B</w:t>
      </w:r>
      <w:r w:rsidRPr="00CE7E22">
        <w:t xml:space="preserve">, </w:t>
      </w:r>
      <w:r w:rsidRPr="00CE7E22">
        <w:rPr>
          <w:i/>
          <w:iCs/>
        </w:rPr>
        <w:t>709</w:t>
      </w:r>
      <w:r w:rsidRPr="00CE7E22">
        <w:t>(3), 222–228. https://doi.org/10.1016/j.physletb.2012.02.013</w:t>
      </w:r>
    </w:p>
    <w:p w14:paraId="4BCD7DD3" w14:textId="77777777" w:rsidR="00CE7E22" w:rsidRPr="00CE7E22" w:rsidRDefault="00CE7E22" w:rsidP="00CE7E22">
      <w:pPr>
        <w:pStyle w:val="Bibliography"/>
      </w:pPr>
      <w:r w:rsidRPr="00CE7E22">
        <w:t xml:space="preserve">Ellis, G. F. R., &amp; </w:t>
      </w:r>
      <w:proofErr w:type="spellStart"/>
      <w:r w:rsidRPr="00CE7E22">
        <w:t>Coule</w:t>
      </w:r>
      <w:proofErr w:type="spellEnd"/>
      <w:r w:rsidRPr="00CE7E22">
        <w:t xml:space="preserve">, D. H. (1994). Life at the end of the universe? </w:t>
      </w:r>
      <w:r w:rsidRPr="00CE7E22">
        <w:rPr>
          <w:i/>
          <w:iCs/>
        </w:rPr>
        <w:t>General Relativity and Gravitation</w:t>
      </w:r>
      <w:r w:rsidRPr="00CE7E22">
        <w:t xml:space="preserve">, </w:t>
      </w:r>
      <w:r w:rsidRPr="00CE7E22">
        <w:rPr>
          <w:i/>
          <w:iCs/>
        </w:rPr>
        <w:t>26</w:t>
      </w:r>
      <w:r w:rsidRPr="00CE7E22">
        <w:t>(7), 731–739. https://doi.org/10.1007/BF02116959</w:t>
      </w:r>
    </w:p>
    <w:p w14:paraId="2560D6B4" w14:textId="77777777" w:rsidR="00CE7E22" w:rsidRPr="00CE7E22" w:rsidRDefault="00CE7E22" w:rsidP="00CE7E22">
      <w:pPr>
        <w:pStyle w:val="Bibliography"/>
      </w:pPr>
      <w:r w:rsidRPr="00CE7E22">
        <w:t xml:space="preserve">Greene, P. (2018). The Termination Risks of Simulation Science. </w:t>
      </w:r>
      <w:proofErr w:type="spellStart"/>
      <w:r w:rsidRPr="00CE7E22">
        <w:rPr>
          <w:i/>
          <w:iCs/>
        </w:rPr>
        <w:t>Erkenntnis</w:t>
      </w:r>
      <w:proofErr w:type="spellEnd"/>
      <w:r w:rsidRPr="00CE7E22">
        <w:t>, 1–21.</w:t>
      </w:r>
    </w:p>
    <w:p w14:paraId="0F198312" w14:textId="77777777" w:rsidR="00CE7E22" w:rsidRPr="00CE7E22" w:rsidRDefault="00CE7E22" w:rsidP="00CE7E22">
      <w:pPr>
        <w:pStyle w:val="Bibliography"/>
      </w:pPr>
      <w:proofErr w:type="spellStart"/>
      <w:r w:rsidRPr="00CE7E22">
        <w:t>Gribbin</w:t>
      </w:r>
      <w:proofErr w:type="spellEnd"/>
      <w:r w:rsidRPr="00CE7E22">
        <w:t xml:space="preserve">, J. (2010, August 31). </w:t>
      </w:r>
      <w:r w:rsidRPr="00CE7E22">
        <w:rPr>
          <w:i/>
          <w:iCs/>
        </w:rPr>
        <w:t>Are we living in a designer universe?</w:t>
      </w:r>
      <w:r w:rsidRPr="00CE7E22">
        <w:t xml:space="preserve"> Retrieved from https://www.telegraph.co.uk/news/science/space/7972538/Are-we-living-in-a-designer-universe.html</w:t>
      </w:r>
    </w:p>
    <w:p w14:paraId="60C60E8C" w14:textId="77777777" w:rsidR="00CE7E22" w:rsidRPr="00CE7E22" w:rsidRDefault="00CE7E22" w:rsidP="00CE7E22">
      <w:pPr>
        <w:pStyle w:val="Bibliography"/>
      </w:pPr>
      <w:r w:rsidRPr="00CE7E22">
        <w:t xml:space="preserve">Hooper, D. (2018). Life Versus Dark Energy: How </w:t>
      </w:r>
      <w:proofErr w:type="gramStart"/>
      <w:r w:rsidRPr="00CE7E22">
        <w:t>An</w:t>
      </w:r>
      <w:proofErr w:type="gramEnd"/>
      <w:r w:rsidRPr="00CE7E22">
        <w:t xml:space="preserve"> Advanced Civilization Could Resist the Accelerating Expansion of the Universe. </w:t>
      </w:r>
      <w:r w:rsidRPr="00CE7E22">
        <w:rPr>
          <w:i/>
          <w:iCs/>
        </w:rPr>
        <w:t>ArXiv:1806.05203 [Astro-</w:t>
      </w:r>
      <w:proofErr w:type="spellStart"/>
      <w:r w:rsidRPr="00CE7E22">
        <w:rPr>
          <w:i/>
          <w:iCs/>
        </w:rPr>
        <w:t>Ph</w:t>
      </w:r>
      <w:proofErr w:type="spellEnd"/>
      <w:r w:rsidRPr="00CE7E22">
        <w:rPr>
          <w:i/>
          <w:iCs/>
        </w:rPr>
        <w:t xml:space="preserve">, </w:t>
      </w:r>
      <w:proofErr w:type="spellStart"/>
      <w:proofErr w:type="gramStart"/>
      <w:r w:rsidRPr="00CE7E22">
        <w:rPr>
          <w:i/>
          <w:iCs/>
        </w:rPr>
        <w:t>Physics:Physics</w:t>
      </w:r>
      <w:proofErr w:type="spellEnd"/>
      <w:proofErr w:type="gramEnd"/>
      <w:r w:rsidRPr="00CE7E22">
        <w:rPr>
          <w:i/>
          <w:iCs/>
        </w:rPr>
        <w:t>]</w:t>
      </w:r>
      <w:r w:rsidRPr="00CE7E22">
        <w:t>. Retrieved from http://arxiv.org/abs/1806.05203</w:t>
      </w:r>
    </w:p>
    <w:p w14:paraId="2928F5DD" w14:textId="77777777" w:rsidR="00CE7E22" w:rsidRPr="00CE7E22" w:rsidRDefault="00CE7E22" w:rsidP="00CE7E22">
      <w:pPr>
        <w:pStyle w:val="Bibliography"/>
      </w:pPr>
      <w:proofErr w:type="spellStart"/>
      <w:r w:rsidRPr="00CE7E22">
        <w:lastRenderedPageBreak/>
        <w:t>Hossenfelder</w:t>
      </w:r>
      <w:proofErr w:type="spellEnd"/>
      <w:r w:rsidRPr="00CE7E22">
        <w:t xml:space="preserve">, S. (2019, February 13). Sabine </w:t>
      </w:r>
      <w:proofErr w:type="spellStart"/>
      <w:r w:rsidRPr="00CE7E22">
        <w:t>Hossenfelder</w:t>
      </w:r>
      <w:proofErr w:type="spellEnd"/>
      <w:r w:rsidRPr="00CE7E22">
        <w:t xml:space="preserve">: </w:t>
      </w:r>
      <w:proofErr w:type="spellStart"/>
      <w:r w:rsidRPr="00CE7E22">
        <w:t>Backreaction</w:t>
      </w:r>
      <w:proofErr w:type="spellEnd"/>
      <w:r w:rsidRPr="00CE7E22">
        <w:t xml:space="preserve">: When gravity breaks down. Retrieved July 19, 2019, from </w:t>
      </w:r>
      <w:proofErr w:type="spellStart"/>
      <w:r w:rsidRPr="00CE7E22">
        <w:t>Backreaction</w:t>
      </w:r>
      <w:proofErr w:type="spellEnd"/>
      <w:r w:rsidRPr="00CE7E22">
        <w:t xml:space="preserve"> website: https://backreaction.blogspot.com/2019/02/when-gravity-breaks-down.html</w:t>
      </w:r>
    </w:p>
    <w:p w14:paraId="236CF36F" w14:textId="77777777" w:rsidR="00CE7E22" w:rsidRPr="00CE7E22" w:rsidRDefault="00CE7E22" w:rsidP="00CE7E22">
      <w:pPr>
        <w:pStyle w:val="Bibliography"/>
      </w:pPr>
      <w:r w:rsidRPr="00CE7E22">
        <w:t xml:space="preserve">Kahn, H. (1959). </w:t>
      </w:r>
      <w:r w:rsidRPr="00CE7E22">
        <w:rPr>
          <w:i/>
          <w:iCs/>
        </w:rPr>
        <w:t>On thermonuclear war</w:t>
      </w:r>
      <w:r w:rsidRPr="00CE7E22">
        <w:t>. Princeton University Press.</w:t>
      </w:r>
    </w:p>
    <w:p w14:paraId="25C39C21" w14:textId="77777777" w:rsidR="00CE7E22" w:rsidRPr="00CE7E22" w:rsidRDefault="00CE7E22" w:rsidP="00CE7E22">
      <w:pPr>
        <w:pStyle w:val="Bibliography"/>
      </w:pPr>
      <w:r w:rsidRPr="00CE7E22">
        <w:t xml:space="preserve">Kardashev, N. (2019). </w:t>
      </w:r>
      <w:r w:rsidRPr="00CE7E22">
        <w:rPr>
          <w:i/>
          <w:iCs/>
        </w:rPr>
        <w:t>Kardashev, 88, about Fermi paradox in multiverse and wormholes - YouTube</w:t>
      </w:r>
      <w:r w:rsidRPr="00CE7E22">
        <w:t>. Retrieved from https://www.youtube.com/watch?v=Fj0QLW026yA&amp;t=12s</w:t>
      </w:r>
    </w:p>
    <w:p w14:paraId="5C49574F" w14:textId="77777777" w:rsidR="00CE7E22" w:rsidRPr="00CE7E22" w:rsidRDefault="00CE7E22" w:rsidP="00CE7E22">
      <w:pPr>
        <w:pStyle w:val="Bibliography"/>
      </w:pPr>
      <w:r w:rsidRPr="00CE7E22">
        <w:t xml:space="preserve">Kent, A. (2004). A critical look at risk assessments for global catastrophes. </w:t>
      </w:r>
      <w:r w:rsidRPr="00CE7E22">
        <w:rPr>
          <w:i/>
          <w:iCs/>
        </w:rPr>
        <w:t>Risk Analysis</w:t>
      </w:r>
      <w:r w:rsidRPr="00CE7E22">
        <w:t xml:space="preserve">, </w:t>
      </w:r>
      <w:r w:rsidRPr="00CE7E22">
        <w:rPr>
          <w:i/>
          <w:iCs/>
        </w:rPr>
        <w:t>24</w:t>
      </w:r>
      <w:r w:rsidRPr="00CE7E22">
        <w:t>(1), 157–68.</w:t>
      </w:r>
    </w:p>
    <w:p w14:paraId="04A749D2" w14:textId="77777777" w:rsidR="00CE7E22" w:rsidRPr="00CE7E22" w:rsidRDefault="00CE7E22" w:rsidP="00CE7E22">
      <w:pPr>
        <w:pStyle w:val="Bibliography"/>
      </w:pPr>
      <w:r w:rsidRPr="00CE7E22">
        <w:t xml:space="preserve">Krauss, L. M., &amp; Dent, J. (2008). The Late Time Behavior of False Vacuum Decay: Possible Implications for Cosmology and Metastable Inflating States. </w:t>
      </w:r>
      <w:r w:rsidRPr="00CE7E22">
        <w:rPr>
          <w:i/>
          <w:iCs/>
        </w:rPr>
        <w:t>Physical Review Letters</w:t>
      </w:r>
      <w:r w:rsidRPr="00CE7E22">
        <w:t xml:space="preserve">, </w:t>
      </w:r>
      <w:r w:rsidRPr="00CE7E22">
        <w:rPr>
          <w:i/>
          <w:iCs/>
        </w:rPr>
        <w:t>100</w:t>
      </w:r>
      <w:r w:rsidRPr="00CE7E22">
        <w:t>(17). https://doi.org/10.1103/PhysRevLett.100.171301</w:t>
      </w:r>
    </w:p>
    <w:p w14:paraId="20C7A1C8" w14:textId="77777777" w:rsidR="00CE7E22" w:rsidRPr="00CE7E22" w:rsidRDefault="00CE7E22" w:rsidP="00CE7E22">
      <w:pPr>
        <w:pStyle w:val="Bibliography"/>
      </w:pPr>
      <w:proofErr w:type="spellStart"/>
      <w:r w:rsidRPr="00CE7E22">
        <w:t>Lem</w:t>
      </w:r>
      <w:proofErr w:type="spellEnd"/>
      <w:r w:rsidRPr="00CE7E22">
        <w:t xml:space="preserve">, S. (1999). </w:t>
      </w:r>
      <w:r w:rsidRPr="00CE7E22">
        <w:rPr>
          <w:i/>
          <w:iCs/>
        </w:rPr>
        <w:t>A perfect vacuum</w:t>
      </w:r>
      <w:r w:rsidRPr="00CE7E22">
        <w:t>. Northwestern University Press.</w:t>
      </w:r>
    </w:p>
    <w:p w14:paraId="25963ABE" w14:textId="77777777" w:rsidR="00CE7E22" w:rsidRPr="00CE7E22" w:rsidRDefault="00CE7E22" w:rsidP="00CE7E22">
      <w:pPr>
        <w:pStyle w:val="Bibliography"/>
      </w:pPr>
      <w:r w:rsidRPr="00CE7E22">
        <w:t xml:space="preserve">Linde, A. D. (1983). Chaotic inflation. </w:t>
      </w:r>
      <w:r w:rsidRPr="00CE7E22">
        <w:rPr>
          <w:i/>
          <w:iCs/>
        </w:rPr>
        <w:t>Physics Letters B</w:t>
      </w:r>
      <w:r w:rsidRPr="00CE7E22">
        <w:t xml:space="preserve">, </w:t>
      </w:r>
      <w:r w:rsidRPr="00CE7E22">
        <w:rPr>
          <w:i/>
          <w:iCs/>
        </w:rPr>
        <w:t>129</w:t>
      </w:r>
      <w:r w:rsidRPr="00CE7E22">
        <w:t>(3–4), 177–181.</w:t>
      </w:r>
    </w:p>
    <w:p w14:paraId="0F5850A3" w14:textId="77777777" w:rsidR="00CE7E22" w:rsidRPr="00CE7E22" w:rsidRDefault="00CE7E22" w:rsidP="00CE7E22">
      <w:pPr>
        <w:pStyle w:val="Bibliography"/>
      </w:pPr>
      <w:r w:rsidRPr="00CE7E22">
        <w:t xml:space="preserve">Loeb, A. (2018). Securing Fuel for Our Frigid Cosmic Future. </w:t>
      </w:r>
      <w:proofErr w:type="spellStart"/>
      <w:r w:rsidRPr="00CE7E22">
        <w:rPr>
          <w:i/>
          <w:iCs/>
        </w:rPr>
        <w:t>ArXiv</w:t>
      </w:r>
      <w:proofErr w:type="spellEnd"/>
      <w:r w:rsidRPr="00CE7E22">
        <w:rPr>
          <w:i/>
          <w:iCs/>
        </w:rPr>
        <w:t xml:space="preserve"> Preprint ArXiv:1806.07170</w:t>
      </w:r>
      <w:r w:rsidRPr="00CE7E22">
        <w:t>.</w:t>
      </w:r>
    </w:p>
    <w:p w14:paraId="4A1A26E0" w14:textId="77777777" w:rsidR="00CE7E22" w:rsidRPr="00CE7E22" w:rsidRDefault="00CE7E22" w:rsidP="00CE7E22">
      <w:pPr>
        <w:pStyle w:val="Bibliography"/>
      </w:pPr>
      <w:r w:rsidRPr="00CE7E22">
        <w:t xml:space="preserve">Loew, C. (2017). Boltzmannian Immortality. </w:t>
      </w:r>
      <w:proofErr w:type="spellStart"/>
      <w:r w:rsidRPr="00CE7E22">
        <w:rPr>
          <w:i/>
          <w:iCs/>
        </w:rPr>
        <w:t>Erkenntnis</w:t>
      </w:r>
      <w:proofErr w:type="spellEnd"/>
      <w:r w:rsidRPr="00CE7E22">
        <w:t xml:space="preserve">, </w:t>
      </w:r>
      <w:r w:rsidRPr="00CE7E22">
        <w:rPr>
          <w:i/>
          <w:iCs/>
        </w:rPr>
        <w:t>82</w:t>
      </w:r>
      <w:r w:rsidRPr="00CE7E22">
        <w:t>(4), 761–776.</w:t>
      </w:r>
    </w:p>
    <w:p w14:paraId="685238EA" w14:textId="77777777" w:rsidR="00CE7E22" w:rsidRPr="00CE7E22" w:rsidRDefault="00CE7E22" w:rsidP="00CE7E22">
      <w:pPr>
        <w:pStyle w:val="Bibliography"/>
      </w:pPr>
      <w:proofErr w:type="spellStart"/>
      <w:r w:rsidRPr="00CE7E22">
        <w:t>Maccone</w:t>
      </w:r>
      <w:proofErr w:type="spellEnd"/>
      <w:r w:rsidRPr="00CE7E22">
        <w:t xml:space="preserve">, C. (2000). SETI via wormholes. </w:t>
      </w:r>
      <w:proofErr w:type="spellStart"/>
      <w:r w:rsidRPr="00CE7E22">
        <w:rPr>
          <w:i/>
          <w:iCs/>
        </w:rPr>
        <w:t>Acta</w:t>
      </w:r>
      <w:proofErr w:type="spellEnd"/>
      <w:r w:rsidRPr="00CE7E22">
        <w:rPr>
          <w:i/>
          <w:iCs/>
        </w:rPr>
        <w:t xml:space="preserve"> </w:t>
      </w:r>
      <w:proofErr w:type="spellStart"/>
      <w:r w:rsidRPr="00CE7E22">
        <w:rPr>
          <w:i/>
          <w:iCs/>
        </w:rPr>
        <w:t>Astronautica</w:t>
      </w:r>
      <w:proofErr w:type="spellEnd"/>
      <w:r w:rsidRPr="00CE7E22">
        <w:t xml:space="preserve">, </w:t>
      </w:r>
      <w:r w:rsidRPr="00CE7E22">
        <w:rPr>
          <w:i/>
          <w:iCs/>
        </w:rPr>
        <w:t>46</w:t>
      </w:r>
      <w:r w:rsidRPr="00CE7E22">
        <w:t>(10–12), 633–639.</w:t>
      </w:r>
    </w:p>
    <w:p w14:paraId="355E452C" w14:textId="77777777" w:rsidR="00CE7E22" w:rsidRPr="00CE7E22" w:rsidRDefault="00CE7E22" w:rsidP="00CE7E22">
      <w:pPr>
        <w:pStyle w:val="Bibliography"/>
      </w:pPr>
      <w:r w:rsidRPr="00CE7E22">
        <w:t xml:space="preserve">Mack, K. (2015). Vacuum decay: the ultimate catastrophe. </w:t>
      </w:r>
      <w:r w:rsidRPr="00CE7E22">
        <w:rPr>
          <w:i/>
          <w:iCs/>
        </w:rPr>
        <w:t>Cosmos Magazine</w:t>
      </w:r>
      <w:r w:rsidRPr="00CE7E22">
        <w:t>. Retrieved from https://cosmosmagazine.com/physics/vacuum-decay-ultimate-catastrophe</w:t>
      </w:r>
    </w:p>
    <w:p w14:paraId="7C906C7E" w14:textId="77777777" w:rsidR="00CE7E22" w:rsidRPr="00CE7E22" w:rsidRDefault="00CE7E22" w:rsidP="00CE7E22">
      <w:pPr>
        <w:pStyle w:val="Bibliography"/>
      </w:pPr>
      <w:proofErr w:type="spellStart"/>
      <w:r w:rsidRPr="00CE7E22">
        <w:t>Menzel</w:t>
      </w:r>
      <w:proofErr w:type="spellEnd"/>
      <w:r w:rsidRPr="00CE7E22">
        <w:t xml:space="preserve">, C. (2017). </w:t>
      </w:r>
      <w:proofErr w:type="spellStart"/>
      <w:r w:rsidRPr="00CE7E22">
        <w:t>Actualism</w:t>
      </w:r>
      <w:proofErr w:type="spellEnd"/>
      <w:r w:rsidRPr="00CE7E22">
        <w:t xml:space="preserve">. In E. N. </w:t>
      </w:r>
      <w:proofErr w:type="spellStart"/>
      <w:r w:rsidRPr="00CE7E22">
        <w:t>Zalta</w:t>
      </w:r>
      <w:proofErr w:type="spellEnd"/>
      <w:r w:rsidRPr="00CE7E22">
        <w:t xml:space="preserve"> (Ed.), </w:t>
      </w:r>
      <w:r w:rsidRPr="00CE7E22">
        <w:rPr>
          <w:i/>
          <w:iCs/>
        </w:rPr>
        <w:t>The Stanford Encyclopedia of Philosophy</w:t>
      </w:r>
      <w:r w:rsidRPr="00CE7E22">
        <w:t xml:space="preserve"> (2014th ed.). Retrieved from https://plato.stanford.edu/archives/win2017/entries/actualism/</w:t>
      </w:r>
    </w:p>
    <w:p w14:paraId="4B9F10DD" w14:textId="77777777" w:rsidR="00CE7E22" w:rsidRPr="00CE7E22" w:rsidRDefault="00CE7E22" w:rsidP="00CE7E22">
      <w:pPr>
        <w:pStyle w:val="Bibliography"/>
      </w:pPr>
      <w:r w:rsidRPr="00CE7E22">
        <w:t xml:space="preserve">Mueller, M. P. (2017). Law without law: from observer states to physics via algorithmic information theory. </w:t>
      </w:r>
      <w:r w:rsidRPr="00CE7E22">
        <w:rPr>
          <w:i/>
          <w:iCs/>
        </w:rPr>
        <w:t xml:space="preserve">ArXiv:1712.01826 [Physics, </w:t>
      </w:r>
      <w:proofErr w:type="spellStart"/>
      <w:proofErr w:type="gramStart"/>
      <w:r w:rsidRPr="00CE7E22">
        <w:rPr>
          <w:i/>
          <w:iCs/>
        </w:rPr>
        <w:t>Physics:Quant</w:t>
      </w:r>
      <w:proofErr w:type="gramEnd"/>
      <w:r w:rsidRPr="00CE7E22">
        <w:rPr>
          <w:i/>
          <w:iCs/>
        </w:rPr>
        <w:t>-Ph</w:t>
      </w:r>
      <w:proofErr w:type="spellEnd"/>
      <w:r w:rsidRPr="00CE7E22">
        <w:rPr>
          <w:i/>
          <w:iCs/>
        </w:rPr>
        <w:t>]</w:t>
      </w:r>
      <w:r w:rsidRPr="00CE7E22">
        <w:t>. Retrieved from http://arxiv.org/abs/1712.01826</w:t>
      </w:r>
    </w:p>
    <w:p w14:paraId="3056C820" w14:textId="77777777" w:rsidR="00CE7E22" w:rsidRPr="00CE7E22" w:rsidRDefault="00CE7E22" w:rsidP="00CE7E22">
      <w:pPr>
        <w:pStyle w:val="Bibliography"/>
      </w:pPr>
      <w:r w:rsidRPr="00CE7E22">
        <w:t xml:space="preserve">Nietzsche, F. (1883). </w:t>
      </w:r>
      <w:proofErr w:type="gramStart"/>
      <w:r w:rsidRPr="00CE7E22">
        <w:rPr>
          <w:i/>
          <w:iCs/>
        </w:rPr>
        <w:t>Thus</w:t>
      </w:r>
      <w:proofErr w:type="gramEnd"/>
      <w:r w:rsidRPr="00CE7E22">
        <w:rPr>
          <w:i/>
          <w:iCs/>
        </w:rPr>
        <w:t xml:space="preserve"> spoke </w:t>
      </w:r>
      <w:proofErr w:type="spellStart"/>
      <w:r w:rsidRPr="00CE7E22">
        <w:rPr>
          <w:i/>
          <w:iCs/>
        </w:rPr>
        <w:t>zarathustra</w:t>
      </w:r>
      <w:proofErr w:type="spellEnd"/>
      <w:r w:rsidRPr="00CE7E22">
        <w:t>. Jester House Publishing.</w:t>
      </w:r>
    </w:p>
    <w:p w14:paraId="0C48454D" w14:textId="77777777" w:rsidR="00CE7E22" w:rsidRPr="00CE7E22" w:rsidRDefault="00CE7E22" w:rsidP="00CE7E22">
      <w:pPr>
        <w:pStyle w:val="Bibliography"/>
      </w:pPr>
      <w:r w:rsidRPr="00CE7E22">
        <w:lastRenderedPageBreak/>
        <w:t xml:space="preserve">Sandberg, A., Armstrong, S., &amp; </w:t>
      </w:r>
      <w:proofErr w:type="spellStart"/>
      <w:r w:rsidRPr="00CE7E22">
        <w:t>Cirkovic</w:t>
      </w:r>
      <w:proofErr w:type="spellEnd"/>
      <w:r w:rsidRPr="00CE7E22">
        <w:t xml:space="preserve">, M. M. (2017). That is not dead which can eternal lie: the aestivation hypothesis for resolving Fermi’s paradox. </w:t>
      </w:r>
      <w:proofErr w:type="spellStart"/>
      <w:r w:rsidRPr="00CE7E22">
        <w:rPr>
          <w:i/>
          <w:iCs/>
        </w:rPr>
        <w:t>ArXiv</w:t>
      </w:r>
      <w:proofErr w:type="spellEnd"/>
      <w:r w:rsidRPr="00CE7E22">
        <w:rPr>
          <w:i/>
          <w:iCs/>
        </w:rPr>
        <w:t xml:space="preserve"> Preprint ArXiv:1705.03394</w:t>
      </w:r>
      <w:r w:rsidRPr="00CE7E22">
        <w:t>.</w:t>
      </w:r>
    </w:p>
    <w:p w14:paraId="4B974E00" w14:textId="77777777" w:rsidR="00CE7E22" w:rsidRPr="00CE7E22" w:rsidRDefault="00CE7E22" w:rsidP="00CE7E22">
      <w:pPr>
        <w:pStyle w:val="Bibliography"/>
      </w:pPr>
      <w:proofErr w:type="spellStart"/>
      <w:r w:rsidRPr="00CE7E22">
        <w:t>Smolin</w:t>
      </w:r>
      <w:proofErr w:type="spellEnd"/>
      <w:r w:rsidRPr="00CE7E22">
        <w:t xml:space="preserve">, L. (1992). Did the universe evolve? </w:t>
      </w:r>
      <w:r w:rsidRPr="00CE7E22">
        <w:rPr>
          <w:i/>
          <w:iCs/>
        </w:rPr>
        <w:t>Classical and Quantum Gravity</w:t>
      </w:r>
      <w:r w:rsidRPr="00CE7E22">
        <w:t xml:space="preserve">, </w:t>
      </w:r>
      <w:r w:rsidRPr="00CE7E22">
        <w:rPr>
          <w:i/>
          <w:iCs/>
        </w:rPr>
        <w:t>9</w:t>
      </w:r>
      <w:r w:rsidRPr="00CE7E22">
        <w:t>(1), 173.</w:t>
      </w:r>
    </w:p>
    <w:p w14:paraId="0698243B" w14:textId="77777777" w:rsidR="00CE7E22" w:rsidRPr="00CE7E22" w:rsidRDefault="00CE7E22" w:rsidP="00CE7E22">
      <w:pPr>
        <w:pStyle w:val="Bibliography"/>
      </w:pPr>
      <w:r w:rsidRPr="00CE7E22">
        <w:t xml:space="preserve">Steinhardt, P. J., &amp; </w:t>
      </w:r>
      <w:proofErr w:type="spellStart"/>
      <w:r w:rsidRPr="00CE7E22">
        <w:t>Turok</w:t>
      </w:r>
      <w:proofErr w:type="spellEnd"/>
      <w:r w:rsidRPr="00CE7E22">
        <w:t xml:space="preserve">, N. (2002). Cosmic evolution in a cyclic universe. </w:t>
      </w:r>
      <w:r w:rsidRPr="00CE7E22">
        <w:rPr>
          <w:i/>
          <w:iCs/>
        </w:rPr>
        <w:t>Physical Review D</w:t>
      </w:r>
      <w:r w:rsidRPr="00CE7E22">
        <w:t xml:space="preserve">, </w:t>
      </w:r>
      <w:r w:rsidRPr="00CE7E22">
        <w:rPr>
          <w:i/>
          <w:iCs/>
        </w:rPr>
        <w:t>65</w:t>
      </w:r>
      <w:r w:rsidRPr="00CE7E22">
        <w:t>(12), 126003.</w:t>
      </w:r>
    </w:p>
    <w:p w14:paraId="15B290D3" w14:textId="77777777" w:rsidR="00CE7E22" w:rsidRPr="00CE7E22" w:rsidRDefault="00CE7E22" w:rsidP="00CE7E22">
      <w:pPr>
        <w:pStyle w:val="Bibliography"/>
      </w:pPr>
      <w:r w:rsidRPr="00CE7E22">
        <w:t xml:space="preserve">Susskind, L. (2003). The Anthropic Landscape of String Theory. </w:t>
      </w:r>
      <w:proofErr w:type="spellStart"/>
      <w:proofErr w:type="gramStart"/>
      <w:r w:rsidRPr="00CE7E22">
        <w:rPr>
          <w:i/>
          <w:iCs/>
        </w:rPr>
        <w:t>ArXiv:Hep</w:t>
      </w:r>
      <w:proofErr w:type="gramEnd"/>
      <w:r w:rsidRPr="00CE7E22">
        <w:rPr>
          <w:i/>
          <w:iCs/>
        </w:rPr>
        <w:t>-Th</w:t>
      </w:r>
      <w:proofErr w:type="spellEnd"/>
      <w:r w:rsidRPr="00CE7E22">
        <w:rPr>
          <w:i/>
          <w:iCs/>
        </w:rPr>
        <w:t>/0302219</w:t>
      </w:r>
      <w:r w:rsidRPr="00CE7E22">
        <w:t>. Retrieved from http://arxiv.org/abs/hep-th/0302219</w:t>
      </w:r>
    </w:p>
    <w:p w14:paraId="7E6ABAA0" w14:textId="77777777" w:rsidR="00CE7E22" w:rsidRPr="00CE7E22" w:rsidRDefault="00CE7E22" w:rsidP="00CE7E22">
      <w:pPr>
        <w:pStyle w:val="Bibliography"/>
      </w:pPr>
      <w:proofErr w:type="spellStart"/>
      <w:r w:rsidRPr="00CE7E22">
        <w:t>Tegmark</w:t>
      </w:r>
      <w:proofErr w:type="spellEnd"/>
      <w:r w:rsidRPr="00CE7E22">
        <w:t xml:space="preserve">, M. (2014). </w:t>
      </w:r>
      <w:r w:rsidRPr="00CE7E22">
        <w:rPr>
          <w:i/>
          <w:iCs/>
        </w:rPr>
        <w:t>Our Mathematical Universe: My Quest for the Ultimate Nature of Reality</w:t>
      </w:r>
      <w:r w:rsidRPr="00CE7E22">
        <w:t xml:space="preserve"> (1st edition). New York: Knopf.</w:t>
      </w:r>
    </w:p>
    <w:p w14:paraId="5F86935E" w14:textId="77777777" w:rsidR="00CE7E22" w:rsidRPr="00CE7E22" w:rsidRDefault="00CE7E22" w:rsidP="00CE7E22">
      <w:pPr>
        <w:pStyle w:val="Bibliography"/>
      </w:pPr>
      <w:proofErr w:type="spellStart"/>
      <w:r w:rsidRPr="00CE7E22">
        <w:t>Tegmark</w:t>
      </w:r>
      <w:proofErr w:type="spellEnd"/>
      <w:r w:rsidRPr="00CE7E22">
        <w:t xml:space="preserve">, Max, &amp; Bostrom, N. (2005). </w:t>
      </w:r>
      <w:r w:rsidRPr="00CE7E22">
        <w:rPr>
          <w:i/>
          <w:iCs/>
        </w:rPr>
        <w:t>How unlikely is a doomsday catastrophe?</w:t>
      </w:r>
      <w:r w:rsidRPr="00CE7E22">
        <w:t xml:space="preserve"> (Vol. 438). Retrieved from https://arxiv.org/abs/astro-ph/0512204</w:t>
      </w:r>
    </w:p>
    <w:p w14:paraId="48D0781B" w14:textId="77777777" w:rsidR="00CE7E22" w:rsidRPr="00CE7E22" w:rsidRDefault="00CE7E22" w:rsidP="00CE7E22">
      <w:pPr>
        <w:pStyle w:val="Bibliography"/>
      </w:pPr>
      <w:r w:rsidRPr="00CE7E22">
        <w:t xml:space="preserve">Tipler, F. J. (1997). </w:t>
      </w:r>
      <w:r w:rsidRPr="00CE7E22">
        <w:rPr>
          <w:i/>
          <w:iCs/>
        </w:rPr>
        <w:t>The physics of immortality: Modern cosmology, God, and the resurrection</w:t>
      </w:r>
      <w:r w:rsidRPr="00CE7E22">
        <w:t>.</w:t>
      </w:r>
    </w:p>
    <w:p w14:paraId="009C806D" w14:textId="77777777" w:rsidR="00CE7E22" w:rsidRPr="00CE7E22" w:rsidRDefault="00CE7E22" w:rsidP="00CE7E22">
      <w:pPr>
        <w:pStyle w:val="Bibliography"/>
      </w:pPr>
      <w:r w:rsidRPr="00CE7E22">
        <w:t xml:space="preserve">Torres, P. (2014). Why Running Simulations May Mean the End </w:t>
      </w:r>
      <w:proofErr w:type="gramStart"/>
      <w:r w:rsidRPr="00CE7E22">
        <w:t>is</w:t>
      </w:r>
      <w:proofErr w:type="gramEnd"/>
      <w:r w:rsidRPr="00CE7E22">
        <w:t xml:space="preserve"> Near. Retrieved from https://ieet.org/index.php/IEET2/more/torres20141103</w:t>
      </w:r>
    </w:p>
    <w:p w14:paraId="0EF77632" w14:textId="77777777" w:rsidR="00CE7E22" w:rsidRPr="00CE7E22" w:rsidRDefault="00CE7E22" w:rsidP="00CE7E22">
      <w:pPr>
        <w:pStyle w:val="Bibliography"/>
      </w:pPr>
      <w:r w:rsidRPr="00CE7E22">
        <w:t>Torres, Phil. (2018). Space Colonization and Suffering Risks: Reassessing the “</w:t>
      </w:r>
      <w:proofErr w:type="spellStart"/>
      <w:r w:rsidRPr="00CE7E22">
        <w:t>Maxipok</w:t>
      </w:r>
      <w:proofErr w:type="spellEnd"/>
      <w:r w:rsidRPr="00CE7E22">
        <w:t xml:space="preserve"> Rule.” </w:t>
      </w:r>
      <w:r w:rsidRPr="00CE7E22">
        <w:rPr>
          <w:i/>
          <w:iCs/>
        </w:rPr>
        <w:t>Futures</w:t>
      </w:r>
      <w:r w:rsidRPr="00CE7E22">
        <w:t>.</w:t>
      </w:r>
    </w:p>
    <w:p w14:paraId="467E102A" w14:textId="77777777" w:rsidR="00CE7E22" w:rsidRPr="00CE7E22" w:rsidRDefault="00CE7E22" w:rsidP="00CE7E22">
      <w:pPr>
        <w:pStyle w:val="Bibliography"/>
      </w:pPr>
      <w:r w:rsidRPr="00CE7E22">
        <w:t xml:space="preserve">Turchin, A. (2018a). “Cheating Death in Damascus” Solution to the Fermi Paradox. Retrieved August 19, 2018, from </w:t>
      </w:r>
      <w:proofErr w:type="spellStart"/>
      <w:r w:rsidRPr="00CE7E22">
        <w:t>LessWrong</w:t>
      </w:r>
      <w:proofErr w:type="spellEnd"/>
      <w:r w:rsidRPr="00CE7E22">
        <w:t xml:space="preserve"> website: https://www.lesswrong.com/posts/R9javXN9BN5nXWHZx/cheating-death-in-damascus-solution-to-the-fermi-paradox</w:t>
      </w:r>
    </w:p>
    <w:p w14:paraId="6D3F02D8" w14:textId="77777777" w:rsidR="00CE7E22" w:rsidRPr="00CE7E22" w:rsidRDefault="00CE7E22" w:rsidP="00CE7E22">
      <w:pPr>
        <w:pStyle w:val="Bibliography"/>
      </w:pPr>
      <w:r w:rsidRPr="00CE7E22">
        <w:t xml:space="preserve">Turchin, A. (2018b). </w:t>
      </w:r>
      <w:r w:rsidRPr="00CE7E22">
        <w:rPr>
          <w:i/>
          <w:iCs/>
        </w:rPr>
        <w:t>Forever and Again: Necessary Conditions for the “Quantum Immortality” and its Practical Implications</w:t>
      </w:r>
      <w:r w:rsidRPr="00CE7E22">
        <w:t>.</w:t>
      </w:r>
    </w:p>
    <w:p w14:paraId="255D0A10" w14:textId="77777777" w:rsidR="00CE7E22" w:rsidRPr="00CE7E22" w:rsidRDefault="00CE7E22" w:rsidP="00CE7E22">
      <w:pPr>
        <w:pStyle w:val="Bibliography"/>
      </w:pPr>
      <w:r w:rsidRPr="00CE7E22">
        <w:t xml:space="preserve">Turchin, A. (2018c). The Risks Connected with Possibility of Finding Alien AI Code During SETI. </w:t>
      </w:r>
      <w:r w:rsidRPr="00CE7E22">
        <w:rPr>
          <w:i/>
          <w:iCs/>
        </w:rPr>
        <w:t xml:space="preserve">Journal </w:t>
      </w:r>
      <w:proofErr w:type="gramStart"/>
      <w:r w:rsidRPr="00CE7E22">
        <w:rPr>
          <w:i/>
          <w:iCs/>
        </w:rPr>
        <w:t>of  British</w:t>
      </w:r>
      <w:proofErr w:type="gramEnd"/>
      <w:r w:rsidRPr="00CE7E22">
        <w:rPr>
          <w:i/>
          <w:iCs/>
        </w:rPr>
        <w:t xml:space="preserve"> Interplanetary Society</w:t>
      </w:r>
      <w:r w:rsidRPr="00CE7E22">
        <w:t xml:space="preserve">, </w:t>
      </w:r>
      <w:r w:rsidRPr="00CE7E22">
        <w:rPr>
          <w:i/>
          <w:iCs/>
        </w:rPr>
        <w:t>70</w:t>
      </w:r>
      <w:r w:rsidRPr="00CE7E22">
        <w:t>.</w:t>
      </w:r>
    </w:p>
    <w:p w14:paraId="7D57C95F" w14:textId="77777777" w:rsidR="00CE7E22" w:rsidRPr="00CE7E22" w:rsidRDefault="00CE7E22" w:rsidP="00CE7E22">
      <w:pPr>
        <w:pStyle w:val="Bibliography"/>
      </w:pPr>
      <w:r w:rsidRPr="00CE7E22">
        <w:lastRenderedPageBreak/>
        <w:t xml:space="preserve">Turchin, A., &amp; Yampolskiy, R. (2019). </w:t>
      </w:r>
      <w:r w:rsidRPr="00CE7E22">
        <w:rPr>
          <w:i/>
          <w:iCs/>
        </w:rPr>
        <w:t>Types of Boltzmann brains</w:t>
      </w:r>
      <w:r w:rsidRPr="00CE7E22">
        <w:t>. Retrieved from https://philpapers.org/rec/TURTOB-2</w:t>
      </w:r>
    </w:p>
    <w:p w14:paraId="2BD53F3E" w14:textId="77777777" w:rsidR="00CE7E22" w:rsidRPr="00CE7E22" w:rsidRDefault="00CE7E22" w:rsidP="00CE7E22">
      <w:pPr>
        <w:pStyle w:val="Bibliography"/>
      </w:pPr>
      <w:r w:rsidRPr="00CE7E22">
        <w:t xml:space="preserve">Turchin, A., Yampolskiy, R., Denkenberger, D., &amp; </w:t>
      </w:r>
      <w:proofErr w:type="spellStart"/>
      <w:r w:rsidRPr="00CE7E22">
        <w:t>Batin</w:t>
      </w:r>
      <w:proofErr w:type="spellEnd"/>
      <w:r w:rsidRPr="00CE7E22">
        <w:t xml:space="preserve">, M. (2019). </w:t>
      </w:r>
      <w:r w:rsidRPr="00CE7E22">
        <w:rPr>
          <w:i/>
          <w:iCs/>
        </w:rPr>
        <w:t>Simulation Typology and Termination Risks</w:t>
      </w:r>
      <w:r w:rsidRPr="00CE7E22">
        <w:t>.</w:t>
      </w:r>
    </w:p>
    <w:p w14:paraId="2EE7FF92" w14:textId="77777777" w:rsidR="00CE7E22" w:rsidRPr="00CE7E22" w:rsidRDefault="00CE7E22" w:rsidP="00CE7E22">
      <w:pPr>
        <w:pStyle w:val="Bibliography"/>
      </w:pPr>
      <w:proofErr w:type="spellStart"/>
      <w:r w:rsidRPr="00CE7E22">
        <w:t>Villatoro</w:t>
      </w:r>
      <w:proofErr w:type="spellEnd"/>
      <w:r w:rsidRPr="00CE7E22">
        <w:t>, F. (2015, September 23). Micro black holes are seeds of vacuum instability. Retrieved July 22, 2019, from Mapping Ignorance website: https://mappingignorance.org/2015/09/23/micro-black-holes-are-seeds-of-vacuum-instability/</w:t>
      </w:r>
    </w:p>
    <w:p w14:paraId="154459E9" w14:textId="77777777" w:rsidR="00CE7E22" w:rsidRPr="00CE7E22" w:rsidRDefault="00CE7E22" w:rsidP="00CE7E22">
      <w:pPr>
        <w:pStyle w:val="Bibliography"/>
      </w:pPr>
      <w:r w:rsidRPr="00CE7E22">
        <w:t xml:space="preserve">Wheeler, J.A. (2015). </w:t>
      </w:r>
      <w:r w:rsidRPr="00CE7E22">
        <w:rPr>
          <w:i/>
          <w:iCs/>
        </w:rPr>
        <w:t xml:space="preserve">It From Bit or Bit From </w:t>
      </w:r>
      <w:proofErr w:type="gramStart"/>
      <w:r w:rsidRPr="00CE7E22">
        <w:rPr>
          <w:i/>
          <w:iCs/>
        </w:rPr>
        <w:t>It?:</w:t>
      </w:r>
      <w:proofErr w:type="gramEnd"/>
      <w:r w:rsidRPr="00CE7E22">
        <w:rPr>
          <w:i/>
          <w:iCs/>
        </w:rPr>
        <w:t xml:space="preserve"> On Physics and Information</w:t>
      </w:r>
      <w:r w:rsidRPr="00CE7E22">
        <w:t xml:space="preserve"> (2015 edition; A. Aguirre, B. Foster, &amp; Z. </w:t>
      </w:r>
      <w:proofErr w:type="spellStart"/>
      <w:r w:rsidRPr="00CE7E22">
        <w:t>Merali</w:t>
      </w:r>
      <w:proofErr w:type="spellEnd"/>
      <w:r w:rsidRPr="00CE7E22">
        <w:t>, Eds.). New York, NY: Springer.</w:t>
      </w:r>
    </w:p>
    <w:p w14:paraId="7A39F943" w14:textId="77777777" w:rsidR="00CE7E22" w:rsidRPr="00CE7E22" w:rsidRDefault="00CE7E22" w:rsidP="00CE7E22">
      <w:pPr>
        <w:pStyle w:val="Bibliography"/>
      </w:pPr>
      <w:r w:rsidRPr="00CE7E22">
        <w:t xml:space="preserve">Wheeler, John A. (1990). Information, physics, quantum: The search for links. </w:t>
      </w:r>
      <w:r w:rsidRPr="00CE7E22">
        <w:rPr>
          <w:i/>
          <w:iCs/>
        </w:rPr>
        <w:t>Complexity, Entropy, and the Physics of Information</w:t>
      </w:r>
      <w:r w:rsidRPr="00CE7E22">
        <w:t xml:space="preserve">, </w:t>
      </w:r>
      <w:r w:rsidRPr="00CE7E22">
        <w:rPr>
          <w:i/>
          <w:iCs/>
        </w:rPr>
        <w:t>8</w:t>
      </w:r>
      <w:r w:rsidRPr="00CE7E22">
        <w:t>.</w:t>
      </w:r>
    </w:p>
    <w:p w14:paraId="1D1C7355" w14:textId="77777777" w:rsidR="00CE7E22" w:rsidRPr="00CE7E22" w:rsidRDefault="00CE7E22" w:rsidP="00CE7E22">
      <w:pPr>
        <w:pStyle w:val="Bibliography"/>
      </w:pPr>
      <w:r w:rsidRPr="00CE7E22">
        <w:t xml:space="preserve">Wolfram, S. (2002). A New Kind of Science. </w:t>
      </w:r>
      <w:r w:rsidRPr="00CE7E22">
        <w:rPr>
          <w:i/>
          <w:iCs/>
        </w:rPr>
        <w:t>May</w:t>
      </w:r>
      <w:r w:rsidRPr="00CE7E22">
        <w:t xml:space="preserve">, </w:t>
      </w:r>
      <w:r w:rsidRPr="00CE7E22">
        <w:rPr>
          <w:i/>
          <w:iCs/>
        </w:rPr>
        <w:t>14</w:t>
      </w:r>
      <w:r w:rsidRPr="00CE7E22">
        <w:t>.</w:t>
      </w:r>
    </w:p>
    <w:p w14:paraId="4E9E1AA7" w14:textId="21F62809" w:rsidR="0046556A" w:rsidRPr="0046556A" w:rsidRDefault="004E5877" w:rsidP="00D67B55">
      <w:pPr>
        <w:jc w:val="both"/>
      </w:pPr>
      <w:r>
        <w:fldChar w:fldCharType="end"/>
      </w:r>
    </w:p>
    <w:sectPr w:rsidR="0046556A" w:rsidRPr="0046556A" w:rsidSect="00BD4BA8">
      <w:pgSz w:w="11900" w:h="16840"/>
      <w:pgMar w:top="1134" w:right="850" w:bottom="1134"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454149" w16cid:durableId="20E4413B"/>
  <w16cid:commentId w16cid:paraId="5BFA2C92" w16cid:durableId="20E4402B"/>
  <w16cid:commentId w16cid:paraId="0CF4FA1C" w16cid:durableId="20E45983"/>
  <w16cid:commentId w16cid:paraId="1A26693F" w16cid:durableId="20E459FE"/>
  <w16cid:commentId w16cid:paraId="08FA86D7" w16cid:durableId="20E45A69"/>
  <w16cid:commentId w16cid:paraId="665608EA" w16cid:durableId="20E45ADF"/>
  <w16cid:commentId w16cid:paraId="765E17C0" w16cid:durableId="20E45B1F"/>
  <w16cid:commentId w16cid:paraId="5B7DA8FE" w16cid:durableId="20E45BB5"/>
  <w16cid:commentId w16cid:paraId="32462B32" w16cid:durableId="20E45C3A"/>
  <w16cid:commentId w16cid:paraId="761BF496" w16cid:durableId="20E45CC3"/>
  <w16cid:commentId w16cid:paraId="282C38E6" w16cid:durableId="20E81163"/>
  <w16cid:commentId w16cid:paraId="6E2C37A4" w16cid:durableId="20E810B6"/>
  <w16cid:commentId w16cid:paraId="29AC1204" w16cid:durableId="20E45F46"/>
  <w16cid:commentId w16cid:paraId="7AD0B05B" w16cid:durableId="20E81276"/>
  <w16cid:commentId w16cid:paraId="7746FD69" w16cid:durableId="20E81A1C"/>
  <w16cid:commentId w16cid:paraId="100B5A04" w16cid:durableId="20E85789"/>
  <w16cid:commentId w16cid:paraId="368648B8" w16cid:durableId="20E857A0"/>
  <w16cid:commentId w16cid:paraId="25818A2E" w16cid:durableId="20E85FE0"/>
  <w16cid:commentId w16cid:paraId="5E3E563A" w16cid:durableId="20E85FF5"/>
  <w16cid:commentId w16cid:paraId="3195B53C" w16cid:durableId="20E8603F"/>
  <w16cid:commentId w16cid:paraId="2C47A28C" w16cid:durableId="20E86083"/>
  <w16cid:commentId w16cid:paraId="01E2E073" w16cid:durableId="20E8597A"/>
  <w16cid:commentId w16cid:paraId="625F021E" w16cid:durableId="20E8612D"/>
  <w16cid:commentId w16cid:paraId="385FFF9C" w16cid:durableId="20E8654A"/>
  <w16cid:commentId w16cid:paraId="5CDDEBDA" w16cid:durableId="20E865F8"/>
  <w16cid:commentId w16cid:paraId="0F23C3C8" w16cid:durableId="20E8661D"/>
  <w16cid:commentId w16cid:paraId="766DE080" w16cid:durableId="20E8865F"/>
  <w16cid:commentId w16cid:paraId="27406248" w16cid:durableId="20E886CB"/>
  <w16cid:commentId w16cid:paraId="41BD7543" w16cid:durableId="20E88704"/>
  <w16cid:commentId w16cid:paraId="7ECE97AE" w16cid:durableId="20E8871A"/>
  <w16cid:commentId w16cid:paraId="17A876EE" w16cid:durableId="20E88768"/>
  <w16cid:commentId w16cid:paraId="0B8B5C84" w16cid:durableId="20E887D0"/>
  <w16cid:commentId w16cid:paraId="7A2B69EF" w16cid:durableId="20E888FB"/>
  <w16cid:commentId w16cid:paraId="70D89F84" w16cid:durableId="20E8894B"/>
  <w16cid:commentId w16cid:paraId="388A5C40" w16cid:durableId="20E8895E"/>
  <w16cid:commentId w16cid:paraId="40161ED8" w16cid:durableId="20E88DDB"/>
  <w16cid:commentId w16cid:paraId="7138FF7B" w16cid:durableId="20E88FDB"/>
  <w16cid:commentId w16cid:paraId="32555833" w16cid:durableId="20E8909C"/>
  <w16cid:commentId w16cid:paraId="0C68B356" w16cid:durableId="20E89146"/>
  <w16cid:commentId w16cid:paraId="1277CF21" w16cid:durableId="20E8918C"/>
  <w16cid:commentId w16cid:paraId="5F862E9E" w16cid:durableId="20E891BB"/>
  <w16cid:commentId w16cid:paraId="1A180D68" w16cid:durableId="20E891CF"/>
  <w16cid:commentId w16cid:paraId="168FD113" w16cid:durableId="20E891D3"/>
  <w16cid:commentId w16cid:paraId="3DA5217C" w16cid:durableId="20E89247"/>
  <w16cid:commentId w16cid:paraId="06AC08BF" w16cid:durableId="20E8924C"/>
  <w16cid:commentId w16cid:paraId="6F217FBA" w16cid:durableId="20E89234"/>
  <w16cid:commentId w16cid:paraId="6F9A223A" w16cid:durableId="20E89270"/>
  <w16cid:commentId w16cid:paraId="3D8AFA73" w16cid:durableId="20E892B0"/>
  <w16cid:commentId w16cid:paraId="5A48D9BA" w16cid:durableId="20E892D3"/>
  <w16cid:commentId w16cid:paraId="18CE9E08" w16cid:durableId="20E892E4"/>
  <w16cid:commentId w16cid:paraId="31564B15" w16cid:durableId="20E89332"/>
  <w16cid:commentId w16cid:paraId="50E72901" w16cid:durableId="20E89345"/>
  <w16cid:commentId w16cid:paraId="3764664A" w16cid:durableId="20E89361"/>
  <w16cid:commentId w16cid:paraId="7A100488" w16cid:durableId="20E893CB"/>
  <w16cid:commentId w16cid:paraId="6D4448E3" w16cid:durableId="20E893F3"/>
  <w16cid:commentId w16cid:paraId="356AA39A" w16cid:durableId="20E8A186"/>
  <w16cid:commentId w16cid:paraId="1DDCA2B5" w16cid:durableId="20E8A63D"/>
  <w16cid:commentId w16cid:paraId="2D6758B7" w16cid:durableId="20E8A6CA"/>
  <w16cid:commentId w16cid:paraId="61D1CEC1" w16cid:durableId="20E8A7C0"/>
  <w16cid:commentId w16cid:paraId="7EFF48D1" w16cid:durableId="20E8A825"/>
  <w16cid:commentId w16cid:paraId="7B97E01A" w16cid:durableId="20E8A84B"/>
  <w16cid:commentId w16cid:paraId="5347B000" w16cid:durableId="20E8A8C9"/>
  <w16cid:commentId w16cid:paraId="0B991405" w16cid:durableId="20E8A9D6"/>
  <w16cid:commentId w16cid:paraId="7C0F398B" w16cid:durableId="20E8AA20"/>
  <w16cid:commentId w16cid:paraId="33B6C7AA" w16cid:durableId="20E8AC49"/>
  <w16cid:commentId w16cid:paraId="0C5CB9D1" w16cid:durableId="20E8AD53"/>
  <w16cid:commentId w16cid:paraId="29ADDCBE" w16cid:durableId="20E8ADA3"/>
  <w16cid:commentId w16cid:paraId="4F989B34" w16cid:durableId="20E8ADD6"/>
  <w16cid:commentId w16cid:paraId="23D93B92" w16cid:durableId="20E8AED8"/>
  <w16cid:commentId w16cid:paraId="76678798" w16cid:durableId="20E8B04D"/>
  <w16cid:commentId w16cid:paraId="7C42E866" w16cid:durableId="20E8B06C"/>
  <w16cid:commentId w16cid:paraId="0899456B" w16cid:durableId="20E8634A"/>
  <w16cid:commentId w16cid:paraId="3584CD78" w16cid:durableId="20E8B1EE"/>
  <w16cid:commentId w16cid:paraId="5203C3AA" w16cid:durableId="20E8632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C80452" w14:textId="77777777" w:rsidR="0003523D" w:rsidRDefault="0003523D" w:rsidP="00050ACC">
      <w:r>
        <w:separator/>
      </w:r>
    </w:p>
  </w:endnote>
  <w:endnote w:type="continuationSeparator" w:id="0">
    <w:p w14:paraId="586F590F" w14:textId="77777777" w:rsidR="0003523D" w:rsidRDefault="0003523D" w:rsidP="00050A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inionPro-Regular">
    <w:altName w:val="Calibri"/>
    <w:panose1 w:val="00000000000000000000"/>
    <w:charset w:val="4D"/>
    <w:family w:val="auto"/>
    <w:notTrueType/>
    <w:pitch w:val="default"/>
    <w:sig w:usb0="00000003" w:usb1="00000000" w:usb2="00000000" w:usb3="00000000" w:csb0="00000001" w:csb1="00000000"/>
  </w:font>
  <w:font w:name="MS ??">
    <w:altName w:val="MS Mincho"/>
    <w:panose1 w:val="00000000000000000000"/>
    <w:charset w:val="80"/>
    <w:family w:val="auto"/>
    <w:notTrueType/>
    <w:pitch w:val="variable"/>
    <w:sig w:usb0="00000001" w:usb1="08070000" w:usb2="00000010" w:usb3="00000000" w:csb0="00020000" w:csb1="00000000"/>
  </w:font>
  <w:font w:name="Segoe UI">
    <w:altName w:val="Calibri"/>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C59F38" w14:textId="77777777" w:rsidR="0003523D" w:rsidRDefault="0003523D" w:rsidP="00050ACC">
      <w:r>
        <w:separator/>
      </w:r>
    </w:p>
  </w:footnote>
  <w:footnote w:type="continuationSeparator" w:id="0">
    <w:p w14:paraId="36445CFB" w14:textId="77777777" w:rsidR="0003523D" w:rsidRDefault="0003523D" w:rsidP="00050AC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267211"/>
    <w:multiLevelType w:val="hybridMultilevel"/>
    <w:tmpl w:val="7396C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287B30"/>
    <w:multiLevelType w:val="hybridMultilevel"/>
    <w:tmpl w:val="77C08E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686148"/>
    <w:multiLevelType w:val="hybridMultilevel"/>
    <w:tmpl w:val="FDD8F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060585"/>
    <w:multiLevelType w:val="hybridMultilevel"/>
    <w:tmpl w:val="F9364614"/>
    <w:lvl w:ilvl="0" w:tplc="90A6DD4C">
      <w:numFmt w:val="bullet"/>
      <w:lvlText w:val="•"/>
      <w:lvlJc w:val="left"/>
      <w:pPr>
        <w:ind w:left="743" w:hanging="360"/>
      </w:pPr>
      <w:rPr>
        <w:rFonts w:ascii="Verdana" w:eastAsiaTheme="minorHAnsi"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5C40124"/>
    <w:multiLevelType w:val="hybridMultilevel"/>
    <w:tmpl w:val="0B54E4F2"/>
    <w:lvl w:ilvl="0" w:tplc="AAB096F6">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89A61D3"/>
    <w:multiLevelType w:val="hybridMultilevel"/>
    <w:tmpl w:val="9550BDB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333F2F8F"/>
    <w:multiLevelType w:val="hybridMultilevel"/>
    <w:tmpl w:val="FB0EE0BE"/>
    <w:lvl w:ilvl="0" w:tplc="0CACA25A">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4915D30"/>
    <w:multiLevelType w:val="hybridMultilevel"/>
    <w:tmpl w:val="91363288"/>
    <w:lvl w:ilvl="0" w:tplc="90A6DD4C">
      <w:numFmt w:val="bullet"/>
      <w:lvlText w:val="•"/>
      <w:lvlJc w:val="left"/>
      <w:pPr>
        <w:ind w:left="743" w:hanging="360"/>
      </w:pPr>
      <w:rPr>
        <w:rFonts w:ascii="Verdana" w:eastAsiaTheme="minorHAnsi"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CC0827"/>
    <w:multiLevelType w:val="hybridMultilevel"/>
    <w:tmpl w:val="E1586FC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nsid w:val="35FA6760"/>
    <w:multiLevelType w:val="hybridMultilevel"/>
    <w:tmpl w:val="24A89D8A"/>
    <w:lvl w:ilvl="0" w:tplc="90A6DD4C">
      <w:numFmt w:val="bullet"/>
      <w:lvlText w:val="•"/>
      <w:lvlJc w:val="left"/>
      <w:pPr>
        <w:ind w:left="743" w:hanging="360"/>
      </w:pPr>
      <w:rPr>
        <w:rFonts w:ascii="Verdana" w:eastAsiaTheme="minorHAnsi"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77D7680"/>
    <w:multiLevelType w:val="hybridMultilevel"/>
    <w:tmpl w:val="E24283DA"/>
    <w:lvl w:ilvl="0" w:tplc="04090001">
      <w:start w:val="1"/>
      <w:numFmt w:val="bullet"/>
      <w:lvlText w:val=""/>
      <w:lvlJc w:val="left"/>
      <w:pPr>
        <w:ind w:left="1103" w:hanging="360"/>
      </w:pPr>
      <w:rPr>
        <w:rFonts w:ascii="Symbol" w:hAnsi="Symbol" w:hint="default"/>
      </w:rPr>
    </w:lvl>
    <w:lvl w:ilvl="1" w:tplc="04090003" w:tentative="1">
      <w:start w:val="1"/>
      <w:numFmt w:val="bullet"/>
      <w:lvlText w:val="o"/>
      <w:lvlJc w:val="left"/>
      <w:pPr>
        <w:ind w:left="1823" w:hanging="360"/>
      </w:pPr>
      <w:rPr>
        <w:rFonts w:ascii="Courier New" w:hAnsi="Courier New" w:cs="Courier New" w:hint="default"/>
      </w:rPr>
    </w:lvl>
    <w:lvl w:ilvl="2" w:tplc="04090005" w:tentative="1">
      <w:start w:val="1"/>
      <w:numFmt w:val="bullet"/>
      <w:lvlText w:val=""/>
      <w:lvlJc w:val="left"/>
      <w:pPr>
        <w:ind w:left="2543" w:hanging="360"/>
      </w:pPr>
      <w:rPr>
        <w:rFonts w:ascii="Wingdings" w:hAnsi="Wingdings" w:hint="default"/>
      </w:rPr>
    </w:lvl>
    <w:lvl w:ilvl="3" w:tplc="04090001" w:tentative="1">
      <w:start w:val="1"/>
      <w:numFmt w:val="bullet"/>
      <w:lvlText w:val=""/>
      <w:lvlJc w:val="left"/>
      <w:pPr>
        <w:ind w:left="3263" w:hanging="360"/>
      </w:pPr>
      <w:rPr>
        <w:rFonts w:ascii="Symbol" w:hAnsi="Symbol" w:hint="default"/>
      </w:rPr>
    </w:lvl>
    <w:lvl w:ilvl="4" w:tplc="04090003" w:tentative="1">
      <w:start w:val="1"/>
      <w:numFmt w:val="bullet"/>
      <w:lvlText w:val="o"/>
      <w:lvlJc w:val="left"/>
      <w:pPr>
        <w:ind w:left="3983" w:hanging="360"/>
      </w:pPr>
      <w:rPr>
        <w:rFonts w:ascii="Courier New" w:hAnsi="Courier New" w:cs="Courier New" w:hint="default"/>
      </w:rPr>
    </w:lvl>
    <w:lvl w:ilvl="5" w:tplc="04090005" w:tentative="1">
      <w:start w:val="1"/>
      <w:numFmt w:val="bullet"/>
      <w:lvlText w:val=""/>
      <w:lvlJc w:val="left"/>
      <w:pPr>
        <w:ind w:left="4703" w:hanging="360"/>
      </w:pPr>
      <w:rPr>
        <w:rFonts w:ascii="Wingdings" w:hAnsi="Wingdings" w:hint="default"/>
      </w:rPr>
    </w:lvl>
    <w:lvl w:ilvl="6" w:tplc="04090001" w:tentative="1">
      <w:start w:val="1"/>
      <w:numFmt w:val="bullet"/>
      <w:lvlText w:val=""/>
      <w:lvlJc w:val="left"/>
      <w:pPr>
        <w:ind w:left="5423" w:hanging="360"/>
      </w:pPr>
      <w:rPr>
        <w:rFonts w:ascii="Symbol" w:hAnsi="Symbol" w:hint="default"/>
      </w:rPr>
    </w:lvl>
    <w:lvl w:ilvl="7" w:tplc="04090003" w:tentative="1">
      <w:start w:val="1"/>
      <w:numFmt w:val="bullet"/>
      <w:lvlText w:val="o"/>
      <w:lvlJc w:val="left"/>
      <w:pPr>
        <w:ind w:left="6143" w:hanging="360"/>
      </w:pPr>
      <w:rPr>
        <w:rFonts w:ascii="Courier New" w:hAnsi="Courier New" w:cs="Courier New" w:hint="default"/>
      </w:rPr>
    </w:lvl>
    <w:lvl w:ilvl="8" w:tplc="04090005" w:tentative="1">
      <w:start w:val="1"/>
      <w:numFmt w:val="bullet"/>
      <w:lvlText w:val=""/>
      <w:lvlJc w:val="left"/>
      <w:pPr>
        <w:ind w:left="6863" w:hanging="360"/>
      </w:pPr>
      <w:rPr>
        <w:rFonts w:ascii="Wingdings" w:hAnsi="Wingdings" w:hint="default"/>
      </w:rPr>
    </w:lvl>
  </w:abstractNum>
  <w:abstractNum w:abstractNumId="11">
    <w:nsid w:val="394413AF"/>
    <w:multiLevelType w:val="hybridMultilevel"/>
    <w:tmpl w:val="52889D02"/>
    <w:lvl w:ilvl="0" w:tplc="90A6DD4C">
      <w:numFmt w:val="bullet"/>
      <w:lvlText w:val="•"/>
      <w:lvlJc w:val="left"/>
      <w:pPr>
        <w:ind w:left="743" w:hanging="360"/>
      </w:pPr>
      <w:rPr>
        <w:rFonts w:ascii="Verdana" w:eastAsiaTheme="minorHAnsi" w:hAnsi="Verdana" w:cs="Times New Roman" w:hint="default"/>
      </w:rPr>
    </w:lvl>
    <w:lvl w:ilvl="1" w:tplc="04090003" w:tentative="1">
      <w:start w:val="1"/>
      <w:numFmt w:val="bullet"/>
      <w:lvlText w:val="o"/>
      <w:lvlJc w:val="left"/>
      <w:pPr>
        <w:ind w:left="1463" w:hanging="360"/>
      </w:pPr>
      <w:rPr>
        <w:rFonts w:ascii="Courier New" w:hAnsi="Courier New" w:cs="Courier New" w:hint="default"/>
      </w:rPr>
    </w:lvl>
    <w:lvl w:ilvl="2" w:tplc="04090005" w:tentative="1">
      <w:start w:val="1"/>
      <w:numFmt w:val="bullet"/>
      <w:lvlText w:val=""/>
      <w:lvlJc w:val="left"/>
      <w:pPr>
        <w:ind w:left="2183" w:hanging="360"/>
      </w:pPr>
      <w:rPr>
        <w:rFonts w:ascii="Wingdings" w:hAnsi="Wingdings" w:hint="default"/>
      </w:rPr>
    </w:lvl>
    <w:lvl w:ilvl="3" w:tplc="04090001" w:tentative="1">
      <w:start w:val="1"/>
      <w:numFmt w:val="bullet"/>
      <w:lvlText w:val=""/>
      <w:lvlJc w:val="left"/>
      <w:pPr>
        <w:ind w:left="2903" w:hanging="360"/>
      </w:pPr>
      <w:rPr>
        <w:rFonts w:ascii="Symbol" w:hAnsi="Symbol" w:hint="default"/>
      </w:rPr>
    </w:lvl>
    <w:lvl w:ilvl="4" w:tplc="04090003" w:tentative="1">
      <w:start w:val="1"/>
      <w:numFmt w:val="bullet"/>
      <w:lvlText w:val="o"/>
      <w:lvlJc w:val="left"/>
      <w:pPr>
        <w:ind w:left="3623" w:hanging="360"/>
      </w:pPr>
      <w:rPr>
        <w:rFonts w:ascii="Courier New" w:hAnsi="Courier New" w:cs="Courier New" w:hint="default"/>
      </w:rPr>
    </w:lvl>
    <w:lvl w:ilvl="5" w:tplc="04090005" w:tentative="1">
      <w:start w:val="1"/>
      <w:numFmt w:val="bullet"/>
      <w:lvlText w:val=""/>
      <w:lvlJc w:val="left"/>
      <w:pPr>
        <w:ind w:left="4343" w:hanging="360"/>
      </w:pPr>
      <w:rPr>
        <w:rFonts w:ascii="Wingdings" w:hAnsi="Wingdings" w:hint="default"/>
      </w:rPr>
    </w:lvl>
    <w:lvl w:ilvl="6" w:tplc="04090001" w:tentative="1">
      <w:start w:val="1"/>
      <w:numFmt w:val="bullet"/>
      <w:lvlText w:val=""/>
      <w:lvlJc w:val="left"/>
      <w:pPr>
        <w:ind w:left="5063" w:hanging="360"/>
      </w:pPr>
      <w:rPr>
        <w:rFonts w:ascii="Symbol" w:hAnsi="Symbol" w:hint="default"/>
      </w:rPr>
    </w:lvl>
    <w:lvl w:ilvl="7" w:tplc="04090003" w:tentative="1">
      <w:start w:val="1"/>
      <w:numFmt w:val="bullet"/>
      <w:lvlText w:val="o"/>
      <w:lvlJc w:val="left"/>
      <w:pPr>
        <w:ind w:left="5783" w:hanging="360"/>
      </w:pPr>
      <w:rPr>
        <w:rFonts w:ascii="Courier New" w:hAnsi="Courier New" w:cs="Courier New" w:hint="default"/>
      </w:rPr>
    </w:lvl>
    <w:lvl w:ilvl="8" w:tplc="04090005" w:tentative="1">
      <w:start w:val="1"/>
      <w:numFmt w:val="bullet"/>
      <w:lvlText w:val=""/>
      <w:lvlJc w:val="left"/>
      <w:pPr>
        <w:ind w:left="6503" w:hanging="360"/>
      </w:pPr>
      <w:rPr>
        <w:rFonts w:ascii="Wingdings" w:hAnsi="Wingdings" w:hint="default"/>
      </w:rPr>
    </w:lvl>
  </w:abstractNum>
  <w:abstractNum w:abstractNumId="12">
    <w:nsid w:val="3EDF3136"/>
    <w:multiLevelType w:val="hybridMultilevel"/>
    <w:tmpl w:val="37C030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412C6581"/>
    <w:multiLevelType w:val="hybridMultilevel"/>
    <w:tmpl w:val="18CEEE72"/>
    <w:lvl w:ilvl="0" w:tplc="90A6DD4C">
      <w:numFmt w:val="bullet"/>
      <w:lvlText w:val="•"/>
      <w:lvlJc w:val="left"/>
      <w:pPr>
        <w:ind w:left="743" w:hanging="360"/>
      </w:pPr>
      <w:rPr>
        <w:rFonts w:ascii="Verdana" w:eastAsiaTheme="minorHAnsi"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D9620E"/>
    <w:multiLevelType w:val="hybridMultilevel"/>
    <w:tmpl w:val="FDE0347C"/>
    <w:lvl w:ilvl="0" w:tplc="90A6DD4C">
      <w:numFmt w:val="bullet"/>
      <w:lvlText w:val="•"/>
      <w:lvlJc w:val="left"/>
      <w:pPr>
        <w:ind w:left="743" w:hanging="360"/>
      </w:pPr>
      <w:rPr>
        <w:rFonts w:ascii="Verdana" w:eastAsiaTheme="minorHAnsi"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7CB5A9C"/>
    <w:multiLevelType w:val="hybridMultilevel"/>
    <w:tmpl w:val="A364D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FBA2B78"/>
    <w:multiLevelType w:val="hybridMultilevel"/>
    <w:tmpl w:val="B0AE9CA4"/>
    <w:lvl w:ilvl="0" w:tplc="90A6DD4C">
      <w:numFmt w:val="bullet"/>
      <w:lvlText w:val="•"/>
      <w:lvlJc w:val="left"/>
      <w:pPr>
        <w:ind w:left="743" w:hanging="360"/>
      </w:pPr>
      <w:rPr>
        <w:rFonts w:ascii="Verdana" w:eastAsiaTheme="minorHAnsi"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3D70A17"/>
    <w:multiLevelType w:val="hybridMultilevel"/>
    <w:tmpl w:val="9B2441AA"/>
    <w:lvl w:ilvl="0" w:tplc="90A6DD4C">
      <w:numFmt w:val="bullet"/>
      <w:lvlText w:val="•"/>
      <w:lvlJc w:val="left"/>
      <w:pPr>
        <w:ind w:left="743" w:hanging="360"/>
      </w:pPr>
      <w:rPr>
        <w:rFonts w:ascii="Verdana" w:eastAsiaTheme="minorHAnsi"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8F14254"/>
    <w:multiLevelType w:val="hybridMultilevel"/>
    <w:tmpl w:val="7D4AE08C"/>
    <w:lvl w:ilvl="0" w:tplc="90A6DD4C">
      <w:numFmt w:val="bullet"/>
      <w:lvlText w:val="•"/>
      <w:lvlJc w:val="left"/>
      <w:pPr>
        <w:ind w:left="743" w:hanging="360"/>
      </w:pPr>
      <w:rPr>
        <w:rFonts w:ascii="Verdana" w:eastAsiaTheme="minorHAnsi" w:hAnsi="Verdana" w:cs="Times New Roman" w:hint="default"/>
      </w:rPr>
    </w:lvl>
    <w:lvl w:ilvl="1" w:tplc="04090003" w:tentative="1">
      <w:start w:val="1"/>
      <w:numFmt w:val="bullet"/>
      <w:lvlText w:val="o"/>
      <w:lvlJc w:val="left"/>
      <w:pPr>
        <w:ind w:left="1463" w:hanging="360"/>
      </w:pPr>
      <w:rPr>
        <w:rFonts w:ascii="Courier New" w:hAnsi="Courier New" w:cs="Courier New" w:hint="default"/>
      </w:rPr>
    </w:lvl>
    <w:lvl w:ilvl="2" w:tplc="04090005" w:tentative="1">
      <w:start w:val="1"/>
      <w:numFmt w:val="bullet"/>
      <w:lvlText w:val=""/>
      <w:lvlJc w:val="left"/>
      <w:pPr>
        <w:ind w:left="2183" w:hanging="360"/>
      </w:pPr>
      <w:rPr>
        <w:rFonts w:ascii="Wingdings" w:hAnsi="Wingdings" w:hint="default"/>
      </w:rPr>
    </w:lvl>
    <w:lvl w:ilvl="3" w:tplc="04090001" w:tentative="1">
      <w:start w:val="1"/>
      <w:numFmt w:val="bullet"/>
      <w:lvlText w:val=""/>
      <w:lvlJc w:val="left"/>
      <w:pPr>
        <w:ind w:left="2903" w:hanging="360"/>
      </w:pPr>
      <w:rPr>
        <w:rFonts w:ascii="Symbol" w:hAnsi="Symbol" w:hint="default"/>
      </w:rPr>
    </w:lvl>
    <w:lvl w:ilvl="4" w:tplc="04090003" w:tentative="1">
      <w:start w:val="1"/>
      <w:numFmt w:val="bullet"/>
      <w:lvlText w:val="o"/>
      <w:lvlJc w:val="left"/>
      <w:pPr>
        <w:ind w:left="3623" w:hanging="360"/>
      </w:pPr>
      <w:rPr>
        <w:rFonts w:ascii="Courier New" w:hAnsi="Courier New" w:cs="Courier New" w:hint="default"/>
      </w:rPr>
    </w:lvl>
    <w:lvl w:ilvl="5" w:tplc="04090005" w:tentative="1">
      <w:start w:val="1"/>
      <w:numFmt w:val="bullet"/>
      <w:lvlText w:val=""/>
      <w:lvlJc w:val="left"/>
      <w:pPr>
        <w:ind w:left="4343" w:hanging="360"/>
      </w:pPr>
      <w:rPr>
        <w:rFonts w:ascii="Wingdings" w:hAnsi="Wingdings" w:hint="default"/>
      </w:rPr>
    </w:lvl>
    <w:lvl w:ilvl="6" w:tplc="04090001" w:tentative="1">
      <w:start w:val="1"/>
      <w:numFmt w:val="bullet"/>
      <w:lvlText w:val=""/>
      <w:lvlJc w:val="left"/>
      <w:pPr>
        <w:ind w:left="5063" w:hanging="360"/>
      </w:pPr>
      <w:rPr>
        <w:rFonts w:ascii="Symbol" w:hAnsi="Symbol" w:hint="default"/>
      </w:rPr>
    </w:lvl>
    <w:lvl w:ilvl="7" w:tplc="04090003" w:tentative="1">
      <w:start w:val="1"/>
      <w:numFmt w:val="bullet"/>
      <w:lvlText w:val="o"/>
      <w:lvlJc w:val="left"/>
      <w:pPr>
        <w:ind w:left="5783" w:hanging="360"/>
      </w:pPr>
      <w:rPr>
        <w:rFonts w:ascii="Courier New" w:hAnsi="Courier New" w:cs="Courier New" w:hint="default"/>
      </w:rPr>
    </w:lvl>
    <w:lvl w:ilvl="8" w:tplc="04090005" w:tentative="1">
      <w:start w:val="1"/>
      <w:numFmt w:val="bullet"/>
      <w:lvlText w:val=""/>
      <w:lvlJc w:val="left"/>
      <w:pPr>
        <w:ind w:left="6503" w:hanging="360"/>
      </w:pPr>
      <w:rPr>
        <w:rFonts w:ascii="Wingdings" w:hAnsi="Wingdings" w:hint="default"/>
      </w:rPr>
    </w:lvl>
  </w:abstractNum>
  <w:abstractNum w:abstractNumId="19">
    <w:nsid w:val="6E4D59DA"/>
    <w:multiLevelType w:val="hybridMultilevel"/>
    <w:tmpl w:val="74F431AC"/>
    <w:lvl w:ilvl="0" w:tplc="90A6DD4C">
      <w:numFmt w:val="bullet"/>
      <w:lvlText w:val="•"/>
      <w:lvlJc w:val="left"/>
      <w:pPr>
        <w:ind w:left="743" w:hanging="360"/>
      </w:pPr>
      <w:rPr>
        <w:rFonts w:ascii="Verdana" w:eastAsiaTheme="minorHAnsi"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DE806A9"/>
    <w:multiLevelType w:val="hybridMultilevel"/>
    <w:tmpl w:val="5FF839B0"/>
    <w:lvl w:ilvl="0" w:tplc="90A6DD4C">
      <w:numFmt w:val="bullet"/>
      <w:lvlText w:val="•"/>
      <w:lvlJc w:val="left"/>
      <w:pPr>
        <w:ind w:left="743" w:hanging="360"/>
      </w:pPr>
      <w:rPr>
        <w:rFonts w:ascii="Verdana" w:eastAsiaTheme="minorHAnsi"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E7937B9"/>
    <w:multiLevelType w:val="hybridMultilevel"/>
    <w:tmpl w:val="D6CE35E8"/>
    <w:lvl w:ilvl="0" w:tplc="90A6DD4C">
      <w:numFmt w:val="bullet"/>
      <w:lvlText w:val="•"/>
      <w:lvlJc w:val="left"/>
      <w:pPr>
        <w:ind w:left="743" w:hanging="360"/>
      </w:pPr>
      <w:rPr>
        <w:rFonts w:ascii="Verdana" w:eastAsiaTheme="minorHAnsi"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10"/>
  </w:num>
  <w:num w:numId="4">
    <w:abstractNumId w:val="15"/>
  </w:num>
  <w:num w:numId="5">
    <w:abstractNumId w:val="11"/>
  </w:num>
  <w:num w:numId="6">
    <w:abstractNumId w:val="9"/>
  </w:num>
  <w:num w:numId="7">
    <w:abstractNumId w:val="21"/>
  </w:num>
  <w:num w:numId="8">
    <w:abstractNumId w:val="18"/>
  </w:num>
  <w:num w:numId="9">
    <w:abstractNumId w:val="20"/>
  </w:num>
  <w:num w:numId="10">
    <w:abstractNumId w:val="14"/>
  </w:num>
  <w:num w:numId="11">
    <w:abstractNumId w:val="4"/>
  </w:num>
  <w:num w:numId="12">
    <w:abstractNumId w:val="7"/>
  </w:num>
  <w:num w:numId="13">
    <w:abstractNumId w:val="16"/>
  </w:num>
  <w:num w:numId="14">
    <w:abstractNumId w:val="3"/>
  </w:num>
  <w:num w:numId="15">
    <w:abstractNumId w:val="6"/>
  </w:num>
  <w:num w:numId="16">
    <w:abstractNumId w:val="12"/>
  </w:num>
  <w:num w:numId="17">
    <w:abstractNumId w:val="8"/>
  </w:num>
  <w:num w:numId="18">
    <w:abstractNumId w:val="2"/>
  </w:num>
  <w:num w:numId="19">
    <w:abstractNumId w:val="17"/>
  </w:num>
  <w:num w:numId="20">
    <w:abstractNumId w:val="13"/>
  </w:num>
  <w:num w:numId="21">
    <w:abstractNumId w:val="19"/>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3623"/>
    <w:rsid w:val="000016DC"/>
    <w:rsid w:val="000022FE"/>
    <w:rsid w:val="00007A94"/>
    <w:rsid w:val="00013093"/>
    <w:rsid w:val="000173D0"/>
    <w:rsid w:val="00026ED4"/>
    <w:rsid w:val="00031332"/>
    <w:rsid w:val="0003167A"/>
    <w:rsid w:val="0003278F"/>
    <w:rsid w:val="0003523D"/>
    <w:rsid w:val="000362C2"/>
    <w:rsid w:val="00036F6B"/>
    <w:rsid w:val="000403D4"/>
    <w:rsid w:val="00044009"/>
    <w:rsid w:val="00050517"/>
    <w:rsid w:val="00050ACC"/>
    <w:rsid w:val="0005622E"/>
    <w:rsid w:val="000574E1"/>
    <w:rsid w:val="000617E5"/>
    <w:rsid w:val="0006297E"/>
    <w:rsid w:val="00064D87"/>
    <w:rsid w:val="0006688C"/>
    <w:rsid w:val="00070ECF"/>
    <w:rsid w:val="000725CF"/>
    <w:rsid w:val="00076792"/>
    <w:rsid w:val="000811D7"/>
    <w:rsid w:val="000824A9"/>
    <w:rsid w:val="00087F9C"/>
    <w:rsid w:val="00091815"/>
    <w:rsid w:val="000A532F"/>
    <w:rsid w:val="000A799B"/>
    <w:rsid w:val="000B0A31"/>
    <w:rsid w:val="000B0EF6"/>
    <w:rsid w:val="000B1455"/>
    <w:rsid w:val="000B7117"/>
    <w:rsid w:val="000B7811"/>
    <w:rsid w:val="000C0B53"/>
    <w:rsid w:val="000C3AA6"/>
    <w:rsid w:val="000C7479"/>
    <w:rsid w:val="000D0229"/>
    <w:rsid w:val="000D0D0A"/>
    <w:rsid w:val="000D1205"/>
    <w:rsid w:val="000D38A7"/>
    <w:rsid w:val="000D3CEB"/>
    <w:rsid w:val="000E1376"/>
    <w:rsid w:val="000E2EB2"/>
    <w:rsid w:val="000E6C0C"/>
    <w:rsid w:val="001049FD"/>
    <w:rsid w:val="00111B45"/>
    <w:rsid w:val="00111BBD"/>
    <w:rsid w:val="00117B0C"/>
    <w:rsid w:val="00121450"/>
    <w:rsid w:val="00124459"/>
    <w:rsid w:val="00126088"/>
    <w:rsid w:val="0013070E"/>
    <w:rsid w:val="001368B4"/>
    <w:rsid w:val="0013744A"/>
    <w:rsid w:val="00145329"/>
    <w:rsid w:val="00146052"/>
    <w:rsid w:val="00153432"/>
    <w:rsid w:val="00153459"/>
    <w:rsid w:val="001613FC"/>
    <w:rsid w:val="00161733"/>
    <w:rsid w:val="0016213C"/>
    <w:rsid w:val="00165F30"/>
    <w:rsid w:val="0016799E"/>
    <w:rsid w:val="00172973"/>
    <w:rsid w:val="00173AB5"/>
    <w:rsid w:val="001751E9"/>
    <w:rsid w:val="001755DF"/>
    <w:rsid w:val="00182A75"/>
    <w:rsid w:val="00183578"/>
    <w:rsid w:val="001A0FC9"/>
    <w:rsid w:val="001A256B"/>
    <w:rsid w:val="001A37C8"/>
    <w:rsid w:val="001B1B59"/>
    <w:rsid w:val="001B32CF"/>
    <w:rsid w:val="001C11BC"/>
    <w:rsid w:val="001C3172"/>
    <w:rsid w:val="001C73B2"/>
    <w:rsid w:val="001D7DCB"/>
    <w:rsid w:val="001E0269"/>
    <w:rsid w:val="001E3B3B"/>
    <w:rsid w:val="001E6DAB"/>
    <w:rsid w:val="001E701F"/>
    <w:rsid w:val="00200B92"/>
    <w:rsid w:val="00200D65"/>
    <w:rsid w:val="00201D9E"/>
    <w:rsid w:val="00203D1D"/>
    <w:rsid w:val="002049A0"/>
    <w:rsid w:val="00216217"/>
    <w:rsid w:val="002207BC"/>
    <w:rsid w:val="00221B80"/>
    <w:rsid w:val="00224838"/>
    <w:rsid w:val="00234347"/>
    <w:rsid w:val="00234D50"/>
    <w:rsid w:val="00240BA5"/>
    <w:rsid w:val="002439DE"/>
    <w:rsid w:val="00244D7C"/>
    <w:rsid w:val="0025181F"/>
    <w:rsid w:val="00252C4C"/>
    <w:rsid w:val="00264BF1"/>
    <w:rsid w:val="00280892"/>
    <w:rsid w:val="002813BB"/>
    <w:rsid w:val="00282CBF"/>
    <w:rsid w:val="002860BF"/>
    <w:rsid w:val="00297E0A"/>
    <w:rsid w:val="002A00FA"/>
    <w:rsid w:val="002A0C45"/>
    <w:rsid w:val="002A5740"/>
    <w:rsid w:val="002A78A8"/>
    <w:rsid w:val="002B354F"/>
    <w:rsid w:val="002B4FE7"/>
    <w:rsid w:val="002C3B06"/>
    <w:rsid w:val="002D1003"/>
    <w:rsid w:val="002D1562"/>
    <w:rsid w:val="002D2BBA"/>
    <w:rsid w:val="002D4BA7"/>
    <w:rsid w:val="002E083F"/>
    <w:rsid w:val="002E3DE3"/>
    <w:rsid w:val="00302F8A"/>
    <w:rsid w:val="00316EC5"/>
    <w:rsid w:val="00321A8D"/>
    <w:rsid w:val="00321F7D"/>
    <w:rsid w:val="00323B10"/>
    <w:rsid w:val="0032409C"/>
    <w:rsid w:val="00326DD3"/>
    <w:rsid w:val="003274DC"/>
    <w:rsid w:val="0033047D"/>
    <w:rsid w:val="00334583"/>
    <w:rsid w:val="00334CF4"/>
    <w:rsid w:val="00335883"/>
    <w:rsid w:val="003429F2"/>
    <w:rsid w:val="00343415"/>
    <w:rsid w:val="00357784"/>
    <w:rsid w:val="003607C6"/>
    <w:rsid w:val="00360FA4"/>
    <w:rsid w:val="00367AA1"/>
    <w:rsid w:val="003702B3"/>
    <w:rsid w:val="00384D6B"/>
    <w:rsid w:val="0038503B"/>
    <w:rsid w:val="00386412"/>
    <w:rsid w:val="00387D5B"/>
    <w:rsid w:val="00391FB6"/>
    <w:rsid w:val="00396E78"/>
    <w:rsid w:val="00397B28"/>
    <w:rsid w:val="003A364C"/>
    <w:rsid w:val="003A5580"/>
    <w:rsid w:val="003A567E"/>
    <w:rsid w:val="003A66B4"/>
    <w:rsid w:val="003B3148"/>
    <w:rsid w:val="003C7D92"/>
    <w:rsid w:val="003D02C9"/>
    <w:rsid w:val="003E1222"/>
    <w:rsid w:val="003E51AF"/>
    <w:rsid w:val="003F1863"/>
    <w:rsid w:val="003F3289"/>
    <w:rsid w:val="003F60B1"/>
    <w:rsid w:val="0040103B"/>
    <w:rsid w:val="00402258"/>
    <w:rsid w:val="00402D16"/>
    <w:rsid w:val="00413DA0"/>
    <w:rsid w:val="00415BC4"/>
    <w:rsid w:val="00416654"/>
    <w:rsid w:val="00421EFF"/>
    <w:rsid w:val="004224FD"/>
    <w:rsid w:val="00426AEC"/>
    <w:rsid w:val="00430997"/>
    <w:rsid w:val="00430DC9"/>
    <w:rsid w:val="00437A13"/>
    <w:rsid w:val="00444EF4"/>
    <w:rsid w:val="00447D5B"/>
    <w:rsid w:val="0045217C"/>
    <w:rsid w:val="00455441"/>
    <w:rsid w:val="004571C1"/>
    <w:rsid w:val="00464749"/>
    <w:rsid w:val="00464970"/>
    <w:rsid w:val="0046556A"/>
    <w:rsid w:val="004770C5"/>
    <w:rsid w:val="00482B12"/>
    <w:rsid w:val="00482E9B"/>
    <w:rsid w:val="00482F38"/>
    <w:rsid w:val="00487DDF"/>
    <w:rsid w:val="00491016"/>
    <w:rsid w:val="004964FB"/>
    <w:rsid w:val="004A09A3"/>
    <w:rsid w:val="004A10A5"/>
    <w:rsid w:val="004A2A40"/>
    <w:rsid w:val="004A7182"/>
    <w:rsid w:val="004C09A0"/>
    <w:rsid w:val="004C5DA8"/>
    <w:rsid w:val="004C5E2A"/>
    <w:rsid w:val="004C61DA"/>
    <w:rsid w:val="004C7751"/>
    <w:rsid w:val="004D57C3"/>
    <w:rsid w:val="004E5877"/>
    <w:rsid w:val="004E5C21"/>
    <w:rsid w:val="004E6853"/>
    <w:rsid w:val="004E6B64"/>
    <w:rsid w:val="004F65CA"/>
    <w:rsid w:val="004F6BE1"/>
    <w:rsid w:val="004F7AEC"/>
    <w:rsid w:val="004F7C23"/>
    <w:rsid w:val="00504A36"/>
    <w:rsid w:val="00504B6D"/>
    <w:rsid w:val="00510621"/>
    <w:rsid w:val="00510B40"/>
    <w:rsid w:val="00514AF1"/>
    <w:rsid w:val="005174A3"/>
    <w:rsid w:val="0052121E"/>
    <w:rsid w:val="0053128F"/>
    <w:rsid w:val="00532D89"/>
    <w:rsid w:val="005356EB"/>
    <w:rsid w:val="00541908"/>
    <w:rsid w:val="00546070"/>
    <w:rsid w:val="00562B21"/>
    <w:rsid w:val="005670B5"/>
    <w:rsid w:val="005677A3"/>
    <w:rsid w:val="00572830"/>
    <w:rsid w:val="00581846"/>
    <w:rsid w:val="00582B71"/>
    <w:rsid w:val="005931C7"/>
    <w:rsid w:val="00596515"/>
    <w:rsid w:val="0059697F"/>
    <w:rsid w:val="00596A27"/>
    <w:rsid w:val="005976CB"/>
    <w:rsid w:val="005A063E"/>
    <w:rsid w:val="005A1A96"/>
    <w:rsid w:val="005A4B42"/>
    <w:rsid w:val="005A627B"/>
    <w:rsid w:val="005A732D"/>
    <w:rsid w:val="005B1222"/>
    <w:rsid w:val="005B1CBF"/>
    <w:rsid w:val="005B69CA"/>
    <w:rsid w:val="005D2A0D"/>
    <w:rsid w:val="005D4DF0"/>
    <w:rsid w:val="005D648B"/>
    <w:rsid w:val="005D7328"/>
    <w:rsid w:val="005E1D4F"/>
    <w:rsid w:val="005F688F"/>
    <w:rsid w:val="005F6C94"/>
    <w:rsid w:val="00601A30"/>
    <w:rsid w:val="00606C82"/>
    <w:rsid w:val="00610C46"/>
    <w:rsid w:val="006208A5"/>
    <w:rsid w:val="0062442A"/>
    <w:rsid w:val="00624ACF"/>
    <w:rsid w:val="00625D30"/>
    <w:rsid w:val="006331D8"/>
    <w:rsid w:val="00635F64"/>
    <w:rsid w:val="0065035D"/>
    <w:rsid w:val="006536B0"/>
    <w:rsid w:val="00653B58"/>
    <w:rsid w:val="00655B24"/>
    <w:rsid w:val="00657D0F"/>
    <w:rsid w:val="0066779D"/>
    <w:rsid w:val="00672063"/>
    <w:rsid w:val="00675951"/>
    <w:rsid w:val="006823A4"/>
    <w:rsid w:val="00695C72"/>
    <w:rsid w:val="00697E82"/>
    <w:rsid w:val="00697F8E"/>
    <w:rsid w:val="006A0F50"/>
    <w:rsid w:val="006B01F3"/>
    <w:rsid w:val="006B047C"/>
    <w:rsid w:val="006B5A79"/>
    <w:rsid w:val="006C47B3"/>
    <w:rsid w:val="006C4AA9"/>
    <w:rsid w:val="006C746D"/>
    <w:rsid w:val="006D19D0"/>
    <w:rsid w:val="006D603A"/>
    <w:rsid w:val="006D6D0C"/>
    <w:rsid w:val="006D7D3D"/>
    <w:rsid w:val="006D7FDF"/>
    <w:rsid w:val="006E11F3"/>
    <w:rsid w:val="006E2AED"/>
    <w:rsid w:val="006E4845"/>
    <w:rsid w:val="006E4856"/>
    <w:rsid w:val="006E63E9"/>
    <w:rsid w:val="006F3D84"/>
    <w:rsid w:val="006F5A34"/>
    <w:rsid w:val="006F6CE8"/>
    <w:rsid w:val="006F6D08"/>
    <w:rsid w:val="006F7302"/>
    <w:rsid w:val="006F7725"/>
    <w:rsid w:val="006F77A5"/>
    <w:rsid w:val="007034A5"/>
    <w:rsid w:val="0071480C"/>
    <w:rsid w:val="00716B2C"/>
    <w:rsid w:val="007170F1"/>
    <w:rsid w:val="00717170"/>
    <w:rsid w:val="0071754F"/>
    <w:rsid w:val="00722B16"/>
    <w:rsid w:val="0072418B"/>
    <w:rsid w:val="0072792A"/>
    <w:rsid w:val="007311EF"/>
    <w:rsid w:val="00733974"/>
    <w:rsid w:val="00734579"/>
    <w:rsid w:val="007366C1"/>
    <w:rsid w:val="00736EAA"/>
    <w:rsid w:val="00740061"/>
    <w:rsid w:val="0074415D"/>
    <w:rsid w:val="007470E0"/>
    <w:rsid w:val="007537A4"/>
    <w:rsid w:val="0075608F"/>
    <w:rsid w:val="0075777D"/>
    <w:rsid w:val="0078118A"/>
    <w:rsid w:val="00785A4F"/>
    <w:rsid w:val="007903B6"/>
    <w:rsid w:val="007927F3"/>
    <w:rsid w:val="007931F3"/>
    <w:rsid w:val="00795B49"/>
    <w:rsid w:val="007A0AE9"/>
    <w:rsid w:val="007B3961"/>
    <w:rsid w:val="007C6133"/>
    <w:rsid w:val="007D338E"/>
    <w:rsid w:val="007E1C3E"/>
    <w:rsid w:val="007E31F3"/>
    <w:rsid w:val="007E52E6"/>
    <w:rsid w:val="007F201F"/>
    <w:rsid w:val="007F2499"/>
    <w:rsid w:val="007F2E1B"/>
    <w:rsid w:val="007F48EB"/>
    <w:rsid w:val="008139C1"/>
    <w:rsid w:val="00816484"/>
    <w:rsid w:val="008321D9"/>
    <w:rsid w:val="00832E51"/>
    <w:rsid w:val="0084001E"/>
    <w:rsid w:val="008415A5"/>
    <w:rsid w:val="00852F03"/>
    <w:rsid w:val="0085759B"/>
    <w:rsid w:val="00867361"/>
    <w:rsid w:val="0088505F"/>
    <w:rsid w:val="00891FB8"/>
    <w:rsid w:val="0089439C"/>
    <w:rsid w:val="00894867"/>
    <w:rsid w:val="008A0F8A"/>
    <w:rsid w:val="008B1371"/>
    <w:rsid w:val="008B4EC5"/>
    <w:rsid w:val="008B715C"/>
    <w:rsid w:val="008D2A7B"/>
    <w:rsid w:val="008D4C58"/>
    <w:rsid w:val="008E5767"/>
    <w:rsid w:val="009000C6"/>
    <w:rsid w:val="009022B0"/>
    <w:rsid w:val="00902B83"/>
    <w:rsid w:val="009042DC"/>
    <w:rsid w:val="00910C5B"/>
    <w:rsid w:val="009115F7"/>
    <w:rsid w:val="0091224A"/>
    <w:rsid w:val="0091615C"/>
    <w:rsid w:val="00921894"/>
    <w:rsid w:val="009276C6"/>
    <w:rsid w:val="009302AD"/>
    <w:rsid w:val="00932AAC"/>
    <w:rsid w:val="00934833"/>
    <w:rsid w:val="00943350"/>
    <w:rsid w:val="009440E6"/>
    <w:rsid w:val="009502AE"/>
    <w:rsid w:val="00951A56"/>
    <w:rsid w:val="00951B7E"/>
    <w:rsid w:val="00966169"/>
    <w:rsid w:val="00974321"/>
    <w:rsid w:val="00974B91"/>
    <w:rsid w:val="00976D2C"/>
    <w:rsid w:val="00981901"/>
    <w:rsid w:val="009A12F1"/>
    <w:rsid w:val="009A1FA7"/>
    <w:rsid w:val="009A3C9D"/>
    <w:rsid w:val="009A3D82"/>
    <w:rsid w:val="009A4340"/>
    <w:rsid w:val="009A555D"/>
    <w:rsid w:val="009A7D39"/>
    <w:rsid w:val="009B2056"/>
    <w:rsid w:val="009B395F"/>
    <w:rsid w:val="009B56FE"/>
    <w:rsid w:val="009C1C29"/>
    <w:rsid w:val="009C36C4"/>
    <w:rsid w:val="009C5488"/>
    <w:rsid w:val="009D0043"/>
    <w:rsid w:val="009D4014"/>
    <w:rsid w:val="009E16EC"/>
    <w:rsid w:val="009F107B"/>
    <w:rsid w:val="009F1AF6"/>
    <w:rsid w:val="009F5500"/>
    <w:rsid w:val="00A020AC"/>
    <w:rsid w:val="00A03C6E"/>
    <w:rsid w:val="00A06A65"/>
    <w:rsid w:val="00A11A8D"/>
    <w:rsid w:val="00A16827"/>
    <w:rsid w:val="00A17337"/>
    <w:rsid w:val="00A215FB"/>
    <w:rsid w:val="00A22050"/>
    <w:rsid w:val="00A27E73"/>
    <w:rsid w:val="00A31742"/>
    <w:rsid w:val="00A333E2"/>
    <w:rsid w:val="00A40585"/>
    <w:rsid w:val="00A46EED"/>
    <w:rsid w:val="00A5427B"/>
    <w:rsid w:val="00A625A0"/>
    <w:rsid w:val="00A6436F"/>
    <w:rsid w:val="00A65A04"/>
    <w:rsid w:val="00A7346E"/>
    <w:rsid w:val="00A75C2A"/>
    <w:rsid w:val="00A76242"/>
    <w:rsid w:val="00AA241E"/>
    <w:rsid w:val="00AA2E15"/>
    <w:rsid w:val="00AA69F0"/>
    <w:rsid w:val="00AB52CF"/>
    <w:rsid w:val="00AB71E9"/>
    <w:rsid w:val="00AC1710"/>
    <w:rsid w:val="00AD16FA"/>
    <w:rsid w:val="00AD67AB"/>
    <w:rsid w:val="00AD7382"/>
    <w:rsid w:val="00AE617F"/>
    <w:rsid w:val="00AF0908"/>
    <w:rsid w:val="00AF0EE8"/>
    <w:rsid w:val="00B14B54"/>
    <w:rsid w:val="00B20E5D"/>
    <w:rsid w:val="00B24420"/>
    <w:rsid w:val="00B34F1E"/>
    <w:rsid w:val="00B41317"/>
    <w:rsid w:val="00B45183"/>
    <w:rsid w:val="00B53A03"/>
    <w:rsid w:val="00B601B1"/>
    <w:rsid w:val="00B6385F"/>
    <w:rsid w:val="00B71EA0"/>
    <w:rsid w:val="00B73D6A"/>
    <w:rsid w:val="00B754BD"/>
    <w:rsid w:val="00B76066"/>
    <w:rsid w:val="00B76D01"/>
    <w:rsid w:val="00B92644"/>
    <w:rsid w:val="00B97AE0"/>
    <w:rsid w:val="00BA051C"/>
    <w:rsid w:val="00BA4A5E"/>
    <w:rsid w:val="00BA7648"/>
    <w:rsid w:val="00BB1952"/>
    <w:rsid w:val="00BB50E1"/>
    <w:rsid w:val="00BD01B2"/>
    <w:rsid w:val="00BD09D5"/>
    <w:rsid w:val="00BD0A66"/>
    <w:rsid w:val="00BD153D"/>
    <w:rsid w:val="00BD49CC"/>
    <w:rsid w:val="00BD4BA8"/>
    <w:rsid w:val="00BD5B29"/>
    <w:rsid w:val="00BD707B"/>
    <w:rsid w:val="00BE115B"/>
    <w:rsid w:val="00BE3C06"/>
    <w:rsid w:val="00BE4CB5"/>
    <w:rsid w:val="00BE61E4"/>
    <w:rsid w:val="00BE7E64"/>
    <w:rsid w:val="00BF2EF7"/>
    <w:rsid w:val="00BF65EF"/>
    <w:rsid w:val="00C008A2"/>
    <w:rsid w:val="00C013ED"/>
    <w:rsid w:val="00C132DA"/>
    <w:rsid w:val="00C143FC"/>
    <w:rsid w:val="00C2066F"/>
    <w:rsid w:val="00C23623"/>
    <w:rsid w:val="00C304E8"/>
    <w:rsid w:val="00C361B8"/>
    <w:rsid w:val="00C41B36"/>
    <w:rsid w:val="00C4469D"/>
    <w:rsid w:val="00C46383"/>
    <w:rsid w:val="00C53217"/>
    <w:rsid w:val="00C54C1B"/>
    <w:rsid w:val="00C56AA5"/>
    <w:rsid w:val="00C57D22"/>
    <w:rsid w:val="00C6620B"/>
    <w:rsid w:val="00C6623D"/>
    <w:rsid w:val="00C71F62"/>
    <w:rsid w:val="00C742F0"/>
    <w:rsid w:val="00C76C97"/>
    <w:rsid w:val="00C771C5"/>
    <w:rsid w:val="00C83E70"/>
    <w:rsid w:val="00C848D7"/>
    <w:rsid w:val="00C9537F"/>
    <w:rsid w:val="00CA467F"/>
    <w:rsid w:val="00CB1297"/>
    <w:rsid w:val="00CB2833"/>
    <w:rsid w:val="00CC6FB5"/>
    <w:rsid w:val="00CC7086"/>
    <w:rsid w:val="00CD5762"/>
    <w:rsid w:val="00CE486B"/>
    <w:rsid w:val="00CE6219"/>
    <w:rsid w:val="00CE7B11"/>
    <w:rsid w:val="00CE7E22"/>
    <w:rsid w:val="00CE7FB9"/>
    <w:rsid w:val="00CF112D"/>
    <w:rsid w:val="00D00082"/>
    <w:rsid w:val="00D01D1D"/>
    <w:rsid w:val="00D021F7"/>
    <w:rsid w:val="00D037D7"/>
    <w:rsid w:val="00D11AEC"/>
    <w:rsid w:val="00D12397"/>
    <w:rsid w:val="00D1321B"/>
    <w:rsid w:val="00D1529F"/>
    <w:rsid w:val="00D166FD"/>
    <w:rsid w:val="00D23C44"/>
    <w:rsid w:val="00D23D28"/>
    <w:rsid w:val="00D2500E"/>
    <w:rsid w:val="00D34E49"/>
    <w:rsid w:val="00D35C25"/>
    <w:rsid w:val="00D35D75"/>
    <w:rsid w:val="00D36DA9"/>
    <w:rsid w:val="00D4092B"/>
    <w:rsid w:val="00D46BF4"/>
    <w:rsid w:val="00D50180"/>
    <w:rsid w:val="00D60B10"/>
    <w:rsid w:val="00D6293F"/>
    <w:rsid w:val="00D6600B"/>
    <w:rsid w:val="00D66F9A"/>
    <w:rsid w:val="00D671C7"/>
    <w:rsid w:val="00D67B55"/>
    <w:rsid w:val="00D7591D"/>
    <w:rsid w:val="00D82E78"/>
    <w:rsid w:val="00D84A47"/>
    <w:rsid w:val="00D975A6"/>
    <w:rsid w:val="00DA130E"/>
    <w:rsid w:val="00DA5464"/>
    <w:rsid w:val="00DB2A9E"/>
    <w:rsid w:val="00DB3EF1"/>
    <w:rsid w:val="00DC2979"/>
    <w:rsid w:val="00DC399B"/>
    <w:rsid w:val="00DC56F5"/>
    <w:rsid w:val="00DD3FA2"/>
    <w:rsid w:val="00DD67C3"/>
    <w:rsid w:val="00DD7F2F"/>
    <w:rsid w:val="00DE3D24"/>
    <w:rsid w:val="00DE7D23"/>
    <w:rsid w:val="00DF07A5"/>
    <w:rsid w:val="00DF2868"/>
    <w:rsid w:val="00DF360E"/>
    <w:rsid w:val="00DF378B"/>
    <w:rsid w:val="00DF74F3"/>
    <w:rsid w:val="00E00134"/>
    <w:rsid w:val="00E05F97"/>
    <w:rsid w:val="00E06A14"/>
    <w:rsid w:val="00E07047"/>
    <w:rsid w:val="00E114F3"/>
    <w:rsid w:val="00E120A7"/>
    <w:rsid w:val="00E1288E"/>
    <w:rsid w:val="00E13785"/>
    <w:rsid w:val="00E21EA7"/>
    <w:rsid w:val="00E22128"/>
    <w:rsid w:val="00E302FD"/>
    <w:rsid w:val="00E30497"/>
    <w:rsid w:val="00E41C52"/>
    <w:rsid w:val="00E4662E"/>
    <w:rsid w:val="00E5348D"/>
    <w:rsid w:val="00E55D39"/>
    <w:rsid w:val="00E5759F"/>
    <w:rsid w:val="00E62251"/>
    <w:rsid w:val="00E62E1A"/>
    <w:rsid w:val="00E6455A"/>
    <w:rsid w:val="00E65160"/>
    <w:rsid w:val="00E727C3"/>
    <w:rsid w:val="00E74B47"/>
    <w:rsid w:val="00E8298E"/>
    <w:rsid w:val="00E82C30"/>
    <w:rsid w:val="00E832B0"/>
    <w:rsid w:val="00E860DB"/>
    <w:rsid w:val="00E86EBD"/>
    <w:rsid w:val="00E87029"/>
    <w:rsid w:val="00E90380"/>
    <w:rsid w:val="00EA0553"/>
    <w:rsid w:val="00EA0C7A"/>
    <w:rsid w:val="00EA35D2"/>
    <w:rsid w:val="00EB3EA4"/>
    <w:rsid w:val="00EB6326"/>
    <w:rsid w:val="00EC2DAF"/>
    <w:rsid w:val="00EC3487"/>
    <w:rsid w:val="00EC7292"/>
    <w:rsid w:val="00ED5A9F"/>
    <w:rsid w:val="00ED7123"/>
    <w:rsid w:val="00EE3B2E"/>
    <w:rsid w:val="00EE3E35"/>
    <w:rsid w:val="00EE6A6E"/>
    <w:rsid w:val="00EE6DAD"/>
    <w:rsid w:val="00EE7BC9"/>
    <w:rsid w:val="00EF2DF1"/>
    <w:rsid w:val="00F1088E"/>
    <w:rsid w:val="00F31D2C"/>
    <w:rsid w:val="00F442D6"/>
    <w:rsid w:val="00F50093"/>
    <w:rsid w:val="00F55924"/>
    <w:rsid w:val="00F770BE"/>
    <w:rsid w:val="00F904A6"/>
    <w:rsid w:val="00FA32D5"/>
    <w:rsid w:val="00FA7F79"/>
    <w:rsid w:val="00FB3B99"/>
    <w:rsid w:val="00FB5ABC"/>
    <w:rsid w:val="00FB657F"/>
    <w:rsid w:val="00FC2670"/>
    <w:rsid w:val="00FC7C5E"/>
    <w:rsid w:val="00FD0A06"/>
    <w:rsid w:val="00FD0C44"/>
    <w:rsid w:val="00FD211F"/>
    <w:rsid w:val="00FD699D"/>
    <w:rsid w:val="00FE108C"/>
    <w:rsid w:val="00FF1D18"/>
    <w:rsid w:val="00FF422F"/>
    <w:rsid w:val="00FF7E8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6044C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701F"/>
    <w:rPr>
      <w:rFonts w:ascii="Times New Roman" w:hAnsi="Times New Roman" w:cs="Times New Roman"/>
    </w:rPr>
  </w:style>
  <w:style w:type="paragraph" w:styleId="Heading1">
    <w:name w:val="heading 1"/>
    <w:basedOn w:val="Normal"/>
    <w:next w:val="Normal"/>
    <w:link w:val="Heading1Char"/>
    <w:uiPriority w:val="9"/>
    <w:qFormat/>
    <w:rsid w:val="009C548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3B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0008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BE61E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00082"/>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5488"/>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rsid w:val="001C73B2"/>
    <w:rPr>
      <w:rFonts w:cs="Times New Roman"/>
      <w:color w:val="0000FF"/>
      <w:u w:val="single"/>
    </w:rPr>
  </w:style>
  <w:style w:type="paragraph" w:customStyle="1" w:styleId="BasicParagraph">
    <w:name w:val="[Basic Paragraph]"/>
    <w:basedOn w:val="Normal"/>
    <w:uiPriority w:val="99"/>
    <w:rsid w:val="001C73B2"/>
    <w:pPr>
      <w:widowControl w:val="0"/>
      <w:autoSpaceDE w:val="0"/>
      <w:autoSpaceDN w:val="0"/>
      <w:adjustRightInd w:val="0"/>
      <w:spacing w:line="288" w:lineRule="auto"/>
      <w:textAlignment w:val="center"/>
    </w:pPr>
    <w:rPr>
      <w:rFonts w:ascii="MinionPro-Regular" w:eastAsia="MS ??" w:hAnsi="MinionPro-Regular" w:cs="MinionPro-Regular"/>
      <w:color w:val="000000"/>
      <w:lang w:val="en-GB"/>
    </w:rPr>
  </w:style>
  <w:style w:type="character" w:customStyle="1" w:styleId="Heading2Char">
    <w:name w:val="Heading 2 Char"/>
    <w:basedOn w:val="DefaultParagraphFont"/>
    <w:link w:val="Heading2"/>
    <w:uiPriority w:val="9"/>
    <w:rsid w:val="001C73B2"/>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AC1710"/>
    <w:rPr>
      <w:color w:val="954F72" w:themeColor="followedHyperlink"/>
      <w:u w:val="single"/>
    </w:rPr>
  </w:style>
  <w:style w:type="character" w:customStyle="1" w:styleId="Heading3Char">
    <w:name w:val="Heading 3 Char"/>
    <w:basedOn w:val="DefaultParagraphFont"/>
    <w:link w:val="Heading3"/>
    <w:uiPriority w:val="9"/>
    <w:rsid w:val="00D00082"/>
    <w:rPr>
      <w:rFonts w:asciiTheme="majorHAnsi" w:eastAsiaTheme="majorEastAsia" w:hAnsiTheme="majorHAnsi" w:cstheme="majorBidi"/>
      <w:color w:val="1F3763" w:themeColor="accent1" w:themeShade="7F"/>
    </w:rPr>
  </w:style>
  <w:style w:type="character" w:customStyle="1" w:styleId="Heading5Char">
    <w:name w:val="Heading 5 Char"/>
    <w:basedOn w:val="DefaultParagraphFont"/>
    <w:link w:val="Heading5"/>
    <w:uiPriority w:val="9"/>
    <w:semiHidden/>
    <w:rsid w:val="00D00082"/>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semiHidden/>
    <w:rsid w:val="00BE61E4"/>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BE61E4"/>
    <w:pPr>
      <w:spacing w:before="100" w:beforeAutospacing="1" w:after="100" w:afterAutospacing="1"/>
    </w:pPr>
  </w:style>
  <w:style w:type="paragraph" w:styleId="TOC1">
    <w:name w:val="toc 1"/>
    <w:basedOn w:val="Normal"/>
    <w:next w:val="Normal"/>
    <w:autoRedefine/>
    <w:uiPriority w:val="39"/>
    <w:unhideWhenUsed/>
    <w:rsid w:val="0046556A"/>
    <w:pPr>
      <w:tabs>
        <w:tab w:val="right" w:leader="dot" w:pos="9339"/>
      </w:tabs>
    </w:pPr>
    <w:rPr>
      <w:rFonts w:asciiTheme="minorHAnsi" w:hAnsiTheme="minorHAnsi" w:cstheme="minorBidi"/>
    </w:rPr>
  </w:style>
  <w:style w:type="paragraph" w:styleId="TOC2">
    <w:name w:val="toc 2"/>
    <w:basedOn w:val="Normal"/>
    <w:next w:val="Normal"/>
    <w:autoRedefine/>
    <w:uiPriority w:val="39"/>
    <w:unhideWhenUsed/>
    <w:rsid w:val="0053128F"/>
    <w:pPr>
      <w:ind w:left="240"/>
    </w:pPr>
    <w:rPr>
      <w:rFonts w:asciiTheme="minorHAnsi" w:hAnsiTheme="minorHAnsi" w:cstheme="minorBidi"/>
    </w:rPr>
  </w:style>
  <w:style w:type="paragraph" w:styleId="TOC3">
    <w:name w:val="toc 3"/>
    <w:basedOn w:val="Normal"/>
    <w:next w:val="Normal"/>
    <w:autoRedefine/>
    <w:uiPriority w:val="39"/>
    <w:unhideWhenUsed/>
    <w:rsid w:val="0053128F"/>
    <w:pPr>
      <w:ind w:left="480"/>
    </w:pPr>
    <w:rPr>
      <w:rFonts w:asciiTheme="minorHAnsi" w:hAnsiTheme="minorHAnsi" w:cstheme="minorBidi"/>
    </w:rPr>
  </w:style>
  <w:style w:type="paragraph" w:styleId="TOC4">
    <w:name w:val="toc 4"/>
    <w:basedOn w:val="Normal"/>
    <w:next w:val="Normal"/>
    <w:autoRedefine/>
    <w:uiPriority w:val="39"/>
    <w:unhideWhenUsed/>
    <w:rsid w:val="0053128F"/>
    <w:pPr>
      <w:ind w:left="720"/>
    </w:pPr>
    <w:rPr>
      <w:rFonts w:asciiTheme="minorHAnsi" w:hAnsiTheme="minorHAnsi" w:cstheme="minorBidi"/>
    </w:rPr>
  </w:style>
  <w:style w:type="paragraph" w:styleId="TOC5">
    <w:name w:val="toc 5"/>
    <w:basedOn w:val="Normal"/>
    <w:next w:val="Normal"/>
    <w:autoRedefine/>
    <w:uiPriority w:val="39"/>
    <w:unhideWhenUsed/>
    <w:rsid w:val="0053128F"/>
    <w:pPr>
      <w:ind w:left="960"/>
    </w:pPr>
    <w:rPr>
      <w:rFonts w:asciiTheme="minorHAnsi" w:hAnsiTheme="minorHAnsi" w:cstheme="minorBidi"/>
    </w:rPr>
  </w:style>
  <w:style w:type="paragraph" w:styleId="TOC6">
    <w:name w:val="toc 6"/>
    <w:basedOn w:val="Normal"/>
    <w:next w:val="Normal"/>
    <w:autoRedefine/>
    <w:uiPriority w:val="39"/>
    <w:unhideWhenUsed/>
    <w:rsid w:val="0053128F"/>
    <w:pPr>
      <w:ind w:left="1200"/>
    </w:pPr>
    <w:rPr>
      <w:rFonts w:asciiTheme="minorHAnsi" w:hAnsiTheme="minorHAnsi" w:cstheme="minorBidi"/>
    </w:rPr>
  </w:style>
  <w:style w:type="paragraph" w:styleId="TOC7">
    <w:name w:val="toc 7"/>
    <w:basedOn w:val="Normal"/>
    <w:next w:val="Normal"/>
    <w:autoRedefine/>
    <w:uiPriority w:val="39"/>
    <w:unhideWhenUsed/>
    <w:rsid w:val="0053128F"/>
    <w:pPr>
      <w:ind w:left="1440"/>
    </w:pPr>
    <w:rPr>
      <w:rFonts w:asciiTheme="minorHAnsi" w:hAnsiTheme="minorHAnsi" w:cstheme="minorBidi"/>
    </w:rPr>
  </w:style>
  <w:style w:type="paragraph" w:styleId="TOC8">
    <w:name w:val="toc 8"/>
    <w:basedOn w:val="Normal"/>
    <w:next w:val="Normal"/>
    <w:autoRedefine/>
    <w:uiPriority w:val="39"/>
    <w:unhideWhenUsed/>
    <w:rsid w:val="0053128F"/>
    <w:pPr>
      <w:ind w:left="1680"/>
    </w:pPr>
    <w:rPr>
      <w:rFonts w:asciiTheme="minorHAnsi" w:hAnsiTheme="minorHAnsi" w:cstheme="minorBidi"/>
    </w:rPr>
  </w:style>
  <w:style w:type="paragraph" w:styleId="TOC9">
    <w:name w:val="toc 9"/>
    <w:basedOn w:val="Normal"/>
    <w:next w:val="Normal"/>
    <w:autoRedefine/>
    <w:uiPriority w:val="39"/>
    <w:unhideWhenUsed/>
    <w:rsid w:val="0053128F"/>
    <w:pPr>
      <w:ind w:left="1920"/>
    </w:pPr>
    <w:rPr>
      <w:rFonts w:asciiTheme="minorHAnsi" w:hAnsiTheme="minorHAnsi" w:cstheme="minorBidi"/>
    </w:rPr>
  </w:style>
  <w:style w:type="paragraph" w:customStyle="1" w:styleId="p1">
    <w:name w:val="p1"/>
    <w:basedOn w:val="Normal"/>
    <w:rsid w:val="00606C82"/>
    <w:pPr>
      <w:ind w:left="383"/>
    </w:pPr>
    <w:rPr>
      <w:rFonts w:ascii="Verdana" w:hAnsi="Verdana"/>
      <w:sz w:val="27"/>
      <w:szCs w:val="27"/>
    </w:rPr>
  </w:style>
  <w:style w:type="paragraph" w:customStyle="1" w:styleId="p2">
    <w:name w:val="p2"/>
    <w:basedOn w:val="Normal"/>
    <w:rsid w:val="00606C82"/>
    <w:pPr>
      <w:ind w:left="383"/>
    </w:pPr>
    <w:rPr>
      <w:rFonts w:ascii="Verdana" w:hAnsi="Verdana"/>
      <w:sz w:val="27"/>
      <w:szCs w:val="27"/>
    </w:rPr>
  </w:style>
  <w:style w:type="paragraph" w:customStyle="1" w:styleId="p3">
    <w:name w:val="p3"/>
    <w:basedOn w:val="Normal"/>
    <w:rsid w:val="00606C82"/>
    <w:pPr>
      <w:ind w:left="383"/>
    </w:pPr>
    <w:rPr>
      <w:rFonts w:ascii="Verdana" w:hAnsi="Verdana"/>
      <w:color w:val="5477B9"/>
      <w:sz w:val="27"/>
      <w:szCs w:val="27"/>
    </w:rPr>
  </w:style>
  <w:style w:type="character" w:customStyle="1" w:styleId="s1">
    <w:name w:val="s1"/>
    <w:basedOn w:val="DefaultParagraphFont"/>
    <w:rsid w:val="00606C82"/>
    <w:rPr>
      <w:color w:val="5477B9"/>
    </w:rPr>
  </w:style>
  <w:style w:type="character" w:customStyle="1" w:styleId="apple-tab-span">
    <w:name w:val="apple-tab-span"/>
    <w:basedOn w:val="DefaultParagraphFont"/>
    <w:rsid w:val="00606C82"/>
  </w:style>
  <w:style w:type="character" w:customStyle="1" w:styleId="apple-converted-space">
    <w:name w:val="apple-converted-space"/>
    <w:basedOn w:val="DefaultParagraphFont"/>
    <w:rsid w:val="00606C82"/>
  </w:style>
  <w:style w:type="paragraph" w:customStyle="1" w:styleId="p4">
    <w:name w:val="p4"/>
    <w:basedOn w:val="Normal"/>
    <w:rsid w:val="00606C82"/>
    <w:pPr>
      <w:ind w:left="299"/>
    </w:pPr>
    <w:rPr>
      <w:rFonts w:ascii="Verdana" w:hAnsi="Verdana"/>
      <w:color w:val="5477B9"/>
      <w:sz w:val="27"/>
      <w:szCs w:val="27"/>
    </w:rPr>
  </w:style>
  <w:style w:type="character" w:customStyle="1" w:styleId="s2">
    <w:name w:val="s2"/>
    <w:basedOn w:val="DefaultParagraphFont"/>
    <w:rsid w:val="00606C82"/>
    <w:rPr>
      <w:color w:val="000000"/>
    </w:rPr>
  </w:style>
  <w:style w:type="paragraph" w:styleId="ListParagraph">
    <w:name w:val="List Paragraph"/>
    <w:basedOn w:val="Normal"/>
    <w:uiPriority w:val="34"/>
    <w:qFormat/>
    <w:rsid w:val="001E3B3B"/>
    <w:pPr>
      <w:ind w:left="720"/>
      <w:contextualSpacing/>
    </w:pPr>
  </w:style>
  <w:style w:type="paragraph" w:styleId="Bibliography">
    <w:name w:val="Bibliography"/>
    <w:basedOn w:val="Normal"/>
    <w:next w:val="Normal"/>
    <w:uiPriority w:val="37"/>
    <w:unhideWhenUsed/>
    <w:rsid w:val="006F3D84"/>
    <w:pPr>
      <w:spacing w:line="480" w:lineRule="auto"/>
      <w:ind w:left="720" w:hanging="720"/>
    </w:pPr>
  </w:style>
  <w:style w:type="character" w:styleId="CommentReference">
    <w:name w:val="annotation reference"/>
    <w:basedOn w:val="DefaultParagraphFont"/>
    <w:uiPriority w:val="99"/>
    <w:semiHidden/>
    <w:unhideWhenUsed/>
    <w:rsid w:val="007E1C3E"/>
    <w:rPr>
      <w:sz w:val="16"/>
      <w:szCs w:val="16"/>
    </w:rPr>
  </w:style>
  <w:style w:type="paragraph" w:styleId="CommentText">
    <w:name w:val="annotation text"/>
    <w:basedOn w:val="Normal"/>
    <w:link w:val="CommentTextChar"/>
    <w:uiPriority w:val="99"/>
    <w:semiHidden/>
    <w:unhideWhenUsed/>
    <w:rsid w:val="007E1C3E"/>
    <w:rPr>
      <w:sz w:val="20"/>
      <w:szCs w:val="20"/>
    </w:rPr>
  </w:style>
  <w:style w:type="character" w:customStyle="1" w:styleId="CommentTextChar">
    <w:name w:val="Comment Text Char"/>
    <w:basedOn w:val="DefaultParagraphFont"/>
    <w:link w:val="CommentText"/>
    <w:uiPriority w:val="99"/>
    <w:semiHidden/>
    <w:rsid w:val="007E1C3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E1C3E"/>
    <w:rPr>
      <w:b/>
      <w:bCs/>
    </w:rPr>
  </w:style>
  <w:style w:type="character" w:customStyle="1" w:styleId="CommentSubjectChar">
    <w:name w:val="Comment Subject Char"/>
    <w:basedOn w:val="CommentTextChar"/>
    <w:link w:val="CommentSubject"/>
    <w:uiPriority w:val="99"/>
    <w:semiHidden/>
    <w:rsid w:val="007E1C3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7E1C3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1C3E"/>
    <w:rPr>
      <w:rFonts w:ascii="Segoe UI" w:hAnsi="Segoe UI" w:cs="Segoe UI"/>
      <w:sz w:val="18"/>
      <w:szCs w:val="18"/>
    </w:rPr>
  </w:style>
  <w:style w:type="character" w:customStyle="1" w:styleId="UnresolvedMention">
    <w:name w:val="Unresolved Mention"/>
    <w:basedOn w:val="DefaultParagraphFont"/>
    <w:uiPriority w:val="99"/>
    <w:rsid w:val="00FC7C5E"/>
    <w:rPr>
      <w:color w:val="605E5C"/>
      <w:shd w:val="clear" w:color="auto" w:fill="E1DFDD"/>
    </w:rPr>
  </w:style>
  <w:style w:type="paragraph" w:styleId="Header">
    <w:name w:val="header"/>
    <w:basedOn w:val="Normal"/>
    <w:link w:val="HeaderChar"/>
    <w:uiPriority w:val="99"/>
    <w:unhideWhenUsed/>
    <w:rsid w:val="00050ACC"/>
    <w:pPr>
      <w:tabs>
        <w:tab w:val="center" w:pos="4680"/>
        <w:tab w:val="right" w:pos="9360"/>
      </w:tabs>
    </w:pPr>
  </w:style>
  <w:style w:type="character" w:customStyle="1" w:styleId="HeaderChar">
    <w:name w:val="Header Char"/>
    <w:basedOn w:val="DefaultParagraphFont"/>
    <w:link w:val="Header"/>
    <w:uiPriority w:val="99"/>
    <w:rsid w:val="00050ACC"/>
    <w:rPr>
      <w:rFonts w:ascii="Times New Roman" w:hAnsi="Times New Roman" w:cs="Times New Roman"/>
    </w:rPr>
  </w:style>
  <w:style w:type="paragraph" w:styleId="Footer">
    <w:name w:val="footer"/>
    <w:basedOn w:val="Normal"/>
    <w:link w:val="FooterChar"/>
    <w:uiPriority w:val="99"/>
    <w:unhideWhenUsed/>
    <w:rsid w:val="00050ACC"/>
    <w:pPr>
      <w:tabs>
        <w:tab w:val="center" w:pos="4680"/>
        <w:tab w:val="right" w:pos="9360"/>
      </w:tabs>
    </w:pPr>
  </w:style>
  <w:style w:type="character" w:customStyle="1" w:styleId="FooterChar">
    <w:name w:val="Footer Char"/>
    <w:basedOn w:val="DefaultParagraphFont"/>
    <w:link w:val="Footer"/>
    <w:uiPriority w:val="99"/>
    <w:rsid w:val="00050ACC"/>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562327">
      <w:bodyDiv w:val="1"/>
      <w:marLeft w:val="0"/>
      <w:marRight w:val="0"/>
      <w:marTop w:val="0"/>
      <w:marBottom w:val="0"/>
      <w:divBdr>
        <w:top w:val="none" w:sz="0" w:space="0" w:color="auto"/>
        <w:left w:val="none" w:sz="0" w:space="0" w:color="auto"/>
        <w:bottom w:val="none" w:sz="0" w:space="0" w:color="auto"/>
        <w:right w:val="none" w:sz="0" w:space="0" w:color="auto"/>
      </w:divBdr>
    </w:div>
    <w:div w:id="223562828">
      <w:bodyDiv w:val="1"/>
      <w:marLeft w:val="0"/>
      <w:marRight w:val="0"/>
      <w:marTop w:val="0"/>
      <w:marBottom w:val="0"/>
      <w:divBdr>
        <w:top w:val="none" w:sz="0" w:space="0" w:color="auto"/>
        <w:left w:val="none" w:sz="0" w:space="0" w:color="auto"/>
        <w:bottom w:val="none" w:sz="0" w:space="0" w:color="auto"/>
        <w:right w:val="none" w:sz="0" w:space="0" w:color="auto"/>
      </w:divBdr>
    </w:div>
    <w:div w:id="270823433">
      <w:bodyDiv w:val="1"/>
      <w:marLeft w:val="0"/>
      <w:marRight w:val="0"/>
      <w:marTop w:val="0"/>
      <w:marBottom w:val="0"/>
      <w:divBdr>
        <w:top w:val="none" w:sz="0" w:space="0" w:color="auto"/>
        <w:left w:val="none" w:sz="0" w:space="0" w:color="auto"/>
        <w:bottom w:val="none" w:sz="0" w:space="0" w:color="auto"/>
        <w:right w:val="none" w:sz="0" w:space="0" w:color="auto"/>
      </w:divBdr>
    </w:div>
    <w:div w:id="284969761">
      <w:bodyDiv w:val="1"/>
      <w:marLeft w:val="0"/>
      <w:marRight w:val="0"/>
      <w:marTop w:val="0"/>
      <w:marBottom w:val="0"/>
      <w:divBdr>
        <w:top w:val="none" w:sz="0" w:space="0" w:color="auto"/>
        <w:left w:val="none" w:sz="0" w:space="0" w:color="auto"/>
        <w:bottom w:val="none" w:sz="0" w:space="0" w:color="auto"/>
        <w:right w:val="none" w:sz="0" w:space="0" w:color="auto"/>
      </w:divBdr>
    </w:div>
    <w:div w:id="370807814">
      <w:bodyDiv w:val="1"/>
      <w:marLeft w:val="0"/>
      <w:marRight w:val="0"/>
      <w:marTop w:val="0"/>
      <w:marBottom w:val="0"/>
      <w:divBdr>
        <w:top w:val="none" w:sz="0" w:space="0" w:color="auto"/>
        <w:left w:val="none" w:sz="0" w:space="0" w:color="auto"/>
        <w:bottom w:val="none" w:sz="0" w:space="0" w:color="auto"/>
        <w:right w:val="none" w:sz="0" w:space="0" w:color="auto"/>
      </w:divBdr>
    </w:div>
    <w:div w:id="389768662">
      <w:bodyDiv w:val="1"/>
      <w:marLeft w:val="0"/>
      <w:marRight w:val="0"/>
      <w:marTop w:val="0"/>
      <w:marBottom w:val="0"/>
      <w:divBdr>
        <w:top w:val="none" w:sz="0" w:space="0" w:color="auto"/>
        <w:left w:val="none" w:sz="0" w:space="0" w:color="auto"/>
        <w:bottom w:val="none" w:sz="0" w:space="0" w:color="auto"/>
        <w:right w:val="none" w:sz="0" w:space="0" w:color="auto"/>
      </w:divBdr>
    </w:div>
    <w:div w:id="422848283">
      <w:bodyDiv w:val="1"/>
      <w:marLeft w:val="0"/>
      <w:marRight w:val="0"/>
      <w:marTop w:val="0"/>
      <w:marBottom w:val="0"/>
      <w:divBdr>
        <w:top w:val="none" w:sz="0" w:space="0" w:color="auto"/>
        <w:left w:val="none" w:sz="0" w:space="0" w:color="auto"/>
        <w:bottom w:val="none" w:sz="0" w:space="0" w:color="auto"/>
        <w:right w:val="none" w:sz="0" w:space="0" w:color="auto"/>
      </w:divBdr>
    </w:div>
    <w:div w:id="667943261">
      <w:bodyDiv w:val="1"/>
      <w:marLeft w:val="0"/>
      <w:marRight w:val="0"/>
      <w:marTop w:val="0"/>
      <w:marBottom w:val="0"/>
      <w:divBdr>
        <w:top w:val="none" w:sz="0" w:space="0" w:color="auto"/>
        <w:left w:val="none" w:sz="0" w:space="0" w:color="auto"/>
        <w:bottom w:val="none" w:sz="0" w:space="0" w:color="auto"/>
        <w:right w:val="none" w:sz="0" w:space="0" w:color="auto"/>
      </w:divBdr>
    </w:div>
    <w:div w:id="674040429">
      <w:bodyDiv w:val="1"/>
      <w:marLeft w:val="0"/>
      <w:marRight w:val="0"/>
      <w:marTop w:val="0"/>
      <w:marBottom w:val="0"/>
      <w:divBdr>
        <w:top w:val="none" w:sz="0" w:space="0" w:color="auto"/>
        <w:left w:val="none" w:sz="0" w:space="0" w:color="auto"/>
        <w:bottom w:val="none" w:sz="0" w:space="0" w:color="auto"/>
        <w:right w:val="none" w:sz="0" w:space="0" w:color="auto"/>
      </w:divBdr>
    </w:div>
    <w:div w:id="744764115">
      <w:bodyDiv w:val="1"/>
      <w:marLeft w:val="0"/>
      <w:marRight w:val="0"/>
      <w:marTop w:val="0"/>
      <w:marBottom w:val="0"/>
      <w:divBdr>
        <w:top w:val="none" w:sz="0" w:space="0" w:color="auto"/>
        <w:left w:val="none" w:sz="0" w:space="0" w:color="auto"/>
        <w:bottom w:val="none" w:sz="0" w:space="0" w:color="auto"/>
        <w:right w:val="none" w:sz="0" w:space="0" w:color="auto"/>
      </w:divBdr>
    </w:div>
    <w:div w:id="794912314">
      <w:bodyDiv w:val="1"/>
      <w:marLeft w:val="0"/>
      <w:marRight w:val="0"/>
      <w:marTop w:val="0"/>
      <w:marBottom w:val="0"/>
      <w:divBdr>
        <w:top w:val="none" w:sz="0" w:space="0" w:color="auto"/>
        <w:left w:val="none" w:sz="0" w:space="0" w:color="auto"/>
        <w:bottom w:val="none" w:sz="0" w:space="0" w:color="auto"/>
        <w:right w:val="none" w:sz="0" w:space="0" w:color="auto"/>
      </w:divBdr>
    </w:div>
    <w:div w:id="930426990">
      <w:bodyDiv w:val="1"/>
      <w:marLeft w:val="0"/>
      <w:marRight w:val="0"/>
      <w:marTop w:val="0"/>
      <w:marBottom w:val="0"/>
      <w:divBdr>
        <w:top w:val="none" w:sz="0" w:space="0" w:color="auto"/>
        <w:left w:val="none" w:sz="0" w:space="0" w:color="auto"/>
        <w:bottom w:val="none" w:sz="0" w:space="0" w:color="auto"/>
        <w:right w:val="none" w:sz="0" w:space="0" w:color="auto"/>
      </w:divBdr>
    </w:div>
    <w:div w:id="970018768">
      <w:bodyDiv w:val="1"/>
      <w:marLeft w:val="0"/>
      <w:marRight w:val="0"/>
      <w:marTop w:val="0"/>
      <w:marBottom w:val="0"/>
      <w:divBdr>
        <w:top w:val="none" w:sz="0" w:space="0" w:color="auto"/>
        <w:left w:val="none" w:sz="0" w:space="0" w:color="auto"/>
        <w:bottom w:val="none" w:sz="0" w:space="0" w:color="auto"/>
        <w:right w:val="none" w:sz="0" w:space="0" w:color="auto"/>
      </w:divBdr>
      <w:divsChild>
        <w:div w:id="2126776312">
          <w:marLeft w:val="0"/>
          <w:marRight w:val="0"/>
          <w:marTop w:val="0"/>
          <w:marBottom w:val="0"/>
          <w:divBdr>
            <w:top w:val="none" w:sz="0" w:space="0" w:color="auto"/>
            <w:left w:val="none" w:sz="0" w:space="0" w:color="auto"/>
            <w:bottom w:val="none" w:sz="0" w:space="0" w:color="auto"/>
            <w:right w:val="none" w:sz="0" w:space="0" w:color="auto"/>
          </w:divBdr>
        </w:div>
      </w:divsChild>
    </w:div>
    <w:div w:id="987366533">
      <w:bodyDiv w:val="1"/>
      <w:marLeft w:val="0"/>
      <w:marRight w:val="0"/>
      <w:marTop w:val="0"/>
      <w:marBottom w:val="0"/>
      <w:divBdr>
        <w:top w:val="none" w:sz="0" w:space="0" w:color="auto"/>
        <w:left w:val="none" w:sz="0" w:space="0" w:color="auto"/>
        <w:bottom w:val="none" w:sz="0" w:space="0" w:color="auto"/>
        <w:right w:val="none" w:sz="0" w:space="0" w:color="auto"/>
      </w:divBdr>
    </w:div>
    <w:div w:id="1194537274">
      <w:bodyDiv w:val="1"/>
      <w:marLeft w:val="0"/>
      <w:marRight w:val="0"/>
      <w:marTop w:val="0"/>
      <w:marBottom w:val="0"/>
      <w:divBdr>
        <w:top w:val="none" w:sz="0" w:space="0" w:color="auto"/>
        <w:left w:val="none" w:sz="0" w:space="0" w:color="auto"/>
        <w:bottom w:val="none" w:sz="0" w:space="0" w:color="auto"/>
        <w:right w:val="none" w:sz="0" w:space="0" w:color="auto"/>
      </w:divBdr>
    </w:div>
    <w:div w:id="1199582937">
      <w:bodyDiv w:val="1"/>
      <w:marLeft w:val="0"/>
      <w:marRight w:val="0"/>
      <w:marTop w:val="0"/>
      <w:marBottom w:val="0"/>
      <w:divBdr>
        <w:top w:val="none" w:sz="0" w:space="0" w:color="auto"/>
        <w:left w:val="none" w:sz="0" w:space="0" w:color="auto"/>
        <w:bottom w:val="none" w:sz="0" w:space="0" w:color="auto"/>
        <w:right w:val="none" w:sz="0" w:space="0" w:color="auto"/>
      </w:divBdr>
    </w:div>
    <w:div w:id="1396664447">
      <w:bodyDiv w:val="1"/>
      <w:marLeft w:val="0"/>
      <w:marRight w:val="0"/>
      <w:marTop w:val="0"/>
      <w:marBottom w:val="0"/>
      <w:divBdr>
        <w:top w:val="none" w:sz="0" w:space="0" w:color="auto"/>
        <w:left w:val="none" w:sz="0" w:space="0" w:color="auto"/>
        <w:bottom w:val="none" w:sz="0" w:space="0" w:color="auto"/>
        <w:right w:val="none" w:sz="0" w:space="0" w:color="auto"/>
      </w:divBdr>
    </w:div>
    <w:div w:id="1430615528">
      <w:bodyDiv w:val="1"/>
      <w:marLeft w:val="0"/>
      <w:marRight w:val="0"/>
      <w:marTop w:val="0"/>
      <w:marBottom w:val="0"/>
      <w:divBdr>
        <w:top w:val="none" w:sz="0" w:space="0" w:color="auto"/>
        <w:left w:val="none" w:sz="0" w:space="0" w:color="auto"/>
        <w:bottom w:val="none" w:sz="0" w:space="0" w:color="auto"/>
        <w:right w:val="none" w:sz="0" w:space="0" w:color="auto"/>
      </w:divBdr>
    </w:div>
    <w:div w:id="1503083867">
      <w:bodyDiv w:val="1"/>
      <w:marLeft w:val="0"/>
      <w:marRight w:val="0"/>
      <w:marTop w:val="0"/>
      <w:marBottom w:val="0"/>
      <w:divBdr>
        <w:top w:val="none" w:sz="0" w:space="0" w:color="auto"/>
        <w:left w:val="none" w:sz="0" w:space="0" w:color="auto"/>
        <w:bottom w:val="none" w:sz="0" w:space="0" w:color="auto"/>
        <w:right w:val="none" w:sz="0" w:space="0" w:color="auto"/>
      </w:divBdr>
    </w:div>
    <w:div w:id="1508443988">
      <w:bodyDiv w:val="1"/>
      <w:marLeft w:val="0"/>
      <w:marRight w:val="0"/>
      <w:marTop w:val="0"/>
      <w:marBottom w:val="0"/>
      <w:divBdr>
        <w:top w:val="none" w:sz="0" w:space="0" w:color="auto"/>
        <w:left w:val="none" w:sz="0" w:space="0" w:color="auto"/>
        <w:bottom w:val="none" w:sz="0" w:space="0" w:color="auto"/>
        <w:right w:val="none" w:sz="0" w:space="0" w:color="auto"/>
      </w:divBdr>
    </w:div>
    <w:div w:id="1516184807">
      <w:bodyDiv w:val="1"/>
      <w:marLeft w:val="0"/>
      <w:marRight w:val="0"/>
      <w:marTop w:val="0"/>
      <w:marBottom w:val="0"/>
      <w:divBdr>
        <w:top w:val="none" w:sz="0" w:space="0" w:color="auto"/>
        <w:left w:val="none" w:sz="0" w:space="0" w:color="auto"/>
        <w:bottom w:val="none" w:sz="0" w:space="0" w:color="auto"/>
        <w:right w:val="none" w:sz="0" w:space="0" w:color="auto"/>
      </w:divBdr>
    </w:div>
    <w:div w:id="1525552011">
      <w:bodyDiv w:val="1"/>
      <w:marLeft w:val="0"/>
      <w:marRight w:val="0"/>
      <w:marTop w:val="0"/>
      <w:marBottom w:val="0"/>
      <w:divBdr>
        <w:top w:val="none" w:sz="0" w:space="0" w:color="auto"/>
        <w:left w:val="none" w:sz="0" w:space="0" w:color="auto"/>
        <w:bottom w:val="none" w:sz="0" w:space="0" w:color="auto"/>
        <w:right w:val="none" w:sz="0" w:space="0" w:color="auto"/>
      </w:divBdr>
    </w:div>
    <w:div w:id="1653097905">
      <w:bodyDiv w:val="1"/>
      <w:marLeft w:val="0"/>
      <w:marRight w:val="0"/>
      <w:marTop w:val="0"/>
      <w:marBottom w:val="0"/>
      <w:divBdr>
        <w:top w:val="none" w:sz="0" w:space="0" w:color="auto"/>
        <w:left w:val="none" w:sz="0" w:space="0" w:color="auto"/>
        <w:bottom w:val="none" w:sz="0" w:space="0" w:color="auto"/>
        <w:right w:val="none" w:sz="0" w:space="0" w:color="auto"/>
      </w:divBdr>
    </w:div>
    <w:div w:id="1654530490">
      <w:bodyDiv w:val="1"/>
      <w:marLeft w:val="0"/>
      <w:marRight w:val="0"/>
      <w:marTop w:val="0"/>
      <w:marBottom w:val="0"/>
      <w:divBdr>
        <w:top w:val="none" w:sz="0" w:space="0" w:color="auto"/>
        <w:left w:val="none" w:sz="0" w:space="0" w:color="auto"/>
        <w:bottom w:val="none" w:sz="0" w:space="0" w:color="auto"/>
        <w:right w:val="none" w:sz="0" w:space="0" w:color="auto"/>
      </w:divBdr>
    </w:div>
    <w:div w:id="1905484287">
      <w:bodyDiv w:val="1"/>
      <w:marLeft w:val="0"/>
      <w:marRight w:val="0"/>
      <w:marTop w:val="0"/>
      <w:marBottom w:val="0"/>
      <w:divBdr>
        <w:top w:val="none" w:sz="0" w:space="0" w:color="auto"/>
        <w:left w:val="none" w:sz="0" w:space="0" w:color="auto"/>
        <w:bottom w:val="none" w:sz="0" w:space="0" w:color="auto"/>
        <w:right w:val="none" w:sz="0" w:space="0" w:color="auto"/>
      </w:divBdr>
    </w:div>
    <w:div w:id="1954895510">
      <w:bodyDiv w:val="1"/>
      <w:marLeft w:val="0"/>
      <w:marRight w:val="0"/>
      <w:marTop w:val="0"/>
      <w:marBottom w:val="0"/>
      <w:divBdr>
        <w:top w:val="none" w:sz="0" w:space="0" w:color="auto"/>
        <w:left w:val="none" w:sz="0" w:space="0" w:color="auto"/>
        <w:bottom w:val="none" w:sz="0" w:space="0" w:color="auto"/>
        <w:right w:val="none" w:sz="0" w:space="0" w:color="auto"/>
      </w:divBdr>
    </w:div>
    <w:div w:id="209462662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medium.com/starts-with-a-bang/could-black-holes-destroy-the-universe-de8a3135856f" TargetMode="External"/><Relationship Id="rId20" Type="http://schemas.openxmlformats.org/officeDocument/2006/relationships/hyperlink" Target="https://en.wikipedia.org/wiki/List_of_unsolved_problems_in_physics" TargetMode="External"/><Relationship Id="rId21" Type="http://schemas.openxmlformats.org/officeDocument/2006/relationships/fontTable" Target="fontTable.xml"/><Relationship Id="rId22" Type="http://schemas.openxmlformats.org/officeDocument/2006/relationships/theme" Target="theme/theme1.xml"/><Relationship Id="rId23" Type="http://schemas.microsoft.com/office/2016/09/relationships/commentsIds" Target="commentsIds.xml"/><Relationship Id="rId10" Type="http://schemas.openxmlformats.org/officeDocument/2006/relationships/hyperlink" Target="http://en.wikipedia.org/wiki/Quantum_suicide_and_immortality%20" TargetMode="External"/><Relationship Id="rId11" Type="http://schemas.openxmlformats.org/officeDocument/2006/relationships/hyperlink" Target="http://www.telegraph.co.uk/news/science/space/7972538/Are-we-living-in-a-designer-universe.html" TargetMode="External"/><Relationship Id="rId12" Type="http://schemas.openxmlformats.org/officeDocument/2006/relationships/hyperlink" Target="https://en.wikipedia.org/wiki/The_Gods_Themselves" TargetMode="External"/><Relationship Id="rId13" Type="http://schemas.openxmlformats.org/officeDocument/2006/relationships/hyperlink" Target="https://www.forbes.com/sites/startswithabang/2018/12/15/ask-ethan-are-gravitational-waves-themselves-affected-by-gravity/" TargetMode="External"/><Relationship Id="rId14" Type="http://schemas.openxmlformats.org/officeDocument/2006/relationships/hyperlink" Target="https://www.quantamagazine.org/how-space-and-time-could-be-a-quantum-error-correcting-code-20190103/" TargetMode="External"/><Relationship Id="rId15" Type="http://schemas.openxmlformats.org/officeDocument/2006/relationships/hyperlink" Target="https://en.wikipedia.org/wiki/Eternal_inflation%23Quantum_fluctuations_of_the_inflation_field" TargetMode="External"/><Relationship Id="rId16" Type="http://schemas.openxmlformats.org/officeDocument/2006/relationships/hyperlink" Target="https://en.wikipedia.org/wiki/Femtotechnology" TargetMode="External"/><Relationship Id="rId17" Type="http://schemas.openxmlformats.org/officeDocument/2006/relationships/hyperlink" Target="https://phys.org/news/2011-05-theory-black-holes-predate-big.html" TargetMode="External"/><Relationship Id="rId18" Type="http://schemas.openxmlformats.org/officeDocument/2006/relationships/hyperlink" Target="https://wiki.lesswrong.com/wiki/Egan's_law" TargetMode="External"/><Relationship Id="rId19" Type="http://schemas.openxmlformats.org/officeDocument/2006/relationships/hyperlink" Target="https://en.wikipedia.org/wiki/Holographic_principle"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ieet.org/index.php/IEET2/more/Dvorsky20151209" TargetMode="Externa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0</TotalTime>
  <Pages>24</Pages>
  <Words>18721</Words>
  <Characters>113642</Characters>
  <Application>Microsoft Macintosh Word</Application>
  <DocSecurity>0</DocSecurity>
  <Lines>2144</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9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dc:creator>
  <cp:keywords/>
  <dc:description/>
  <cp:lastModifiedBy>XX</cp:lastModifiedBy>
  <cp:revision>22</cp:revision>
  <dcterms:created xsi:type="dcterms:W3CDTF">2019-11-22T14:52:00Z</dcterms:created>
  <dcterms:modified xsi:type="dcterms:W3CDTF">2019-11-28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pDhn9W99"/&gt;&lt;style id="http://www.zotero.org/styles/futures" hasBibliography="1" bibliographyStyleHasBeenSet="1"/&gt;&lt;prefs&gt;&lt;pref name="fieldType" value="Field"/&gt;&lt;pref name="automaticJournalAbbreviat</vt:lpwstr>
  </property>
  <property fmtid="{D5CDD505-2E9C-101B-9397-08002B2CF9AE}" pid="3" name="ZOTERO_PREF_2">
    <vt:lpwstr>ions" value="true"/&gt;&lt;pref name="dontAskDelayCitationUpdates" value="true"/&gt;&lt;/prefs&gt;&lt;/data&gt;</vt:lpwstr>
  </property>
</Properties>
</file>